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C7FCD" w14:textId="7C3834CF" w:rsidR="008307A0" w:rsidRPr="008D2AF1" w:rsidRDefault="0076247E" w:rsidP="00B74653">
      <w:pPr>
        <w:spacing w:line="480" w:lineRule="auto"/>
      </w:pPr>
      <w:r w:rsidRPr="008D2AF1">
        <w:rPr>
          <w:b/>
          <w:bCs/>
        </w:rPr>
        <w:t xml:space="preserve">Title: </w:t>
      </w:r>
      <w:r w:rsidR="008307A0" w:rsidRPr="008D2AF1">
        <w:t>Spatial dynamics of animal-mediated nutrients in temperate waters</w:t>
      </w:r>
    </w:p>
    <w:p w14:paraId="40B68029" w14:textId="77777777" w:rsidR="00BC1A6D" w:rsidRPr="008D2AF1" w:rsidRDefault="00BC1A6D" w:rsidP="00B74653">
      <w:pPr>
        <w:spacing w:line="480" w:lineRule="auto"/>
        <w:rPr>
          <w:b/>
        </w:rPr>
      </w:pPr>
    </w:p>
    <w:p w14:paraId="62AF4053" w14:textId="7843A4D0" w:rsidR="00BC1A6D" w:rsidRPr="008D2AF1" w:rsidRDefault="0076247E" w:rsidP="00B74653">
      <w:pPr>
        <w:spacing w:line="480" w:lineRule="auto"/>
      </w:pPr>
      <w:r w:rsidRPr="008D2AF1">
        <w:rPr>
          <w:b/>
          <w:bCs/>
        </w:rPr>
        <w:t>Running title:</w:t>
      </w:r>
      <w:r w:rsidR="003162E3" w:rsidRPr="008D2AF1">
        <w:rPr>
          <w:b/>
          <w:bCs/>
        </w:rPr>
        <w:t xml:space="preserve"> </w:t>
      </w:r>
      <w:r w:rsidR="00766836" w:rsidRPr="008D2AF1">
        <w:t>Animals drive nutrient variability across scales</w:t>
      </w:r>
    </w:p>
    <w:p w14:paraId="4FAA572A" w14:textId="77777777" w:rsidR="00BC1A6D" w:rsidRPr="008D2AF1" w:rsidRDefault="00BC1A6D" w:rsidP="00B74653">
      <w:pPr>
        <w:spacing w:line="480" w:lineRule="auto"/>
      </w:pPr>
    </w:p>
    <w:p w14:paraId="6F0D6093" w14:textId="54ED4AB2" w:rsidR="00217D47" w:rsidRPr="008D2AF1" w:rsidRDefault="0076247E" w:rsidP="00B74653">
      <w:pPr>
        <w:spacing w:line="480" w:lineRule="auto"/>
        <w:rPr>
          <w:b/>
        </w:rPr>
      </w:pPr>
      <w:r w:rsidRPr="008D2AF1">
        <w:rPr>
          <w:b/>
          <w:bCs/>
        </w:rPr>
        <w:t>Authors:</w:t>
      </w:r>
      <w:r w:rsidR="00BC1A6D" w:rsidRPr="008D2AF1">
        <w:t xml:space="preserve"> </w:t>
      </w:r>
      <w:r w:rsidR="00217D47" w:rsidRPr="008D2AF1">
        <w:t>Em G Lim</w:t>
      </w:r>
      <w:r w:rsidR="00217D47" w:rsidRPr="008D2AF1">
        <w:rPr>
          <w:vertAlign w:val="superscript"/>
        </w:rPr>
        <w:t>1</w:t>
      </w:r>
      <w:r w:rsidR="005014F7" w:rsidRPr="008D2AF1">
        <w:rPr>
          <w:vertAlign w:val="superscript"/>
        </w:rPr>
        <w:t>,2</w:t>
      </w:r>
      <w:r w:rsidR="006214D6" w:rsidRPr="008D2AF1">
        <w:rPr>
          <w:vertAlign w:val="superscript"/>
        </w:rPr>
        <w:t>*</w:t>
      </w:r>
      <w:r w:rsidR="00217D47" w:rsidRPr="008D2AF1">
        <w:t>, Claire M Attridge</w:t>
      </w:r>
      <w:r w:rsidR="00217D47" w:rsidRPr="008D2AF1">
        <w:rPr>
          <w:vertAlign w:val="superscript"/>
        </w:rPr>
        <w:t>1</w:t>
      </w:r>
      <w:r w:rsidR="00217D47" w:rsidRPr="008D2AF1">
        <w:t xml:space="preserve">, </w:t>
      </w:r>
      <w:r w:rsidR="00C3366E" w:rsidRPr="008D2AF1">
        <w:t>Kieran D Cox</w:t>
      </w:r>
      <w:r w:rsidR="00C3366E" w:rsidRPr="008D2AF1">
        <w:rPr>
          <w:vertAlign w:val="superscript"/>
        </w:rPr>
        <w:t>1</w:t>
      </w:r>
      <w:r w:rsidR="00C3366E" w:rsidRPr="008D2AF1">
        <w:t xml:space="preserve">, </w:t>
      </w:r>
      <w:r w:rsidR="00217D47" w:rsidRPr="008D2AF1">
        <w:t>Jasmin M Schuster</w:t>
      </w:r>
      <w:r w:rsidR="0051389C" w:rsidRPr="008D2AF1">
        <w:rPr>
          <w:vertAlign w:val="superscript"/>
        </w:rPr>
        <w:t>2,3</w:t>
      </w:r>
      <w:r w:rsidR="00217D47" w:rsidRPr="008D2AF1">
        <w:rPr>
          <w:vertAlign w:val="superscript"/>
        </w:rPr>
        <w:t>,</w:t>
      </w:r>
      <w:r w:rsidR="005014F7" w:rsidRPr="008D2AF1">
        <w:rPr>
          <w:vertAlign w:val="superscript"/>
        </w:rPr>
        <w:t>4</w:t>
      </w:r>
      <w:r w:rsidR="00217D47" w:rsidRPr="008D2AF1">
        <w:t>, Kiara R Kattler</w:t>
      </w:r>
      <w:r w:rsidR="00217D47" w:rsidRPr="008D2AF1">
        <w:rPr>
          <w:vertAlign w:val="superscript"/>
        </w:rPr>
        <w:t>1</w:t>
      </w:r>
      <w:r w:rsidR="003360E7" w:rsidRPr="008D2AF1">
        <w:rPr>
          <w:color w:val="1C1D1E"/>
          <w:shd w:val="clear" w:color="auto" w:fill="FFFFFF"/>
          <w:vertAlign w:val="superscript"/>
        </w:rPr>
        <w:t>§</w:t>
      </w:r>
      <w:r w:rsidR="00217D47" w:rsidRPr="008D2AF1">
        <w:t>, Emily J Leedham</w:t>
      </w:r>
      <w:r w:rsidR="00217D47" w:rsidRPr="008D2AF1">
        <w:rPr>
          <w:vertAlign w:val="superscript"/>
        </w:rPr>
        <w:t>1</w:t>
      </w:r>
      <w:r w:rsidR="00A844FB" w:rsidRPr="008D2AF1">
        <w:rPr>
          <w:color w:val="1C1D1E"/>
          <w:shd w:val="clear" w:color="auto" w:fill="FFFFFF"/>
          <w:vertAlign w:val="superscript"/>
        </w:rPr>
        <w:t>¶</w:t>
      </w:r>
      <w:r w:rsidR="00217D47" w:rsidRPr="008D2AF1">
        <w:t>, Bridget Maher</w:t>
      </w:r>
      <w:r w:rsidR="005014F7" w:rsidRPr="008D2AF1">
        <w:rPr>
          <w:vertAlign w:val="superscript"/>
        </w:rPr>
        <w:t>3</w:t>
      </w:r>
      <w:r w:rsidR="00217D47" w:rsidRPr="008D2AF1">
        <w:t>, Andrew L Bickell</w:t>
      </w:r>
      <w:r w:rsidR="00E54847" w:rsidRPr="008D2AF1">
        <w:rPr>
          <w:vertAlign w:val="superscript"/>
        </w:rPr>
        <w:t>1</w:t>
      </w:r>
      <w:r w:rsidR="00A844FB" w:rsidRPr="008D2AF1">
        <w:rPr>
          <w:color w:val="1C1D1E"/>
          <w:shd w:val="clear" w:color="auto" w:fill="FFFFFF"/>
          <w:vertAlign w:val="superscript"/>
        </w:rPr>
        <w:t>†</w:t>
      </w:r>
      <w:r w:rsidR="00217D47" w:rsidRPr="008D2AF1">
        <w:t>, Francis Juanes</w:t>
      </w:r>
      <w:r w:rsidR="005014F7" w:rsidRPr="008D2AF1">
        <w:rPr>
          <w:vertAlign w:val="superscript"/>
        </w:rPr>
        <w:t>3</w:t>
      </w:r>
      <w:r w:rsidR="00217D47" w:rsidRPr="008D2AF1">
        <w:t>, Isabelle M Côté</w:t>
      </w:r>
      <w:r w:rsidR="00217D47" w:rsidRPr="008D2AF1">
        <w:rPr>
          <w:vertAlign w:val="superscript"/>
        </w:rPr>
        <w:t>1</w:t>
      </w:r>
    </w:p>
    <w:p w14:paraId="303CC55F" w14:textId="67C8099F" w:rsidR="008307A0" w:rsidRPr="008D2AF1" w:rsidRDefault="008307A0" w:rsidP="00B74653">
      <w:pPr>
        <w:spacing w:line="480" w:lineRule="auto"/>
      </w:pPr>
    </w:p>
    <w:p w14:paraId="00260B2E" w14:textId="461BF320" w:rsidR="00CE7337" w:rsidRPr="008D2AF1" w:rsidRDefault="0076247E" w:rsidP="00B74653">
      <w:pPr>
        <w:spacing w:line="480" w:lineRule="auto"/>
      </w:pPr>
      <w:r w:rsidRPr="008D2AF1">
        <w:rPr>
          <w:b/>
          <w:bCs/>
        </w:rPr>
        <w:t>Affiliations:</w:t>
      </w:r>
    </w:p>
    <w:p w14:paraId="266CA33B" w14:textId="77777777" w:rsidR="008307A0" w:rsidRPr="008D2AF1" w:rsidRDefault="008307A0" w:rsidP="00B74653">
      <w:pPr>
        <w:spacing w:line="480" w:lineRule="auto"/>
      </w:pPr>
      <w:r w:rsidRPr="008D2AF1">
        <w:rPr>
          <w:vertAlign w:val="superscript"/>
        </w:rPr>
        <w:t>1</w:t>
      </w:r>
      <w:r w:rsidRPr="008D2AF1">
        <w:t>Department of Biological Sciences, Simon Fraser University, Burnaby, British Columbia, Canada</w:t>
      </w:r>
    </w:p>
    <w:p w14:paraId="326B7579" w14:textId="38721958" w:rsidR="005014F7" w:rsidRPr="008D2AF1" w:rsidRDefault="005014F7" w:rsidP="00B74653">
      <w:pPr>
        <w:spacing w:line="480" w:lineRule="auto"/>
      </w:pPr>
      <w:r w:rsidRPr="008D2AF1">
        <w:rPr>
          <w:vertAlign w:val="superscript"/>
        </w:rPr>
        <w:t>2</w:t>
      </w:r>
      <w:r w:rsidRPr="008D2AF1">
        <w:t xml:space="preserve">Bamfield Marine Sciences Center, </w:t>
      </w:r>
      <w:proofErr w:type="spellStart"/>
      <w:r w:rsidRPr="008D2AF1">
        <w:t>Bamfield</w:t>
      </w:r>
      <w:proofErr w:type="spellEnd"/>
      <w:r w:rsidRPr="008D2AF1">
        <w:t>, British Columbia, Canada</w:t>
      </w:r>
    </w:p>
    <w:p w14:paraId="30BEE07B" w14:textId="6B5EB3EB" w:rsidR="008307A0" w:rsidRPr="008D2AF1" w:rsidRDefault="005014F7" w:rsidP="00B74653">
      <w:pPr>
        <w:spacing w:line="480" w:lineRule="auto"/>
      </w:pPr>
      <w:r w:rsidRPr="008D2AF1">
        <w:rPr>
          <w:vertAlign w:val="superscript"/>
        </w:rPr>
        <w:t>3</w:t>
      </w:r>
      <w:r w:rsidR="008307A0" w:rsidRPr="008D2AF1">
        <w:t>Department of Biology, University of Victoria, Victoria, British Columbia, Canada</w:t>
      </w:r>
    </w:p>
    <w:p w14:paraId="0D64C3B1" w14:textId="77777777" w:rsidR="003360E7" w:rsidRPr="008D2AF1" w:rsidRDefault="005014F7" w:rsidP="00B74653">
      <w:pPr>
        <w:spacing w:line="480" w:lineRule="auto"/>
        <w:rPr>
          <w:color w:val="202124"/>
        </w:rPr>
      </w:pPr>
      <w:r w:rsidRPr="008D2AF1">
        <w:rPr>
          <w:vertAlign w:val="superscript"/>
        </w:rPr>
        <w:t>4</w:t>
      </w:r>
      <w:r w:rsidR="008307A0" w:rsidRPr="008D2AF1">
        <w:t xml:space="preserve">Hakai Institute, </w:t>
      </w:r>
      <w:r w:rsidR="008307A0" w:rsidRPr="008D2AF1">
        <w:rPr>
          <w:color w:val="202124"/>
        </w:rPr>
        <w:t>Campbell River, British Columbia, Canada</w:t>
      </w:r>
    </w:p>
    <w:p w14:paraId="6DFD99CF" w14:textId="77777777" w:rsidR="00A844FB" w:rsidRPr="008D2AF1" w:rsidRDefault="003360E7" w:rsidP="00B74653">
      <w:pPr>
        <w:spacing w:line="480" w:lineRule="auto"/>
      </w:pPr>
      <w:r w:rsidRPr="008D2AF1">
        <w:rPr>
          <w:color w:val="1C1D1E"/>
          <w:shd w:val="clear" w:color="auto" w:fill="FFFFFF"/>
          <w:vertAlign w:val="superscript"/>
        </w:rPr>
        <w:t>§</w:t>
      </w:r>
      <w:r w:rsidRPr="008D2AF1">
        <w:rPr>
          <w:color w:val="1C1D1E"/>
          <w:shd w:val="clear" w:color="auto" w:fill="FFFFFF"/>
        </w:rPr>
        <w:t xml:space="preserve">Present address: </w:t>
      </w:r>
      <w:r w:rsidR="00A844FB" w:rsidRPr="008D2AF1">
        <w:t>Department of Biological Sciences,</w:t>
      </w:r>
      <w:r w:rsidR="00A844FB" w:rsidRPr="008D2AF1">
        <w:rPr>
          <w:vertAlign w:val="superscript"/>
        </w:rPr>
        <w:t xml:space="preserve"> </w:t>
      </w:r>
      <w:r w:rsidR="00A844FB" w:rsidRPr="008D2AF1">
        <w:t>University of Alberta, Edmonton, Canada</w:t>
      </w:r>
    </w:p>
    <w:p w14:paraId="689139CE" w14:textId="7145CF9F" w:rsidR="00A844FB" w:rsidRPr="008D2AF1" w:rsidRDefault="00A844FB" w:rsidP="00B74653">
      <w:pPr>
        <w:spacing w:line="480" w:lineRule="auto"/>
        <w:rPr>
          <w:color w:val="1C1D1E"/>
          <w:shd w:val="clear" w:color="auto" w:fill="FFFFFF"/>
        </w:rPr>
      </w:pPr>
      <w:r w:rsidRPr="008D2AF1">
        <w:rPr>
          <w:color w:val="1C1D1E"/>
          <w:shd w:val="clear" w:color="auto" w:fill="FFFFFF"/>
          <w:vertAlign w:val="superscript"/>
        </w:rPr>
        <w:t>¶</w:t>
      </w:r>
      <w:r w:rsidRPr="008D2AF1">
        <w:rPr>
          <w:color w:val="1C1D1E"/>
          <w:shd w:val="clear" w:color="auto" w:fill="FFFFFF"/>
        </w:rPr>
        <w:t xml:space="preserve">Present address: </w:t>
      </w:r>
      <w:r w:rsidR="00472C8A" w:rsidRPr="008D2AF1">
        <w:rPr>
          <w:color w:val="1C1D1E"/>
          <w:shd w:val="clear" w:color="auto" w:fill="FFFFFF"/>
        </w:rPr>
        <w:t xml:space="preserve">Institute of Marine Science, </w:t>
      </w:r>
      <w:proofErr w:type="spellStart"/>
      <w:r w:rsidR="00472C8A" w:rsidRPr="008D2AF1">
        <w:rPr>
          <w:color w:val="1C1D1E"/>
          <w:shd w:val="clear" w:color="auto" w:fill="FFFFFF"/>
        </w:rPr>
        <w:t>Waipapa</w:t>
      </w:r>
      <w:proofErr w:type="spellEnd"/>
      <w:r w:rsidR="00472C8A" w:rsidRPr="008D2AF1">
        <w:rPr>
          <w:color w:val="1C1D1E"/>
          <w:shd w:val="clear" w:color="auto" w:fill="FFFFFF"/>
        </w:rPr>
        <w:t xml:space="preserve"> </w:t>
      </w:r>
      <w:proofErr w:type="spellStart"/>
      <w:r w:rsidR="00472C8A" w:rsidRPr="008D2AF1">
        <w:rPr>
          <w:color w:val="1C1D1E"/>
          <w:shd w:val="clear" w:color="auto" w:fill="FFFFFF"/>
        </w:rPr>
        <w:t>Taumata</w:t>
      </w:r>
      <w:proofErr w:type="spellEnd"/>
      <w:r w:rsidR="00472C8A" w:rsidRPr="008D2AF1">
        <w:rPr>
          <w:color w:val="1C1D1E"/>
          <w:shd w:val="clear" w:color="auto" w:fill="FFFFFF"/>
        </w:rPr>
        <w:t xml:space="preserve"> Rau</w:t>
      </w:r>
      <w:r w:rsidR="00514E86" w:rsidRPr="008D2AF1">
        <w:rPr>
          <w:color w:val="1C1D1E"/>
          <w:shd w:val="clear" w:color="auto" w:fill="FFFFFF"/>
        </w:rPr>
        <w:t>,</w:t>
      </w:r>
      <w:r w:rsidR="008F22B5" w:rsidRPr="008D2AF1">
        <w:rPr>
          <w:color w:val="1C1D1E"/>
          <w:shd w:val="clear" w:color="auto" w:fill="FFFFFF"/>
        </w:rPr>
        <w:t xml:space="preserve"> The University of Auckland, </w:t>
      </w:r>
      <w:r w:rsidR="00F4432D" w:rsidRPr="008D2AF1">
        <w:rPr>
          <w:color w:val="1C1D1E"/>
          <w:shd w:val="clear" w:color="auto" w:fill="FFFFFF"/>
        </w:rPr>
        <w:t>New Zealand</w:t>
      </w:r>
    </w:p>
    <w:p w14:paraId="06265DA3" w14:textId="3F0AE381" w:rsidR="00A844FB" w:rsidRPr="008D2AF1" w:rsidRDefault="00A844FB" w:rsidP="00B74653">
      <w:pPr>
        <w:spacing w:line="480" w:lineRule="auto"/>
      </w:pPr>
      <w:r w:rsidRPr="008D2AF1">
        <w:rPr>
          <w:color w:val="1C1D1E"/>
          <w:shd w:val="clear" w:color="auto" w:fill="FFFFFF"/>
          <w:vertAlign w:val="superscript"/>
        </w:rPr>
        <w:t>†</w:t>
      </w:r>
      <w:r w:rsidRPr="008D2AF1">
        <w:rPr>
          <w:color w:val="1C1D1E"/>
          <w:shd w:val="clear" w:color="auto" w:fill="FFFFFF"/>
        </w:rPr>
        <w:t xml:space="preserve">Present address: </w:t>
      </w:r>
      <w:r w:rsidRPr="008D2AF1">
        <w:t>Department of Biology, University of Victoria, British Columbia, Canada</w:t>
      </w:r>
    </w:p>
    <w:p w14:paraId="17EED10D" w14:textId="5EF58FD6" w:rsidR="0076247E" w:rsidRPr="008D2AF1" w:rsidRDefault="006214D6" w:rsidP="00B74653">
      <w:pPr>
        <w:spacing w:line="480" w:lineRule="auto"/>
        <w:rPr>
          <w:rStyle w:val="Hyperlink"/>
        </w:rPr>
      </w:pPr>
      <w:r w:rsidRPr="008D2AF1">
        <w:br/>
        <w:t xml:space="preserve">*Corresponding author: Em Lim, </w:t>
      </w:r>
      <w:r w:rsidR="00297371" w:rsidRPr="008D2AF1">
        <w:t>em_lim@sfu.ca</w:t>
      </w:r>
    </w:p>
    <w:p w14:paraId="6F80D1DB" w14:textId="77777777" w:rsidR="00EC728D" w:rsidRPr="008D2AF1" w:rsidRDefault="00EC728D" w:rsidP="00B74653">
      <w:pPr>
        <w:spacing w:line="480" w:lineRule="auto"/>
      </w:pPr>
    </w:p>
    <w:p w14:paraId="41ECCBBB" w14:textId="1535E34B" w:rsidR="00B74653" w:rsidRPr="008D2AF1" w:rsidRDefault="00EC728D" w:rsidP="00EC728D">
      <w:pPr>
        <w:spacing w:line="480" w:lineRule="auto"/>
      </w:pPr>
      <w:r w:rsidRPr="008D2AF1">
        <w:rPr>
          <w:b/>
          <w:bCs/>
        </w:rPr>
        <w:t>Keywords</w:t>
      </w:r>
      <w:r w:rsidRPr="008D2AF1">
        <w:t xml:space="preserve">: Excretion, Consumer-mediated nutrient cycling, Nitrogen, </w:t>
      </w:r>
      <w:proofErr w:type="gramStart"/>
      <w:r w:rsidRPr="008D2AF1">
        <w:t>Kelp</w:t>
      </w:r>
      <w:r w:rsidR="00480849" w:rsidRPr="008D2AF1">
        <w:t xml:space="preserve"> </w:t>
      </w:r>
      <w:r w:rsidRPr="008D2AF1">
        <w:t>forest</w:t>
      </w:r>
      <w:proofErr w:type="gramEnd"/>
      <w:r w:rsidRPr="008D2AF1">
        <w:t>, Rocky reef, Bottom-up effects, Coastal marine ecosystems</w:t>
      </w:r>
    </w:p>
    <w:p w14:paraId="4AD118BE" w14:textId="2081FF11" w:rsidR="00B74653" w:rsidRPr="008D2AF1" w:rsidRDefault="00A57884" w:rsidP="00B74653">
      <w:pPr>
        <w:spacing w:line="480" w:lineRule="auto"/>
        <w:rPr>
          <w:b/>
          <w:bCs/>
        </w:rPr>
      </w:pPr>
      <w:r w:rsidRPr="008D2AF1">
        <w:rPr>
          <w:b/>
          <w:bCs/>
        </w:rPr>
        <w:lastRenderedPageBreak/>
        <w:t xml:space="preserve">Author </w:t>
      </w:r>
      <w:proofErr w:type="spellStart"/>
      <w:r w:rsidR="00B74653" w:rsidRPr="008D2AF1">
        <w:rPr>
          <w:b/>
          <w:bCs/>
        </w:rPr>
        <w:t>ORC</w:t>
      </w:r>
      <w:r w:rsidRPr="008D2AF1">
        <w:rPr>
          <w:b/>
          <w:bCs/>
        </w:rPr>
        <w:t>i</w:t>
      </w:r>
      <w:r w:rsidR="00B74653" w:rsidRPr="008D2AF1">
        <w:rPr>
          <w:b/>
          <w:bCs/>
        </w:rPr>
        <w:t>D</w:t>
      </w:r>
      <w:proofErr w:type="spellEnd"/>
      <w:r w:rsidR="00B74653" w:rsidRPr="008D2AF1">
        <w:rPr>
          <w:b/>
          <w:bCs/>
        </w:rPr>
        <w:t xml:space="preserve"> and </w:t>
      </w:r>
      <w:r w:rsidRPr="008D2AF1">
        <w:rPr>
          <w:b/>
          <w:bCs/>
        </w:rPr>
        <w:t xml:space="preserve">contact </w:t>
      </w:r>
      <w:r w:rsidR="002222E3" w:rsidRPr="008D2AF1">
        <w:rPr>
          <w:b/>
          <w:bCs/>
        </w:rPr>
        <w:t>information</w:t>
      </w:r>
      <w:r w:rsidR="00B74653" w:rsidRPr="008D2AF1">
        <w:rPr>
          <w:b/>
          <w:bCs/>
        </w:rPr>
        <w:t>:</w:t>
      </w:r>
    </w:p>
    <w:p w14:paraId="52AF0491" w14:textId="1E9EDCDA" w:rsidR="00B74653" w:rsidRPr="008D2AF1" w:rsidRDefault="00B74653" w:rsidP="00B74653">
      <w:pPr>
        <w:spacing w:line="480" w:lineRule="auto"/>
      </w:pPr>
      <w:r w:rsidRPr="008D2AF1">
        <w:t>Em G Lim: 0000-0002-3586-2108; em_lim@sfu.ca</w:t>
      </w:r>
    </w:p>
    <w:p w14:paraId="1F4F1CD3" w14:textId="7565BE01" w:rsidR="00B74653" w:rsidRPr="008D2AF1" w:rsidRDefault="00B74653" w:rsidP="00B74653">
      <w:pPr>
        <w:spacing w:line="480" w:lineRule="auto"/>
        <w:rPr>
          <w:lang w:val="fr-FR"/>
        </w:rPr>
      </w:pPr>
      <w:r w:rsidRPr="008D2AF1">
        <w:rPr>
          <w:lang w:val="fr-FR"/>
        </w:rPr>
        <w:t xml:space="preserve">Claire M </w:t>
      </w:r>
      <w:proofErr w:type="spellStart"/>
      <w:proofErr w:type="gramStart"/>
      <w:r w:rsidRPr="008D2AF1">
        <w:rPr>
          <w:lang w:val="fr-FR"/>
        </w:rPr>
        <w:t>Attridge</w:t>
      </w:r>
      <w:proofErr w:type="spellEnd"/>
      <w:r w:rsidRPr="008D2AF1">
        <w:rPr>
          <w:lang w:val="fr-FR"/>
        </w:rPr>
        <w:t>:</w:t>
      </w:r>
      <w:proofErr w:type="gramEnd"/>
      <w:r w:rsidRPr="008D2AF1">
        <w:rPr>
          <w:lang w:val="fr-FR"/>
        </w:rPr>
        <w:t xml:space="preserve"> 0009-0007-8777-2781; claire_attridge@sfu.ca</w:t>
      </w:r>
    </w:p>
    <w:p w14:paraId="2D037A18" w14:textId="7F379D01" w:rsidR="00C3366E" w:rsidRPr="008D2AF1" w:rsidRDefault="00C3366E" w:rsidP="00B74653">
      <w:pPr>
        <w:spacing w:line="480" w:lineRule="auto"/>
      </w:pPr>
      <w:r w:rsidRPr="008D2AF1">
        <w:t>Kieran D Cox: 0000-0001-5626-1048; kieran_cox@sfu.ca</w:t>
      </w:r>
    </w:p>
    <w:p w14:paraId="39117E94" w14:textId="72698E43" w:rsidR="00B74653" w:rsidRPr="008D2AF1" w:rsidRDefault="00B74653" w:rsidP="00B74653">
      <w:pPr>
        <w:spacing w:line="480" w:lineRule="auto"/>
      </w:pPr>
      <w:r w:rsidRPr="008D2AF1">
        <w:t>Jasmin M Schuster: 0000-0001-8681-0757; jasmin.schuster@kelprescue.org</w:t>
      </w:r>
    </w:p>
    <w:p w14:paraId="63F46D20" w14:textId="3655C042" w:rsidR="00B74653" w:rsidRPr="008D2AF1" w:rsidRDefault="00B74653" w:rsidP="00B74653">
      <w:pPr>
        <w:spacing w:line="480" w:lineRule="auto"/>
      </w:pPr>
      <w:r w:rsidRPr="008D2AF1">
        <w:t xml:space="preserve">Kiara R </w:t>
      </w:r>
      <w:proofErr w:type="spellStart"/>
      <w:r w:rsidRPr="008D2AF1">
        <w:t>Kattler</w:t>
      </w:r>
      <w:proofErr w:type="spellEnd"/>
      <w:r w:rsidRPr="008D2AF1">
        <w:t xml:space="preserve">: 0009-0006-4181-5945; </w:t>
      </w:r>
      <w:ins w:id="0" w:author="Em Lim" w:date="2025-08-25T10:13:00Z" w16du:dateUtc="2025-08-25T17:13:00Z">
        <w:r w:rsidR="00CE4FFF" w:rsidRPr="00CE4FFF">
          <w:t>kkattler@ualberta.ca</w:t>
        </w:r>
      </w:ins>
      <w:del w:id="1" w:author="Em Lim" w:date="2025-08-25T10:13:00Z" w16du:dateUtc="2025-08-25T17:13:00Z">
        <w:r w:rsidRPr="008D2AF1" w:rsidDel="00CE4FFF">
          <w:delText>kiara_kattler@sfu.ca</w:delText>
        </w:r>
      </w:del>
    </w:p>
    <w:p w14:paraId="330B5B8A" w14:textId="3EC9BCBF" w:rsidR="00B74653" w:rsidRPr="008D2AF1" w:rsidRDefault="00B74653" w:rsidP="00B74653">
      <w:pPr>
        <w:spacing w:line="480" w:lineRule="auto"/>
      </w:pPr>
      <w:r w:rsidRPr="008D2AF1">
        <w:t xml:space="preserve">Emily J </w:t>
      </w:r>
      <w:proofErr w:type="spellStart"/>
      <w:r w:rsidRPr="008D2AF1">
        <w:t>Leedham</w:t>
      </w:r>
      <w:proofErr w:type="spellEnd"/>
      <w:r w:rsidRPr="008D2AF1">
        <w:t>: elee323@aucklanduni.ac.nz</w:t>
      </w:r>
    </w:p>
    <w:p w14:paraId="55C37AB9" w14:textId="7E2D43AD" w:rsidR="00B74653" w:rsidRPr="008D2AF1" w:rsidRDefault="00B74653" w:rsidP="00B74653">
      <w:pPr>
        <w:spacing w:line="480" w:lineRule="auto"/>
      </w:pPr>
      <w:r w:rsidRPr="008D2AF1">
        <w:t>Bridget Maher: 0000-0002-8061-9932; bridgetmaher@uvic.ca</w:t>
      </w:r>
    </w:p>
    <w:p w14:paraId="4747F0E2" w14:textId="5D73F3E6" w:rsidR="00B74653" w:rsidRPr="008D2AF1" w:rsidRDefault="00B74653" w:rsidP="00B74653">
      <w:pPr>
        <w:spacing w:line="480" w:lineRule="auto"/>
      </w:pPr>
      <w:r w:rsidRPr="008D2AF1">
        <w:t xml:space="preserve">Andrew L </w:t>
      </w:r>
      <w:proofErr w:type="spellStart"/>
      <w:r w:rsidRPr="008D2AF1">
        <w:t>Bickell</w:t>
      </w:r>
      <w:proofErr w:type="spellEnd"/>
      <w:r w:rsidRPr="008D2AF1">
        <w:t xml:space="preserve">: </w:t>
      </w:r>
      <w:ins w:id="2" w:author="Em Lim" w:date="2025-08-25T10:14:00Z" w16du:dateUtc="2025-08-25T17:14:00Z">
        <w:r w:rsidR="00CE4FFF" w:rsidRPr="00CE4FFF">
          <w:t>0000-0002-7808-7471</w:t>
        </w:r>
        <w:r w:rsidR="00CE4FFF">
          <w:t xml:space="preserve">; </w:t>
        </w:r>
      </w:ins>
      <w:r w:rsidRPr="008D2AF1">
        <w:t>andrewbickell@uvic.ca</w:t>
      </w:r>
    </w:p>
    <w:p w14:paraId="2DF0FA99" w14:textId="7B9DE892" w:rsidR="00B74653" w:rsidRPr="008D2AF1" w:rsidRDefault="00B74653" w:rsidP="00B74653">
      <w:pPr>
        <w:spacing w:line="480" w:lineRule="auto"/>
        <w:rPr>
          <w:lang w:val="fr-FR"/>
        </w:rPr>
      </w:pPr>
      <w:r w:rsidRPr="008D2AF1">
        <w:rPr>
          <w:lang w:val="fr-FR"/>
        </w:rPr>
        <w:t xml:space="preserve">Francis </w:t>
      </w:r>
      <w:proofErr w:type="gramStart"/>
      <w:r w:rsidRPr="008D2AF1">
        <w:rPr>
          <w:lang w:val="fr-FR"/>
        </w:rPr>
        <w:t>Juanes:</w:t>
      </w:r>
      <w:proofErr w:type="gramEnd"/>
      <w:r w:rsidRPr="008D2AF1">
        <w:rPr>
          <w:lang w:val="fr-FR"/>
        </w:rPr>
        <w:t xml:space="preserve"> 0000-0001-7397-0014; juanes@uvic.ca</w:t>
      </w:r>
    </w:p>
    <w:p w14:paraId="6D510C79" w14:textId="0F0BA6A8" w:rsidR="00F01686" w:rsidRPr="008D2AF1" w:rsidRDefault="00B74653" w:rsidP="002222E3">
      <w:pPr>
        <w:spacing w:line="480" w:lineRule="auto"/>
        <w:rPr>
          <w:lang w:val="fr-FR"/>
        </w:rPr>
      </w:pPr>
      <w:r w:rsidRPr="008D2AF1">
        <w:rPr>
          <w:lang w:val="fr-FR"/>
        </w:rPr>
        <w:t xml:space="preserve">Isabelle M </w:t>
      </w:r>
      <w:proofErr w:type="gramStart"/>
      <w:r w:rsidRPr="008D2AF1">
        <w:rPr>
          <w:lang w:val="fr-FR"/>
        </w:rPr>
        <w:t>Côté:</w:t>
      </w:r>
      <w:proofErr w:type="gramEnd"/>
      <w:r w:rsidRPr="008D2AF1">
        <w:rPr>
          <w:lang w:val="fr-FR"/>
        </w:rPr>
        <w:t xml:space="preserve"> 0000-0001-5368-4061; imcote@sfu.ca</w:t>
      </w:r>
    </w:p>
    <w:p w14:paraId="4A557B27" w14:textId="77777777" w:rsidR="00EC728D" w:rsidRPr="008D2AF1" w:rsidRDefault="00EC728D" w:rsidP="002222E3">
      <w:pPr>
        <w:spacing w:line="480" w:lineRule="auto"/>
        <w:rPr>
          <w:lang w:val="fr-FR"/>
        </w:rPr>
      </w:pPr>
    </w:p>
    <w:p w14:paraId="0BDB9DB4" w14:textId="77777777" w:rsidR="00EC728D" w:rsidRPr="008D2AF1" w:rsidRDefault="00EC728D" w:rsidP="00EC728D">
      <w:pPr>
        <w:spacing w:line="480" w:lineRule="auto"/>
        <w:rPr>
          <w:b/>
          <w:bCs/>
        </w:rPr>
      </w:pPr>
      <w:r w:rsidRPr="008D2AF1">
        <w:rPr>
          <w:b/>
          <w:bCs/>
        </w:rPr>
        <w:t>Author Contribution Statement:</w:t>
      </w:r>
    </w:p>
    <w:p w14:paraId="19DD4E8B" w14:textId="00205BFB" w:rsidR="002222E3" w:rsidRPr="008D2AF1" w:rsidRDefault="00EC728D" w:rsidP="00EC728D">
      <w:pPr>
        <w:spacing w:line="480" w:lineRule="auto"/>
      </w:pPr>
      <w:r w:rsidRPr="008D2AF1">
        <w:t>EGL: Conceptualization (equal); formal analysis; investigation (lead); methodology (lead); visualization; writing – original draft preparation. CMA: Conceptualization (supporting); investigation (equal); methodology (equal). KDC: Conceptualization (supporting); funding acquisition (supporting); investigation (equal); methodology (equal); project administration (equal). JMS: Funding acquisition (supporting); investigation (supporting); project administration (supporting). KRK: Investigation (supporting). EJL: Investigation (supporting). BM: Investigation (supporting); methodology (supporting). ALB: Investigation (supporting). FJ: Funding acquisition (equal); project administration (supporting). IMC: Conceptualization (equal); funding acquisition (equal); methodology (equal); project administration (equal); supervision. All authors contributed to writing – review &amp; editing.</w:t>
      </w:r>
      <w:r w:rsidR="002222E3" w:rsidRPr="008D2AF1">
        <w:rPr>
          <w:b/>
        </w:rPr>
        <w:br w:type="page"/>
      </w:r>
    </w:p>
    <w:p w14:paraId="7F208704" w14:textId="1AD93545" w:rsidR="008307A0" w:rsidRPr="008D2AF1" w:rsidRDefault="008307A0" w:rsidP="008307A0">
      <w:pPr>
        <w:spacing w:line="480" w:lineRule="auto"/>
        <w:rPr>
          <w:b/>
        </w:rPr>
      </w:pPr>
      <w:r w:rsidRPr="008D2AF1">
        <w:rPr>
          <w:b/>
        </w:rPr>
        <w:lastRenderedPageBreak/>
        <w:t>Abstract</w:t>
      </w:r>
    </w:p>
    <w:p w14:paraId="2FE39DE9" w14:textId="116E67F9" w:rsidR="008307A0" w:rsidRPr="008D2AF1" w:rsidRDefault="008307A0" w:rsidP="0019777D">
      <w:pPr>
        <w:spacing w:line="480" w:lineRule="auto"/>
      </w:pPr>
      <w:r w:rsidRPr="008D2AF1">
        <w:t xml:space="preserve">Consumer-mediated nutrient </w:t>
      </w:r>
      <w:r w:rsidR="00FC6B44" w:rsidRPr="008D2AF1">
        <w:t>dynamics</w:t>
      </w:r>
      <w:r w:rsidRPr="008D2AF1">
        <w:t xml:space="preserve"> (CN</w:t>
      </w:r>
      <w:r w:rsidR="00FC6B44" w:rsidRPr="008D2AF1">
        <w:t>D</w:t>
      </w:r>
      <w:r w:rsidRPr="008D2AF1">
        <w:t xml:space="preserve">), </w:t>
      </w:r>
      <w:r w:rsidR="00FC6B44" w:rsidRPr="008D2AF1">
        <w:t>through which animals’ metabolic waste products</w:t>
      </w:r>
      <w:r w:rsidRPr="008D2AF1">
        <w:t xml:space="preserve"> fertiliz</w:t>
      </w:r>
      <w:r w:rsidR="00FC6B44" w:rsidRPr="008D2AF1">
        <w:t>e</w:t>
      </w:r>
      <w:r w:rsidRPr="008D2AF1">
        <w:t xml:space="preserve"> primary producers, drive variability in nutrient availability</w:t>
      </w:r>
      <w:r w:rsidR="007519B8" w:rsidRPr="008D2AF1">
        <w:t xml:space="preserve"> in tropical waters.</w:t>
      </w:r>
      <w:r w:rsidRPr="008D2AF1">
        <w:t xml:space="preserve"> </w:t>
      </w:r>
      <w:r w:rsidR="007519B8" w:rsidRPr="008D2AF1">
        <w:t>This variability influences</w:t>
      </w:r>
      <w:r w:rsidRPr="008D2AF1">
        <w:t xml:space="preserve"> primary productivity and community functioning. </w:t>
      </w:r>
      <w:r w:rsidR="002D40ED" w:rsidRPr="008D2AF1">
        <w:t>Yet,</w:t>
      </w:r>
      <w:r w:rsidR="005E0538" w:rsidRPr="008D2AF1">
        <w:t xml:space="preserve"> examinations of CN</w:t>
      </w:r>
      <w:r w:rsidR="00FC6B44" w:rsidRPr="008D2AF1">
        <w:t>D</w:t>
      </w:r>
      <w:r w:rsidR="005E0538" w:rsidRPr="008D2AF1">
        <w:t xml:space="preserve"> as a driver of </w:t>
      </w:r>
      <w:r w:rsidR="0025022E" w:rsidRPr="008D2AF1">
        <w:t xml:space="preserve">nutrient variability </w:t>
      </w:r>
      <w:r w:rsidR="005E0538" w:rsidRPr="008D2AF1">
        <w:t xml:space="preserve">in temperate </w:t>
      </w:r>
      <w:r w:rsidR="00676DAB" w:rsidRPr="008D2AF1">
        <w:t>marine eco</w:t>
      </w:r>
      <w:r w:rsidR="005E0538" w:rsidRPr="008D2AF1">
        <w:t>systems are limited.</w:t>
      </w:r>
      <w:r w:rsidR="005A6EDD" w:rsidRPr="008D2AF1">
        <w:t xml:space="preserve"> Therefore, we assessed the </w:t>
      </w:r>
      <w:r w:rsidR="004F7472" w:rsidRPr="008D2AF1">
        <w:t xml:space="preserve">existence and </w:t>
      </w:r>
      <w:r w:rsidR="005A6EDD" w:rsidRPr="008D2AF1">
        <w:t>drivers of variation in CND</w:t>
      </w:r>
      <w:r w:rsidR="0025022E" w:rsidRPr="008D2AF1">
        <w:t xml:space="preserve"> in temperate waters</w:t>
      </w:r>
      <w:r w:rsidR="005A6EDD" w:rsidRPr="008D2AF1">
        <w:t xml:space="preserve"> at </w:t>
      </w:r>
      <w:proofErr w:type="spellStart"/>
      <w:r w:rsidR="002E1F14" w:rsidRPr="008D2AF1">
        <w:t>meso</w:t>
      </w:r>
      <w:proofErr w:type="spellEnd"/>
      <w:r w:rsidR="002E1F14" w:rsidRPr="008D2AF1">
        <w:t>, small, and fine</w:t>
      </w:r>
      <w:r w:rsidR="005A6EDD" w:rsidRPr="008D2AF1">
        <w:t xml:space="preserve"> spatial scales. </w:t>
      </w:r>
      <w:ins w:id="3" w:author="Em Lim" w:date="2025-08-25T13:54:00Z" w16du:dateUtc="2025-08-25T20:54:00Z">
        <w:r w:rsidR="009823A9">
          <w:t>W</w:t>
        </w:r>
      </w:ins>
      <w:del w:id="4" w:author="Em Lim" w:date="2025-08-25T13:53:00Z" w16du:dateUtc="2025-08-25T20:53:00Z">
        <w:r w:rsidR="005A6EDD" w:rsidRPr="008D2AF1" w:rsidDel="009823A9">
          <w:delText>To do so, w</w:delText>
        </w:r>
      </w:del>
      <w:r w:rsidR="005A6EDD" w:rsidRPr="008D2AF1">
        <w:t xml:space="preserve">e </w:t>
      </w:r>
      <w:r w:rsidR="00E53B33" w:rsidRPr="008D2AF1">
        <w:t xml:space="preserve">quantified the occurrence of </w:t>
      </w:r>
      <w:r w:rsidR="005831E6" w:rsidRPr="008D2AF1">
        <w:t>48</w:t>
      </w:r>
      <w:r w:rsidR="00E53B33" w:rsidRPr="008D2AF1">
        <w:t xml:space="preserve"> fish and </w:t>
      </w:r>
      <w:r w:rsidR="005831E6" w:rsidRPr="008D2AF1">
        <w:t>92</w:t>
      </w:r>
      <w:r w:rsidR="00E53B33" w:rsidRPr="008D2AF1">
        <w:t xml:space="preserve"> macroinvertebrate</w:t>
      </w:r>
      <w:r w:rsidR="00B61844" w:rsidRPr="008D2AF1">
        <w:t xml:space="preserve"> taxa</w:t>
      </w:r>
      <w:r w:rsidR="00E53B33" w:rsidRPr="008D2AF1">
        <w:t xml:space="preserve"> </w:t>
      </w:r>
      <w:r w:rsidR="005F4050" w:rsidRPr="008D2AF1">
        <w:t xml:space="preserve">and measured in situ ammonium </w:t>
      </w:r>
      <w:r w:rsidR="00E53B33" w:rsidRPr="008D2AF1">
        <w:t xml:space="preserve">at 27 </w:t>
      </w:r>
      <w:r w:rsidR="00B61844" w:rsidRPr="008D2AF1">
        <w:t xml:space="preserve">northeast Pacific </w:t>
      </w:r>
      <w:r w:rsidR="00E53B33" w:rsidRPr="008D2AF1">
        <w:t>rocky reefs for three years and 1</w:t>
      </w:r>
      <w:r w:rsidR="007954F6">
        <w:t>6</w:t>
      </w:r>
      <w:r w:rsidR="00E53B33" w:rsidRPr="008D2AF1">
        <w:t xml:space="preserve"> kelp forests of varying density for </w:t>
      </w:r>
      <w:r w:rsidR="003C6B73" w:rsidRPr="008D2AF1">
        <w:t xml:space="preserve">one </w:t>
      </w:r>
      <w:r w:rsidR="00E53B33" w:rsidRPr="008D2AF1">
        <w:t xml:space="preserve">year. </w:t>
      </w:r>
      <w:r w:rsidRPr="008D2AF1">
        <w:t xml:space="preserve">Ammonium concentrations </w:t>
      </w:r>
      <w:r w:rsidR="00F86B25" w:rsidRPr="008D2AF1">
        <w:t>rang</w:t>
      </w:r>
      <w:r w:rsidRPr="008D2AF1">
        <w:t>ed from 0.</w:t>
      </w:r>
      <w:r w:rsidR="00E4531F" w:rsidRPr="008D2AF1">
        <w:t xml:space="preserve">01 </w:t>
      </w:r>
      <w:r w:rsidRPr="008D2AF1">
        <w:t xml:space="preserve">to 2.5 </w:t>
      </w:r>
      <w:proofErr w:type="spellStart"/>
      <w:r w:rsidRPr="008D2AF1">
        <w:t>uM</w:t>
      </w:r>
      <w:proofErr w:type="spellEnd"/>
      <w:r w:rsidRPr="008D2AF1">
        <w:t xml:space="preserve"> across rocky reefs</w:t>
      </w:r>
      <w:r w:rsidR="003C6B73" w:rsidRPr="008D2AF1">
        <w:t xml:space="preserve"> separated by tens of km</w:t>
      </w:r>
      <w:r w:rsidR="001E1BD6" w:rsidRPr="008D2AF1">
        <w:t>. T</w:t>
      </w:r>
      <w:r w:rsidRPr="008D2AF1">
        <w:t xml:space="preserve">he relationship between animal </w:t>
      </w:r>
      <w:r w:rsidR="00DC3026" w:rsidRPr="008D2AF1">
        <w:t>abundance</w:t>
      </w:r>
      <w:r w:rsidRPr="008D2AF1">
        <w:t xml:space="preserve"> and ammonium </w:t>
      </w:r>
      <w:r w:rsidR="00CC7DE1" w:rsidRPr="008D2AF1">
        <w:t xml:space="preserve">among sites </w:t>
      </w:r>
      <w:r w:rsidR="00080452" w:rsidRPr="008D2AF1">
        <w:t xml:space="preserve">was </w:t>
      </w:r>
      <w:r w:rsidR="005A0A94" w:rsidRPr="008D2AF1">
        <w:t>mediated by water flow</w:t>
      </w:r>
      <w:r w:rsidRPr="008D2AF1">
        <w:t xml:space="preserve">, </w:t>
      </w:r>
      <w:r w:rsidR="00CC7DE1" w:rsidRPr="008D2AF1">
        <w:t xml:space="preserve">where flood tides seemed to “wash away” the effect of </w:t>
      </w:r>
      <w:r w:rsidR="005A6EDD" w:rsidRPr="008D2AF1">
        <w:t>nutrient regeneration by animals</w:t>
      </w:r>
      <w:r w:rsidR="00CC7DE1" w:rsidRPr="008D2AF1">
        <w:t xml:space="preserve">, </w:t>
      </w:r>
      <w:r w:rsidR="0012432E" w:rsidRPr="008D2AF1">
        <w:t xml:space="preserve">although </w:t>
      </w:r>
      <w:r w:rsidR="00CC7DE1" w:rsidRPr="008D2AF1">
        <w:t xml:space="preserve">enrichment </w:t>
      </w:r>
      <w:r w:rsidR="0012432E" w:rsidRPr="008D2AF1">
        <w:t>was</w:t>
      </w:r>
      <w:r w:rsidR="00CC7DE1" w:rsidRPr="008D2AF1">
        <w:t xml:space="preserve"> possible on ebb tides</w:t>
      </w:r>
      <w:r w:rsidRPr="008D2AF1">
        <w:t xml:space="preserve">. Ammonium </w:t>
      </w:r>
      <w:ins w:id="5" w:author="Isabelle Cote" w:date="2025-08-12T09:17:00Z">
        <w:r w:rsidR="00E94386" w:rsidRPr="008D2AF1">
          <w:t xml:space="preserve">concentration </w:t>
        </w:r>
      </w:ins>
      <w:r w:rsidRPr="008D2AF1">
        <w:t xml:space="preserve">was significantly </w:t>
      </w:r>
      <w:del w:id="6" w:author="Em Lim" w:date="2025-07-31T14:23:00Z">
        <w:r w:rsidRPr="008D2AF1" w:rsidDel="00AE19DC">
          <w:delText xml:space="preserve">higher </w:delText>
        </w:r>
      </w:del>
      <w:ins w:id="7" w:author="Em Lim" w:date="2025-07-31T14:23:00Z">
        <w:r w:rsidR="00AE19DC" w:rsidRPr="008D2AF1">
          <w:t xml:space="preserve">greater </w:t>
        </w:r>
      </w:ins>
      <w:r w:rsidRPr="008D2AF1">
        <w:t xml:space="preserve">within than </w:t>
      </w:r>
      <w:r w:rsidR="00D84AA3" w:rsidRPr="008D2AF1">
        <w:t xml:space="preserve">outside of </w:t>
      </w:r>
      <w:r w:rsidRPr="008D2AF1">
        <w:t>kelp forests</w:t>
      </w:r>
      <w:r w:rsidR="003C6B73" w:rsidRPr="008D2AF1">
        <w:t>,</w:t>
      </w:r>
      <w:r w:rsidRPr="008D2AF1">
        <w:t xml:space="preserve"> a difference that increased with</w:t>
      </w:r>
      <w:r w:rsidR="0025022E" w:rsidRPr="008D2AF1">
        <w:t xml:space="preserve"> kelp biomass,</w:t>
      </w:r>
      <w:r w:rsidRPr="008D2AF1">
        <w:t xml:space="preserve"> </w:t>
      </w:r>
      <w:r w:rsidR="00915C04" w:rsidRPr="008D2AF1">
        <w:t>tid</w:t>
      </w:r>
      <w:ins w:id="8" w:author="Em Lim" w:date="2025-07-31T13:56:00Z">
        <w:r w:rsidR="00211133" w:rsidRPr="008D2AF1">
          <w:t>al</w:t>
        </w:r>
      </w:ins>
      <w:del w:id="9" w:author="Em Lim" w:date="2025-07-31T13:56:00Z">
        <w:r w:rsidR="00915C04" w:rsidRPr="008D2AF1" w:rsidDel="00211133">
          <w:delText>e</w:delText>
        </w:r>
      </w:del>
      <w:r w:rsidR="00915C04" w:rsidRPr="008D2AF1">
        <w:t xml:space="preserve"> exchange, and </w:t>
      </w:r>
      <w:r w:rsidR="00AF220D" w:rsidRPr="008D2AF1">
        <w:t xml:space="preserve">to a lesser degree </w:t>
      </w:r>
      <w:r w:rsidR="00915C04" w:rsidRPr="008D2AF1">
        <w:t xml:space="preserve">animal </w:t>
      </w:r>
      <w:r w:rsidRPr="008D2AF1">
        <w:t>biomass.</w:t>
      </w:r>
      <w:r w:rsidR="005E0538" w:rsidRPr="008D2AF1">
        <w:t xml:space="preserve"> </w:t>
      </w:r>
      <w:r w:rsidR="00AC1C49" w:rsidRPr="008D2AF1">
        <w:t>C</w:t>
      </w:r>
      <w:r w:rsidR="00E53B33" w:rsidRPr="008D2AF1">
        <w:t xml:space="preserve">aging experiments </w:t>
      </w:r>
      <w:r w:rsidR="00AC1C49" w:rsidRPr="008D2AF1">
        <w:t>revealed</w:t>
      </w:r>
      <w:r w:rsidR="00B61844" w:rsidRPr="008D2AF1">
        <w:t xml:space="preserve"> that </w:t>
      </w:r>
      <w:sdt>
        <w:sdtPr>
          <w:tag w:val="goog_rdk_3"/>
          <w:id w:val="594221998"/>
        </w:sdtPr>
        <w:sdtContent/>
      </w:sdt>
      <w:r w:rsidR="00B46066" w:rsidRPr="008D2AF1">
        <w:t>fine</w:t>
      </w:r>
      <w:r w:rsidR="00033D21" w:rsidRPr="008D2AF1">
        <w:t>-</w:t>
      </w:r>
      <w:r w:rsidRPr="008D2AF1">
        <w:t xml:space="preserve">scale </w:t>
      </w:r>
      <w:r w:rsidR="0012432E" w:rsidRPr="008D2AF1">
        <w:t>(</w:t>
      </w:r>
      <w:r w:rsidR="004F7472" w:rsidRPr="008D2AF1">
        <w:t>~</w:t>
      </w:r>
      <w:r w:rsidR="00776655" w:rsidRPr="008D2AF1">
        <w:t>2</w:t>
      </w:r>
      <w:r w:rsidR="0012432E" w:rsidRPr="008D2AF1">
        <w:t xml:space="preserve"> m)</w:t>
      </w:r>
      <w:r w:rsidRPr="008D2AF1">
        <w:t xml:space="preserve"> ammonium variability and nutrient enrichment </w:t>
      </w:r>
      <w:r w:rsidR="0012432E" w:rsidRPr="008D2AF1">
        <w:t xml:space="preserve">were </w:t>
      </w:r>
      <w:r w:rsidR="005E0538" w:rsidRPr="008D2AF1">
        <w:t>only</w:t>
      </w:r>
      <w:r w:rsidRPr="008D2AF1">
        <w:t xml:space="preserve"> possible</w:t>
      </w:r>
      <w:r w:rsidRPr="008D2AF1">
        <w:rPr>
          <w:iCs/>
        </w:rPr>
        <w:t xml:space="preserve"> under low</w:t>
      </w:r>
      <w:r w:rsidR="00B61844" w:rsidRPr="008D2AF1">
        <w:rPr>
          <w:iCs/>
        </w:rPr>
        <w:t>-</w:t>
      </w:r>
      <w:r w:rsidRPr="008D2AF1">
        <w:rPr>
          <w:iCs/>
        </w:rPr>
        <w:t xml:space="preserve">flow conditions. Our results suggest </w:t>
      </w:r>
      <w:r w:rsidR="004D19B2" w:rsidRPr="008D2AF1">
        <w:rPr>
          <w:iCs/>
        </w:rPr>
        <w:t xml:space="preserve">that </w:t>
      </w:r>
      <w:r w:rsidRPr="008D2AF1">
        <w:rPr>
          <w:iCs/>
        </w:rPr>
        <w:t>CN</w:t>
      </w:r>
      <w:r w:rsidR="00FC6B44" w:rsidRPr="008D2AF1">
        <w:rPr>
          <w:iCs/>
        </w:rPr>
        <w:t>D</w:t>
      </w:r>
      <w:r w:rsidRPr="008D2AF1">
        <w:rPr>
          <w:iCs/>
        </w:rPr>
        <w:t xml:space="preserve"> </w:t>
      </w:r>
      <w:r w:rsidR="004D19B2" w:rsidRPr="008D2AF1">
        <w:rPr>
          <w:iCs/>
        </w:rPr>
        <w:t>drives nutrient variability at</w:t>
      </w:r>
      <w:r w:rsidRPr="008D2AF1">
        <w:rPr>
          <w:iCs/>
        </w:rPr>
        <w:t xml:space="preserve"> scales ranging from </w:t>
      </w:r>
      <w:r w:rsidR="005F4050" w:rsidRPr="008D2AF1">
        <w:rPr>
          <w:iCs/>
        </w:rPr>
        <w:t>two</w:t>
      </w:r>
      <w:r w:rsidRPr="008D2AF1">
        <w:rPr>
          <w:iCs/>
        </w:rPr>
        <w:t xml:space="preserve"> meter</w:t>
      </w:r>
      <w:r w:rsidR="005F4050" w:rsidRPr="008D2AF1">
        <w:rPr>
          <w:iCs/>
        </w:rPr>
        <w:t>s</w:t>
      </w:r>
      <w:r w:rsidRPr="008D2AF1">
        <w:rPr>
          <w:iCs/>
        </w:rPr>
        <w:t xml:space="preserve"> to </w:t>
      </w:r>
      <w:r w:rsidR="005E0538" w:rsidRPr="008D2AF1">
        <w:rPr>
          <w:iCs/>
        </w:rPr>
        <w:t>over 20 km</w:t>
      </w:r>
      <w:r w:rsidRPr="008D2AF1">
        <w:rPr>
          <w:iCs/>
        </w:rPr>
        <w:t xml:space="preserve">, </w:t>
      </w:r>
      <w:r w:rsidR="004D19B2" w:rsidRPr="008D2AF1">
        <w:rPr>
          <w:iCs/>
        </w:rPr>
        <w:t>acting on</w:t>
      </w:r>
      <w:r w:rsidR="0012432E" w:rsidRPr="008D2AF1">
        <w:rPr>
          <w:iCs/>
        </w:rPr>
        <w:t xml:space="preserve"> a finer scale </w:t>
      </w:r>
      <w:r w:rsidRPr="008D2AF1">
        <w:rPr>
          <w:iCs/>
        </w:rPr>
        <w:t xml:space="preserve">than </w:t>
      </w:r>
      <w:r w:rsidRPr="008D2AF1">
        <w:t xml:space="preserve">allochthonous </w:t>
      </w:r>
      <w:r w:rsidR="004F7472" w:rsidRPr="008D2AF1">
        <w:t xml:space="preserve">nitrogen </w:t>
      </w:r>
      <w:r w:rsidRPr="008D2AF1">
        <w:t>sources such as upwelling.</w:t>
      </w:r>
      <w:r w:rsidR="00776655" w:rsidRPr="008D2AF1">
        <w:t xml:space="preserve"> Therefore, consumer-mediated nutrient dynamics are implicated as a previously overlooked driver of spatial variation in primary productivity in temperate marine systems.</w:t>
      </w:r>
    </w:p>
    <w:p w14:paraId="41B1FA1D" w14:textId="63D504F9" w:rsidR="008307A0" w:rsidRPr="008D2AF1" w:rsidRDefault="008307A0" w:rsidP="008307A0">
      <w:pPr>
        <w:spacing w:line="480" w:lineRule="auto"/>
      </w:pPr>
    </w:p>
    <w:p w14:paraId="2456DECC" w14:textId="1D75EBC1" w:rsidR="00F76C68" w:rsidRPr="008D2AF1" w:rsidRDefault="008307A0" w:rsidP="00F76C68">
      <w:pPr>
        <w:spacing w:line="480" w:lineRule="auto"/>
        <w:rPr>
          <w:b/>
        </w:rPr>
      </w:pPr>
      <w:r w:rsidRPr="008D2AF1">
        <w:rPr>
          <w:b/>
        </w:rPr>
        <w:br w:type="page"/>
      </w:r>
      <w:r w:rsidR="00F76C68" w:rsidRPr="008D2AF1">
        <w:rPr>
          <w:b/>
        </w:rPr>
        <w:lastRenderedPageBreak/>
        <w:t>Introduction</w:t>
      </w:r>
    </w:p>
    <w:p w14:paraId="79E1ED54" w14:textId="19A33B17" w:rsidR="00DC4A52" w:rsidRPr="008D2AF1" w:rsidRDefault="00E53B33" w:rsidP="004317DC">
      <w:pPr>
        <w:pBdr>
          <w:top w:val="nil"/>
          <w:left w:val="nil"/>
          <w:bottom w:val="nil"/>
          <w:right w:val="nil"/>
          <w:between w:val="nil"/>
        </w:pBdr>
        <w:spacing w:line="480" w:lineRule="auto"/>
      </w:pPr>
      <w:r w:rsidRPr="008D2AF1">
        <w:rPr>
          <w:color w:val="000000"/>
        </w:rPr>
        <w:t xml:space="preserve">Variation in resource availability across spatial and temporal scales </w:t>
      </w:r>
      <w:r w:rsidR="004A19AE" w:rsidRPr="008D2AF1">
        <w:rPr>
          <w:color w:val="000000"/>
        </w:rPr>
        <w:t xml:space="preserve">can drive substantial </w:t>
      </w:r>
      <w:r w:rsidR="005B5A3A" w:rsidRPr="008D2AF1">
        <w:rPr>
          <w:color w:val="000000"/>
        </w:rPr>
        <w:t xml:space="preserve">heterogeneity </w:t>
      </w:r>
      <w:r w:rsidRPr="008D2AF1">
        <w:rPr>
          <w:color w:val="000000"/>
        </w:rPr>
        <w:t xml:space="preserve">in </w:t>
      </w:r>
      <w:r w:rsidR="00375CD0" w:rsidRPr="008D2AF1">
        <w:rPr>
          <w:color w:val="000000"/>
        </w:rPr>
        <w:t xml:space="preserve">the growth, biomass and composition of primary producers </w:t>
      </w:r>
      <w:r w:rsidRPr="008D2AF1">
        <w:rPr>
          <w:color w:val="000000"/>
        </w:rPr>
        <w:fldChar w:fldCharType="begin"/>
      </w:r>
      <w:r w:rsidR="001D6E00" w:rsidRPr="008D2AF1">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8D2AF1">
        <w:rPr>
          <w:color w:val="000000"/>
        </w:rPr>
        <w:fldChar w:fldCharType="separate"/>
      </w:r>
      <w:r w:rsidR="00B87C81" w:rsidRPr="008D2AF1">
        <w:rPr>
          <w:noProof/>
          <w:color w:val="000000"/>
        </w:rPr>
        <w:t>(Tilman 1984; Leibold 1991; Dayton et al. 1999; McInturf et al. 2019)</w:t>
      </w:r>
      <w:r w:rsidRPr="008D2AF1">
        <w:rPr>
          <w:color w:val="000000"/>
        </w:rPr>
        <w:fldChar w:fldCharType="end"/>
      </w:r>
      <w:r w:rsidRPr="008D2AF1">
        <w:rPr>
          <w:color w:val="000000"/>
        </w:rPr>
        <w:t>.</w:t>
      </w:r>
      <w:r w:rsidR="00F92DAE" w:rsidRPr="008D2AF1">
        <w:rPr>
          <w:color w:val="000000"/>
        </w:rPr>
        <w:t xml:space="preserve"> </w:t>
      </w:r>
      <w:r w:rsidR="002216A4" w:rsidRPr="008D2AF1">
        <w:rPr>
          <w:color w:val="000000"/>
        </w:rPr>
        <w:t>I</w:t>
      </w:r>
      <w:r w:rsidR="00375CD0" w:rsidRPr="008D2AF1">
        <w:rPr>
          <w:color w:val="000000"/>
        </w:rPr>
        <w:t>n many marine ecosystems</w:t>
      </w:r>
      <w:r w:rsidR="002216A4" w:rsidRPr="008D2AF1">
        <w:rPr>
          <w:color w:val="000000"/>
        </w:rPr>
        <w:t>,</w:t>
      </w:r>
      <w:r w:rsidR="00375CD0" w:rsidRPr="008D2AF1">
        <w:rPr>
          <w:color w:val="000000"/>
        </w:rPr>
        <w:t xml:space="preserve"> community structure </w:t>
      </w:r>
      <w:r w:rsidR="002216A4" w:rsidRPr="008D2AF1">
        <w:rPr>
          <w:color w:val="000000"/>
        </w:rPr>
        <w:t>is</w:t>
      </w:r>
      <w:r w:rsidR="005879AC" w:rsidRPr="008D2AF1">
        <w:rPr>
          <w:color w:val="000000"/>
        </w:rPr>
        <w:t xml:space="preserve"> regulated through</w:t>
      </w:r>
      <w:r w:rsidR="002216A4" w:rsidRPr="008D2AF1">
        <w:rPr>
          <w:color w:val="000000"/>
        </w:rPr>
        <w:t xml:space="preserve"> bottom-up control, i.e.</w:t>
      </w:r>
      <w:del w:id="10" w:author="Isabelle Cote" w:date="2025-08-12T13:16:00Z">
        <w:r w:rsidR="003D1191" w:rsidRPr="008D2AF1" w:rsidDel="005B5275">
          <w:rPr>
            <w:color w:val="000000"/>
          </w:rPr>
          <w:delText>,</w:delText>
        </w:r>
      </w:del>
      <w:r w:rsidR="002216A4" w:rsidRPr="008D2AF1">
        <w:rPr>
          <w:color w:val="000000"/>
        </w:rPr>
        <w:t xml:space="preserve"> </w:t>
      </w:r>
      <w:ins w:id="11" w:author="Em Lim" w:date="2025-07-31T14:13:00Z">
        <w:del w:id="12" w:author="Isabelle Cote" w:date="2025-08-12T09:23:00Z">
          <w:r w:rsidR="006506FA" w:rsidRPr="008D2AF1" w:rsidDel="00386167">
            <w:rPr>
              <w:color w:val="000000"/>
            </w:rPr>
            <w:delText xml:space="preserve">the </w:delText>
          </w:r>
        </w:del>
      </w:ins>
      <w:del w:id="13" w:author="Em Lim" w:date="2025-07-31T14:13:00Z">
        <w:r w:rsidR="002216A4" w:rsidRPr="008D2AF1" w:rsidDel="006506FA">
          <w:rPr>
            <w:color w:val="000000"/>
          </w:rPr>
          <w:delText>it</w:delText>
        </w:r>
      </w:del>
      <w:ins w:id="14" w:author="Em Lim" w:date="2025-07-31T14:13:00Z">
        <w:r w:rsidR="006506FA" w:rsidRPr="008D2AF1">
          <w:rPr>
            <w:color w:val="000000"/>
          </w:rPr>
          <w:t>structure</w:t>
        </w:r>
      </w:ins>
      <w:r w:rsidR="002216A4" w:rsidRPr="008D2AF1">
        <w:rPr>
          <w:color w:val="000000"/>
        </w:rPr>
        <w:t xml:space="preserve"> </w:t>
      </w:r>
      <w:r w:rsidR="00375CD0" w:rsidRPr="008D2AF1">
        <w:rPr>
          <w:color w:val="000000"/>
        </w:rPr>
        <w:t xml:space="preserve">depends on factors </w:t>
      </w:r>
      <w:r w:rsidR="002216A4" w:rsidRPr="008D2AF1">
        <w:rPr>
          <w:color w:val="000000"/>
        </w:rPr>
        <w:t xml:space="preserve">that generate </w:t>
      </w:r>
      <w:r w:rsidR="00375CD0" w:rsidRPr="008D2AF1">
        <w:rPr>
          <w:color w:val="000000"/>
        </w:rPr>
        <w:t>varia</w:t>
      </w:r>
      <w:r w:rsidR="002216A4" w:rsidRPr="008D2AF1">
        <w:rPr>
          <w:color w:val="000000"/>
        </w:rPr>
        <w:t>bility</w:t>
      </w:r>
      <w:r w:rsidR="00375CD0" w:rsidRPr="008D2AF1">
        <w:rPr>
          <w:color w:val="000000"/>
        </w:rPr>
        <w:t xml:space="preserve"> in the resources available to lower trophic levels </w:t>
      </w:r>
      <w:r w:rsidR="00375CD0" w:rsidRPr="008D2AF1">
        <w:rPr>
          <w:color w:val="000000"/>
        </w:rPr>
        <w:fldChar w:fldCharType="begin"/>
      </w:r>
      <w:r w:rsidR="00B87C81" w:rsidRPr="008D2AF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8D2AF1">
        <w:rPr>
          <w:color w:val="000000"/>
        </w:rPr>
        <w:fldChar w:fldCharType="separate"/>
      </w:r>
      <w:r w:rsidR="00B87C81" w:rsidRPr="008D2AF1">
        <w:rPr>
          <w:noProof/>
          <w:color w:val="000000"/>
        </w:rPr>
        <w:t>(Gruner et al. 2008)</w:t>
      </w:r>
      <w:r w:rsidR="00375CD0" w:rsidRPr="008D2AF1">
        <w:rPr>
          <w:color w:val="000000"/>
        </w:rPr>
        <w:fldChar w:fldCharType="end"/>
      </w:r>
      <w:r w:rsidR="00375CD0" w:rsidRPr="008D2AF1">
        <w:rPr>
          <w:color w:val="000000"/>
        </w:rPr>
        <w:t xml:space="preserve">. </w:t>
      </w:r>
      <w:r w:rsidR="002142F2" w:rsidRPr="008D2AF1">
        <w:rPr>
          <w:color w:val="000000"/>
        </w:rPr>
        <w:t xml:space="preserve">Although </w:t>
      </w:r>
      <w:r w:rsidR="000D41B2" w:rsidRPr="008D2AF1">
        <w:rPr>
          <w:color w:val="000000"/>
        </w:rPr>
        <w:t xml:space="preserve">marine </w:t>
      </w:r>
      <w:r w:rsidR="002142F2" w:rsidRPr="008D2AF1">
        <w:rPr>
          <w:color w:val="000000"/>
        </w:rPr>
        <w:t xml:space="preserve">ecologists </w:t>
      </w:r>
      <w:r w:rsidR="002216A4" w:rsidRPr="008D2AF1">
        <w:rPr>
          <w:color w:val="000000"/>
        </w:rPr>
        <w:t xml:space="preserve">have </w:t>
      </w:r>
      <w:r w:rsidR="002142F2" w:rsidRPr="008D2AF1">
        <w:rPr>
          <w:color w:val="000000"/>
        </w:rPr>
        <w:t>historically focused on external, abiotic sources of nutrients</w:t>
      </w:r>
      <w:r w:rsidR="00CE5810" w:rsidRPr="008D2AF1">
        <w:rPr>
          <w:color w:val="000000"/>
        </w:rPr>
        <w:t xml:space="preserve"> </w:t>
      </w:r>
      <w:r w:rsidR="00DC055D" w:rsidRPr="008D2AF1">
        <w:rPr>
          <w:color w:val="000000"/>
        </w:rPr>
        <w:t>(e.g.</w:t>
      </w:r>
      <w:r w:rsidR="005B15F4" w:rsidRPr="008D2AF1">
        <w:rPr>
          <w:color w:val="000000"/>
        </w:rPr>
        <w:t>,</w:t>
      </w:r>
      <w:r w:rsidR="00CE5810" w:rsidRPr="008D2AF1">
        <w:rPr>
          <w:color w:val="000000"/>
        </w:rPr>
        <w:t xml:space="preserve"> upwelling</w:t>
      </w:r>
      <w:r w:rsidR="00DC055D" w:rsidRPr="008D2AF1">
        <w:rPr>
          <w:color w:val="000000"/>
        </w:rPr>
        <w:t>)</w:t>
      </w:r>
      <w:r w:rsidR="002142F2" w:rsidRPr="008D2AF1">
        <w:rPr>
          <w:color w:val="000000"/>
        </w:rPr>
        <w:t xml:space="preserve"> as drivers of variability in nutrient availability, </w:t>
      </w:r>
      <w:r w:rsidR="00F33E40" w:rsidRPr="008D2AF1">
        <w:rPr>
          <w:color w:val="000000"/>
        </w:rPr>
        <w:t xml:space="preserve">there is </w:t>
      </w:r>
      <w:r w:rsidR="00E9064C" w:rsidRPr="008D2AF1">
        <w:rPr>
          <w:color w:val="000000"/>
        </w:rPr>
        <w:t>e</w:t>
      </w:r>
      <w:r w:rsidR="00BB0987" w:rsidRPr="008D2AF1">
        <w:rPr>
          <w:color w:val="000000"/>
        </w:rPr>
        <w:t>merging</w:t>
      </w:r>
      <w:r w:rsidR="00F33E40" w:rsidRPr="008D2AF1">
        <w:rPr>
          <w:color w:val="000000"/>
        </w:rPr>
        <w:t xml:space="preserve"> evidence that c</w:t>
      </w:r>
      <w:r w:rsidR="007256B0" w:rsidRPr="008D2AF1">
        <w:rPr>
          <w:color w:val="000000"/>
        </w:rPr>
        <w:t xml:space="preserve">onsumers </w:t>
      </w:r>
      <w:r w:rsidR="00AF1C1D" w:rsidRPr="008D2AF1">
        <w:rPr>
          <w:color w:val="000000"/>
        </w:rPr>
        <w:t xml:space="preserve">also </w:t>
      </w:r>
      <w:r w:rsidR="007256B0" w:rsidRPr="008D2AF1">
        <w:rPr>
          <w:color w:val="000000"/>
        </w:rPr>
        <w:t>contribute to bottom-up effects</w:t>
      </w:r>
      <w:r w:rsidR="000D41B2" w:rsidRPr="008D2AF1">
        <w:rPr>
          <w:color w:val="000000"/>
        </w:rPr>
        <w:t xml:space="preserve"> </w:t>
      </w:r>
      <w:r w:rsidR="00380F24" w:rsidRPr="008D2AF1">
        <w:rPr>
          <w:color w:val="000000"/>
        </w:rPr>
        <w:fldChar w:fldCharType="begin"/>
      </w:r>
      <w:r w:rsidR="00B87C81" w:rsidRPr="008D2AF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8D2AF1">
        <w:rPr>
          <w:color w:val="000000"/>
        </w:rPr>
        <w:fldChar w:fldCharType="separate"/>
      </w:r>
      <w:r w:rsidR="00B87C81" w:rsidRPr="008D2AF1">
        <w:rPr>
          <w:color w:val="000000"/>
          <w:lang w:val="en-US"/>
        </w:rPr>
        <w:t>(Allgeier et al. 2017)</w:t>
      </w:r>
      <w:r w:rsidR="00380F24" w:rsidRPr="008D2AF1">
        <w:rPr>
          <w:color w:val="000000"/>
        </w:rPr>
        <w:fldChar w:fldCharType="end"/>
      </w:r>
      <w:r w:rsidR="000D41B2" w:rsidRPr="008D2AF1">
        <w:rPr>
          <w:color w:val="000000"/>
        </w:rPr>
        <w:t>.</w:t>
      </w:r>
      <w:r w:rsidR="007256B0" w:rsidRPr="008D2AF1">
        <w:rPr>
          <w:color w:val="000000"/>
        </w:rPr>
        <w:t xml:space="preserve"> </w:t>
      </w:r>
      <w:r w:rsidR="00965475" w:rsidRPr="008D2AF1">
        <w:rPr>
          <w:color w:val="000000"/>
        </w:rPr>
        <w:t>M</w:t>
      </w:r>
      <w:r w:rsidR="007256B0" w:rsidRPr="008D2AF1">
        <w:rPr>
          <w:color w:val="000000"/>
        </w:rPr>
        <w:t>etabolic waste products (i</w:t>
      </w:r>
      <w:r w:rsidR="00CE5810" w:rsidRPr="008D2AF1">
        <w:rPr>
          <w:color w:val="000000"/>
        </w:rPr>
        <w:t>.</w:t>
      </w:r>
      <w:r w:rsidR="007256B0" w:rsidRPr="008D2AF1">
        <w:rPr>
          <w:color w:val="000000"/>
        </w:rPr>
        <w:t>e.</w:t>
      </w:r>
      <w:r w:rsidR="00CE5810" w:rsidRPr="008D2AF1">
        <w:rPr>
          <w:color w:val="000000"/>
        </w:rPr>
        <w:t>,</w:t>
      </w:r>
      <w:r w:rsidR="007256B0" w:rsidRPr="008D2AF1">
        <w:rPr>
          <w:color w:val="000000"/>
        </w:rPr>
        <w:t xml:space="preserve"> excretion</w:t>
      </w:r>
      <w:r w:rsidR="003D17AC" w:rsidRPr="008D2AF1">
        <w:rPr>
          <w:color w:val="000000"/>
        </w:rPr>
        <w:t xml:space="preserve"> and egestion</w:t>
      </w:r>
      <w:r w:rsidR="007256B0" w:rsidRPr="008D2AF1">
        <w:rPr>
          <w:color w:val="000000"/>
        </w:rPr>
        <w:t>)</w:t>
      </w:r>
      <w:r w:rsidR="001E1BD6" w:rsidRPr="008D2AF1">
        <w:rPr>
          <w:color w:val="000000"/>
        </w:rPr>
        <w:t xml:space="preserve"> of animals</w:t>
      </w:r>
      <w:r w:rsidR="007256B0" w:rsidRPr="008D2AF1">
        <w:rPr>
          <w:color w:val="000000"/>
        </w:rPr>
        <w:t xml:space="preserve"> fertilize primary producers</w:t>
      </w:r>
      <w:r w:rsidR="0002013E" w:rsidRPr="008D2AF1">
        <w:rPr>
          <w:color w:val="000000"/>
        </w:rPr>
        <w:t xml:space="preserve"> via a process termed consumer-mediated nutrient dynamics</w:t>
      </w:r>
      <w:r w:rsidR="001E1BD6" w:rsidRPr="008D2AF1">
        <w:rPr>
          <w:color w:val="000000"/>
        </w:rPr>
        <w:t xml:space="preserve"> (CND</w:t>
      </w:r>
      <w:r w:rsidR="005B15F4" w:rsidRPr="008D2AF1">
        <w:rPr>
          <w:color w:val="000000"/>
        </w:rPr>
        <w:t>;</w:t>
      </w:r>
      <w:r w:rsidR="00B16FBC" w:rsidRPr="008D2AF1">
        <w:rPr>
          <w:color w:val="000000"/>
        </w:rPr>
        <w:t xml:space="preserve"> </w:t>
      </w:r>
      <w:r w:rsidR="00B16FBC" w:rsidRPr="008D2AF1">
        <w:rPr>
          <w:color w:val="000000"/>
        </w:rPr>
        <w:fldChar w:fldCharType="begin"/>
      </w:r>
      <w:r w:rsidR="00A01D2E" w:rsidRPr="008D2AF1">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8D2AF1">
        <w:rPr>
          <w:color w:val="000000"/>
        </w:rPr>
        <w:fldChar w:fldCharType="separate"/>
      </w:r>
      <w:r w:rsidR="00B16FBC" w:rsidRPr="008D2AF1">
        <w:rPr>
          <w:noProof/>
          <w:color w:val="000000"/>
        </w:rPr>
        <w:t>Vanni, 2002)</w:t>
      </w:r>
      <w:r w:rsidR="00B16FBC" w:rsidRPr="008D2AF1">
        <w:rPr>
          <w:color w:val="000000"/>
        </w:rPr>
        <w:fldChar w:fldCharType="end"/>
      </w:r>
      <w:r w:rsidR="007256B0" w:rsidRPr="008D2AF1">
        <w:rPr>
          <w:color w:val="000000"/>
        </w:rPr>
        <w:t>.</w:t>
      </w:r>
      <w:r w:rsidR="00F33E40" w:rsidRPr="008D2AF1">
        <w:rPr>
          <w:color w:val="000000"/>
        </w:rPr>
        <w:t xml:space="preserve"> </w:t>
      </w:r>
      <w:r w:rsidR="004F21D6" w:rsidRPr="008D2AF1">
        <w:rPr>
          <w:color w:val="000000"/>
        </w:rPr>
        <w:t xml:space="preserve">Consumers excrete metabolic waste in the form of ammonium (NH₄⁺), which is preferentially taken up by primary producers over other forms of nitrogen like nitrate and nitrite </w:t>
      </w:r>
      <w:r w:rsidR="004F21D6" w:rsidRPr="008D2AF1">
        <w:rPr>
          <w:color w:val="000000"/>
        </w:rPr>
        <w:fldChar w:fldCharType="begin"/>
      </w:r>
      <w:r w:rsidR="001D6E00" w:rsidRPr="008D2AF1">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8D2AF1">
        <w:rPr>
          <w:color w:val="000000"/>
        </w:rPr>
        <w:fldChar w:fldCharType="separate"/>
      </w:r>
      <w:r w:rsidR="00B87C81" w:rsidRPr="008D2AF1">
        <w:rPr>
          <w:noProof/>
          <w:color w:val="000000"/>
        </w:rPr>
        <w:t>(Lobban and Harrison 1994; Phillips and Hurd 2004)</w:t>
      </w:r>
      <w:r w:rsidR="004F21D6" w:rsidRPr="008D2AF1">
        <w:rPr>
          <w:color w:val="000000"/>
        </w:rPr>
        <w:fldChar w:fldCharType="end"/>
      </w:r>
      <w:r w:rsidR="004F21D6" w:rsidRPr="008D2AF1">
        <w:rPr>
          <w:color w:val="000000"/>
        </w:rPr>
        <w:t>.</w:t>
      </w:r>
      <w:r w:rsidR="00C40F8D" w:rsidRPr="008D2AF1" w:rsidDel="00C40F8D">
        <w:rPr>
          <w:color w:val="000000"/>
        </w:rPr>
        <w:t xml:space="preserve"> </w:t>
      </w:r>
      <w:r w:rsidRPr="008D2AF1">
        <w:rPr>
          <w:color w:val="000000"/>
        </w:rPr>
        <w:t xml:space="preserve">However, the ecological importance of consumer-regenerated nutrients </w:t>
      </w:r>
      <w:r w:rsidR="005B15F4" w:rsidRPr="008D2AF1">
        <w:rPr>
          <w:color w:val="000000"/>
        </w:rPr>
        <w:t xml:space="preserve">at varied spatial </w:t>
      </w:r>
      <w:r w:rsidRPr="008D2AF1">
        <w:rPr>
          <w:color w:val="000000"/>
        </w:rPr>
        <w:t>scales remains unclear.</w:t>
      </w:r>
      <w:r w:rsidR="0091699F" w:rsidRPr="008D2AF1">
        <w:t xml:space="preserve"> </w:t>
      </w:r>
      <w:r w:rsidR="00DC4A52" w:rsidRPr="008D2AF1">
        <w:rPr>
          <w:color w:val="000000"/>
        </w:rPr>
        <w:t xml:space="preserve">Therefore, identifying the </w:t>
      </w:r>
      <w:r w:rsidR="0091699F" w:rsidRPr="008D2AF1">
        <w:rPr>
          <w:color w:val="000000"/>
        </w:rPr>
        <w:t>extent to</w:t>
      </w:r>
      <w:r w:rsidR="00DC4A52" w:rsidRPr="008D2AF1">
        <w:rPr>
          <w:color w:val="000000"/>
        </w:rPr>
        <w:t xml:space="preserve"> which biologically relevant variation in nutrient availability contributes to</w:t>
      </w:r>
      <w:r w:rsidR="00170FF2" w:rsidRPr="008D2AF1">
        <w:rPr>
          <w:color w:val="000000"/>
        </w:rPr>
        <w:t xml:space="preserve"> </w:t>
      </w:r>
      <w:r w:rsidR="00AC12DC" w:rsidRPr="008D2AF1">
        <w:rPr>
          <w:color w:val="000000"/>
        </w:rPr>
        <w:t xml:space="preserve">heterogeneity in primary productivity </w:t>
      </w:r>
      <w:r w:rsidR="00DC4A52" w:rsidRPr="008D2AF1">
        <w:rPr>
          <w:color w:val="000000"/>
        </w:rPr>
        <w:t>remains an active area of research</w:t>
      </w:r>
      <w:r w:rsidR="00375CD0" w:rsidRPr="008D2AF1">
        <w:rPr>
          <w:color w:val="000000"/>
        </w:rPr>
        <w:t xml:space="preserve"> </w:t>
      </w:r>
      <w:r w:rsidR="00375CD0" w:rsidRPr="008D2AF1">
        <w:rPr>
          <w:color w:val="000000"/>
        </w:rPr>
        <w:fldChar w:fldCharType="begin"/>
      </w:r>
      <w:r w:rsidR="00B87C81" w:rsidRPr="008D2AF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8D2AF1">
        <w:rPr>
          <w:color w:val="000000"/>
        </w:rPr>
        <w:fldChar w:fldCharType="separate"/>
      </w:r>
      <w:r w:rsidR="00B87C81" w:rsidRPr="008D2AF1">
        <w:rPr>
          <w:noProof/>
          <w:color w:val="000000"/>
        </w:rPr>
        <w:t>(Allgeier et al. 2017)</w:t>
      </w:r>
      <w:r w:rsidR="00375CD0" w:rsidRPr="008D2AF1">
        <w:rPr>
          <w:color w:val="000000"/>
        </w:rPr>
        <w:fldChar w:fldCharType="end"/>
      </w:r>
      <w:r w:rsidR="00375CD0" w:rsidRPr="008D2AF1">
        <w:rPr>
          <w:color w:val="000000"/>
        </w:rPr>
        <w:t>.</w:t>
      </w:r>
    </w:p>
    <w:p w14:paraId="0023B6D6" w14:textId="0EBAC8F5" w:rsidR="00676581" w:rsidRPr="008D2AF1" w:rsidRDefault="004317DC" w:rsidP="00C40F8D">
      <w:pPr>
        <w:pBdr>
          <w:top w:val="nil"/>
          <w:left w:val="nil"/>
          <w:bottom w:val="nil"/>
          <w:right w:val="nil"/>
          <w:between w:val="nil"/>
        </w:pBdr>
        <w:spacing w:line="480" w:lineRule="auto"/>
        <w:rPr>
          <w:color w:val="000000"/>
        </w:rPr>
      </w:pPr>
      <w:r w:rsidRPr="008D2AF1">
        <w:rPr>
          <w:color w:val="000000"/>
        </w:rPr>
        <w:tab/>
      </w:r>
      <w:r w:rsidR="007D71C9" w:rsidRPr="008D2AF1">
        <w:rPr>
          <w:color w:val="000000"/>
        </w:rPr>
        <w:t xml:space="preserve">Heterogeneity in consumer habitat use </w:t>
      </w:r>
      <w:r w:rsidR="00DA5006" w:rsidRPr="008D2AF1">
        <w:rPr>
          <w:color w:val="000000"/>
        </w:rPr>
        <w:t>greatly influences</w:t>
      </w:r>
      <w:r w:rsidR="007D71C9" w:rsidRPr="008D2AF1">
        <w:rPr>
          <w:color w:val="000000"/>
        </w:rPr>
        <w:t xml:space="preserve"> spatial and temporal variation in </w:t>
      </w:r>
      <w:r w:rsidR="00F64AEB" w:rsidRPr="008D2AF1">
        <w:rPr>
          <w:color w:val="000000"/>
        </w:rPr>
        <w:t xml:space="preserve">nutrients supplied by animal </w:t>
      </w:r>
      <w:r w:rsidR="003D17AC" w:rsidRPr="008D2AF1">
        <w:rPr>
          <w:color w:val="000000"/>
        </w:rPr>
        <w:t>waste</w:t>
      </w:r>
      <w:r w:rsidR="00B16FBC" w:rsidRPr="008D2AF1">
        <w:rPr>
          <w:color w:val="000000"/>
        </w:rPr>
        <w:t xml:space="preserve"> </w:t>
      </w:r>
      <w:r w:rsidR="00565A8B" w:rsidRPr="008D2AF1">
        <w:rPr>
          <w:color w:val="000000"/>
        </w:rPr>
        <w:fldChar w:fldCharType="begin"/>
      </w:r>
      <w:r w:rsidR="001D6E00" w:rsidRPr="008D2AF1">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8D2AF1">
        <w:rPr>
          <w:color w:val="000000"/>
        </w:rPr>
        <w:fldChar w:fldCharType="separate"/>
      </w:r>
      <w:r w:rsidR="00B87C81" w:rsidRPr="008D2AF1">
        <w:rPr>
          <w:noProof/>
          <w:color w:val="000000"/>
        </w:rPr>
        <w:t>(Uthicke 2001; Roman and McCarthy 2010; Benkwitt et al. 2019)</w:t>
      </w:r>
      <w:r w:rsidR="00565A8B" w:rsidRPr="008D2AF1">
        <w:rPr>
          <w:color w:val="000000"/>
        </w:rPr>
        <w:fldChar w:fldCharType="end"/>
      </w:r>
      <w:r w:rsidR="00F92DAE" w:rsidRPr="008D2AF1">
        <w:rPr>
          <w:color w:val="000000"/>
        </w:rPr>
        <w:t>. For example, tropical</w:t>
      </w:r>
      <w:r w:rsidRPr="008D2AF1">
        <w:rPr>
          <w:color w:val="000000"/>
        </w:rPr>
        <w:t xml:space="preserve"> </w:t>
      </w:r>
      <w:r w:rsidR="00F92DAE" w:rsidRPr="008D2AF1">
        <w:rPr>
          <w:color w:val="000000"/>
        </w:rPr>
        <w:t>coral</w:t>
      </w:r>
      <w:r w:rsidRPr="008D2AF1">
        <w:rPr>
          <w:color w:val="000000"/>
        </w:rPr>
        <w:t xml:space="preserve"> reefs provide habitat, shelter, and food sources </w:t>
      </w:r>
      <w:r w:rsidR="00F86B25" w:rsidRPr="008D2AF1">
        <w:rPr>
          <w:color w:val="000000"/>
        </w:rPr>
        <w:t xml:space="preserve">that </w:t>
      </w:r>
      <w:r w:rsidRPr="008D2AF1">
        <w:rPr>
          <w:color w:val="000000"/>
        </w:rPr>
        <w:t xml:space="preserve">attract dense aggregations of </w:t>
      </w:r>
      <w:r w:rsidR="003D17AC" w:rsidRPr="008D2AF1">
        <w:rPr>
          <w:color w:val="000000"/>
        </w:rPr>
        <w:t xml:space="preserve">vertebrate and invertebrate </w:t>
      </w:r>
      <w:r w:rsidRPr="008D2AF1">
        <w:rPr>
          <w:color w:val="000000"/>
        </w:rPr>
        <w:t xml:space="preserve">consumers </w:t>
      </w:r>
      <w:r w:rsidR="00AF1C1D" w:rsidRPr="008D2AF1">
        <w:rPr>
          <w:color w:val="000000"/>
        </w:rPr>
        <w:t xml:space="preserve">which </w:t>
      </w:r>
      <w:r w:rsidRPr="008D2AF1">
        <w:rPr>
          <w:color w:val="000000"/>
        </w:rPr>
        <w:t>regenerate</w:t>
      </w:r>
      <w:r w:rsidR="009500AF" w:rsidRPr="008D2AF1">
        <w:rPr>
          <w:color w:val="000000"/>
        </w:rPr>
        <w:t xml:space="preserve"> </w:t>
      </w:r>
      <w:r w:rsidRPr="008D2AF1">
        <w:rPr>
          <w:color w:val="000000"/>
        </w:rPr>
        <w:t>nutrients</w:t>
      </w:r>
      <w:r w:rsidR="00EC101B" w:rsidRPr="008D2AF1">
        <w:rPr>
          <w:color w:val="000000"/>
        </w:rPr>
        <w:t xml:space="preserve"> </w:t>
      </w:r>
      <w:r w:rsidR="00EC101B" w:rsidRPr="008D2AF1">
        <w:rPr>
          <w:color w:val="000000"/>
        </w:rPr>
        <w:fldChar w:fldCharType="begin"/>
      </w:r>
      <w:r w:rsidR="00B87C81" w:rsidRPr="008D2AF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8D2AF1">
        <w:rPr>
          <w:color w:val="000000"/>
        </w:rPr>
        <w:fldChar w:fldCharType="separate"/>
      </w:r>
      <w:r w:rsidR="00B87C81" w:rsidRPr="008D2AF1">
        <w:rPr>
          <w:noProof/>
          <w:color w:val="000000"/>
        </w:rPr>
        <w:t>(Archer et al. 2015; Shantz et al. 2015)</w:t>
      </w:r>
      <w:r w:rsidR="00EC101B" w:rsidRPr="008D2AF1">
        <w:rPr>
          <w:color w:val="000000"/>
        </w:rPr>
        <w:fldChar w:fldCharType="end"/>
      </w:r>
      <w:r w:rsidR="00EC101B" w:rsidRPr="008D2AF1">
        <w:rPr>
          <w:color w:val="000000"/>
        </w:rPr>
        <w:t xml:space="preserve">. </w:t>
      </w:r>
      <w:r w:rsidR="0002013E" w:rsidRPr="008D2AF1">
        <w:rPr>
          <w:color w:val="000000"/>
        </w:rPr>
        <w:t xml:space="preserve">On a </w:t>
      </w:r>
      <w:r w:rsidR="009E7833" w:rsidRPr="008D2AF1">
        <w:rPr>
          <w:color w:val="000000"/>
        </w:rPr>
        <w:t>meso</w:t>
      </w:r>
      <w:ins w:id="15" w:author="Isabelle Cote" w:date="2025-08-12T13:22:00Z">
        <w:r w:rsidR="005B5275" w:rsidRPr="008D2AF1">
          <w:rPr>
            <w:color w:val="000000"/>
          </w:rPr>
          <w:t>-</w:t>
        </w:r>
      </w:ins>
      <w:del w:id="16" w:author="Isabelle Cote" w:date="2025-08-12T13:22:00Z">
        <w:r w:rsidR="0002013E" w:rsidRPr="008D2AF1" w:rsidDel="005B5275">
          <w:rPr>
            <w:color w:val="000000"/>
          </w:rPr>
          <w:delText xml:space="preserve"> </w:delText>
        </w:r>
      </w:del>
      <w:r w:rsidR="0002013E" w:rsidRPr="008D2AF1">
        <w:rPr>
          <w:color w:val="000000"/>
        </w:rPr>
        <w:t>scale</w:t>
      </w:r>
      <w:ins w:id="17" w:author="Isabelle Cote" w:date="2025-08-12T13:20:00Z">
        <w:r w:rsidR="005B5275" w:rsidRPr="008D2AF1">
          <w:rPr>
            <w:color w:val="000000"/>
          </w:rPr>
          <w:t xml:space="preserve"> (</w:t>
        </w:r>
      </w:ins>
      <w:ins w:id="18" w:author="Isabelle Cote" w:date="2025-08-12T15:37:00Z">
        <w:r w:rsidR="009E5BC2" w:rsidRPr="008D2AF1">
          <w:rPr>
            <w:color w:val="000000"/>
          </w:rPr>
          <w:t xml:space="preserve">i.e., </w:t>
        </w:r>
      </w:ins>
      <w:ins w:id="19" w:author="Isabelle Cote" w:date="2025-08-12T13:20:00Z">
        <w:r w:rsidR="005B5275" w:rsidRPr="008D2AF1">
          <w:rPr>
            <w:color w:val="000000"/>
          </w:rPr>
          <w:t xml:space="preserve">10 to 100 km; </w:t>
        </w:r>
        <w:r w:rsidR="005B5275" w:rsidRPr="008D2AF1">
          <w:rPr>
            <w:color w:val="000000"/>
          </w:rPr>
          <w:fldChar w:fldCharType="begin"/>
        </w:r>
        <w:r w:rsidR="005B5275" w:rsidRPr="008D2AF1">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5B5275" w:rsidRPr="008D2AF1">
          <w:rPr>
            <w:color w:val="000000"/>
          </w:rPr>
          <w:fldChar w:fldCharType="separate"/>
        </w:r>
        <w:r w:rsidR="005B5275" w:rsidRPr="008D2AF1">
          <w:rPr>
            <w:noProof/>
            <w:color w:val="000000"/>
          </w:rPr>
          <w:t>Broitman et al., 2001)</w:t>
        </w:r>
        <w:r w:rsidR="005B5275" w:rsidRPr="008D2AF1">
          <w:rPr>
            <w:color w:val="000000"/>
          </w:rPr>
          <w:fldChar w:fldCharType="end"/>
        </w:r>
      </w:ins>
      <w:r w:rsidR="0002013E" w:rsidRPr="008D2AF1">
        <w:rPr>
          <w:color w:val="000000"/>
        </w:rPr>
        <w:t xml:space="preserve">, </w:t>
      </w:r>
      <w:r w:rsidR="00761A9D" w:rsidRPr="008D2AF1">
        <w:rPr>
          <w:color w:val="000000"/>
        </w:rPr>
        <w:t xml:space="preserve">productivity increases with proximity to </w:t>
      </w:r>
      <w:r w:rsidR="0002013E" w:rsidRPr="008D2AF1">
        <w:rPr>
          <w:color w:val="000000"/>
        </w:rPr>
        <w:t>reefs with high densities of fishes</w:t>
      </w:r>
      <w:r w:rsidR="00761A9D" w:rsidRPr="008D2AF1">
        <w:rPr>
          <w:color w:val="000000"/>
        </w:rPr>
        <w:t xml:space="preserve"> </w:t>
      </w:r>
      <w:r w:rsidR="00761A9D" w:rsidRPr="008D2AF1">
        <w:rPr>
          <w:color w:val="000000"/>
        </w:rPr>
        <w:fldChar w:fldCharType="begin"/>
      </w:r>
      <w:r w:rsidR="00B87C81" w:rsidRPr="008D2AF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8D2AF1">
        <w:rPr>
          <w:color w:val="000000"/>
        </w:rPr>
        <w:fldChar w:fldCharType="separate"/>
      </w:r>
      <w:r w:rsidR="00B87C81" w:rsidRPr="008D2AF1">
        <w:rPr>
          <w:noProof/>
          <w:color w:val="000000"/>
        </w:rPr>
        <w:t>(Layman et al. 2016)</w:t>
      </w:r>
      <w:r w:rsidR="00761A9D" w:rsidRPr="008D2AF1">
        <w:rPr>
          <w:color w:val="000000"/>
        </w:rPr>
        <w:fldChar w:fldCharType="end"/>
      </w:r>
      <w:r w:rsidR="00761A9D" w:rsidRPr="008D2AF1">
        <w:rPr>
          <w:color w:val="000000"/>
        </w:rPr>
        <w:t xml:space="preserve">, </w:t>
      </w:r>
      <w:r w:rsidR="00761A9D" w:rsidRPr="008D2AF1">
        <w:rPr>
          <w:color w:val="000000"/>
        </w:rPr>
        <w:lastRenderedPageBreak/>
        <w:t>while on a</w:t>
      </w:r>
      <w:r w:rsidR="009E7833" w:rsidRPr="008D2AF1">
        <w:rPr>
          <w:color w:val="000000"/>
        </w:rPr>
        <w:t xml:space="preserve"> </w:t>
      </w:r>
      <w:r w:rsidR="005A6DC6" w:rsidRPr="008D2AF1">
        <w:rPr>
          <w:color w:val="000000"/>
        </w:rPr>
        <w:t>fine</w:t>
      </w:r>
      <w:r w:rsidR="00761A9D" w:rsidRPr="008D2AF1">
        <w:rPr>
          <w:color w:val="000000"/>
        </w:rPr>
        <w:t xml:space="preserve"> scale, </w:t>
      </w:r>
      <w:r w:rsidR="005110F5" w:rsidRPr="008D2AF1">
        <w:rPr>
          <w:color w:val="000000"/>
        </w:rPr>
        <w:t>s</w:t>
      </w:r>
      <w:r w:rsidR="006C4A83" w:rsidRPr="008D2AF1">
        <w:rPr>
          <w:color w:val="000000"/>
        </w:rPr>
        <w:t>heltering schools of fish increase nitrogen concentrations around</w:t>
      </w:r>
      <w:r w:rsidR="00F92DAE" w:rsidRPr="008D2AF1">
        <w:rPr>
          <w:color w:val="000000"/>
        </w:rPr>
        <w:t xml:space="preserve"> individual heads of coral</w:t>
      </w:r>
      <w:r w:rsidR="006C4A83" w:rsidRPr="008D2AF1">
        <w:rPr>
          <w:color w:val="000000"/>
        </w:rPr>
        <w:t>s</w:t>
      </w:r>
      <w:r w:rsidR="00F92DAE" w:rsidRPr="008D2AF1">
        <w:rPr>
          <w:color w:val="000000"/>
        </w:rPr>
        <w:t xml:space="preserve"> </w:t>
      </w:r>
      <w:r w:rsidR="006C4A83" w:rsidRPr="008D2AF1">
        <w:rPr>
          <w:color w:val="000000"/>
        </w:rPr>
        <w:t>relative to neighboring un</w:t>
      </w:r>
      <w:r w:rsidR="00F92DAE" w:rsidRPr="008D2AF1">
        <w:rPr>
          <w:color w:val="000000"/>
        </w:rPr>
        <w:t xml:space="preserve">inhabited </w:t>
      </w:r>
      <w:r w:rsidR="006C4A83" w:rsidRPr="008D2AF1">
        <w:rPr>
          <w:color w:val="000000"/>
        </w:rPr>
        <w:t xml:space="preserve">corals </w:t>
      </w:r>
      <w:r w:rsidR="00DF4B83" w:rsidRPr="008D2AF1">
        <w:rPr>
          <w:color w:val="000000"/>
        </w:rPr>
        <w:fldChar w:fldCharType="begin"/>
      </w:r>
      <w:r w:rsidR="00B87C81" w:rsidRPr="008D2AF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8D2AF1">
        <w:rPr>
          <w:color w:val="000000"/>
        </w:rPr>
        <w:fldChar w:fldCharType="separate"/>
      </w:r>
      <w:r w:rsidR="00B87C81" w:rsidRPr="008D2AF1">
        <w:rPr>
          <w:noProof/>
          <w:color w:val="000000"/>
        </w:rPr>
        <w:t>(Holbrook et al. 2008)</w:t>
      </w:r>
      <w:r w:rsidR="00DF4B83" w:rsidRPr="008D2AF1">
        <w:rPr>
          <w:color w:val="000000"/>
        </w:rPr>
        <w:fldChar w:fldCharType="end"/>
      </w:r>
      <w:r w:rsidR="00F92DAE" w:rsidRPr="008D2AF1">
        <w:rPr>
          <w:color w:val="000000"/>
        </w:rPr>
        <w:t>.</w:t>
      </w:r>
      <w:r w:rsidR="00C40F8D" w:rsidRPr="008D2AF1">
        <w:rPr>
          <w:color w:val="000000"/>
        </w:rPr>
        <w:t xml:space="preserve"> </w:t>
      </w:r>
      <w:ins w:id="20" w:author="Isabelle Cote" w:date="2025-08-12T13:17:00Z">
        <w:r w:rsidR="005B5275" w:rsidRPr="008D2AF1">
          <w:rPr>
            <w:color w:val="000000"/>
          </w:rPr>
          <w:t>Ammonium</w:t>
        </w:r>
      </w:ins>
      <w:ins w:id="21" w:author="Em Lim" w:date="2025-07-31T16:51:00Z">
        <w:del w:id="22" w:author="Isabelle Cote" w:date="2025-08-12T13:17:00Z">
          <w:r w:rsidR="00745A78" w:rsidRPr="008D2AF1" w:rsidDel="005B5275">
            <w:rPr>
              <w:color w:val="000000"/>
            </w:rPr>
            <w:delText>NH₄⁺</w:delText>
          </w:r>
        </w:del>
        <w:r w:rsidR="00745A78" w:rsidRPr="008D2AF1">
          <w:rPr>
            <w:color w:val="000000"/>
          </w:rPr>
          <w:t xml:space="preserve"> supply can also vary with </w:t>
        </w:r>
      </w:ins>
      <w:ins w:id="23" w:author="Em Lim" w:date="2025-07-31T16:56:00Z">
        <w:r w:rsidR="00745A78" w:rsidRPr="008D2AF1">
          <w:rPr>
            <w:color w:val="000000"/>
          </w:rPr>
          <w:t>not only the body size, but also the</w:t>
        </w:r>
      </w:ins>
      <w:ins w:id="24" w:author="Em Lim" w:date="2025-07-31T16:51:00Z">
        <w:r w:rsidR="00745A78" w:rsidRPr="008D2AF1">
          <w:rPr>
            <w:color w:val="000000"/>
          </w:rPr>
          <w:t xml:space="preserve"> diversity of the consumers </w:t>
        </w:r>
      </w:ins>
      <w:r w:rsidR="00745A78" w:rsidRPr="008D2AF1">
        <w:rPr>
          <w:color w:val="000000"/>
        </w:rPr>
        <w:fldChar w:fldCharType="begin"/>
      </w:r>
      <w:r w:rsidR="008A0589">
        <w:rPr>
          <w:color w:val="000000"/>
        </w:rPr>
        <w:instrText xml:space="preserve"> ADDIN ZOTERO_ITEM CSL_CITATION {"citationID":"RwKzfsy9","properties":{"formattedCitation":"(Allgeier et al. 2014)","plainCitation":"(Allgeier et al. 2014)","noteIndex":0},"citationItems":[{"id":5473,"uris":["http://zotero.org/users/local/idKDtb7T/items/MY5RJH57"],"itemData":{"id":5473,"type":"article-journal","abstract":"Corals thrive in low nutrient environments and the conservation of these globally imperiled ecosystems is largely dependent on mitigating the effects of anthropogenic nutrient enrichment. However, to better understand the implications of anthropogenic nutrients requires a heightened understanding of baseline nutrient dynamics within these ecosystems. Here, we provide a novel perspective on coral reef nutrient dynamics by examining the role of fish communities in the supply and storage of nitrogen (N) and phosphorus (P). We quantified fish-mediated nutrient storage and supply for 144 species and modeled these data onto 172 fish communities (71 729 individual fish), in four types of coral reefs, as well as seagrass and mangrove ecosystems, throughout the Northern Antilles. Fish communities supplied and stored large quantities of nutrients, with rates varying among ecosystem types. The size structure and diversity of the fish communities best predicted N and P supply and storage and N : P supply, suggesting that alterations to fish communities (e.g., overfishing) will have important implications for nutrient dynamics in these systems. The stoichiometric ratio (N : P) for storage in fish mass ( 8 : 1) and supply ( 20 : 1) was notably consistent across the four coral reef types (but not seagrass or mangrove ecosystems). Published nutrient enrichment studies on corals show that deviations from this N : P supply ratio may be associated with poor coral fitness, providing qualitative support for the hypothesis that corals and their symbionts may be adapted to specific ratios of nutrient supply. Consumer nutrient stoichiometry provides a baseline from which to better understand nutrient dynamics in coral reef and other coastal ecosystems, information that is greatly needed if we are to implement more effective measures to ensure the future health of the world's oceans.","container-title":"Global Change Biology","DOI":"10.1111/gcb.12566","ISSN":"1365-2486","issue":"8","journalAbbreviation":"Glob. Change Biol.","language":"en","license":"© 2014 John Wiley &amp; Sons Ltd","note":"_eprint: https://onlinelibrary.wiley.com/doi/pdf/10.1111/gcb.12566","page":"2459-2472","source":"Wiley Online Library","title":"Consistent nutrient storage and supply mediated by diverse fish communities in coral reef ecosystems","volume":"20","author":[{"family":"Allgeier","given":"Jacob E."},{"family":"Layman","given":"Craig A."},{"family":"Mumby","given":"Peter J."},{"family":"Rosemond","given":"Amy D."}],"issued":{"date-parts":[["2014"]]}}}],"schema":"https://github.com/citation-style-language/schema/raw/master/csl-citation.json"} </w:instrText>
      </w:r>
      <w:r w:rsidR="00745A78" w:rsidRPr="008D2AF1">
        <w:rPr>
          <w:color w:val="000000"/>
        </w:rPr>
        <w:fldChar w:fldCharType="separate"/>
      </w:r>
      <w:r w:rsidR="00745A78" w:rsidRPr="008D2AF1">
        <w:rPr>
          <w:noProof/>
          <w:color w:val="000000"/>
        </w:rPr>
        <w:t>(Allgeier et al. 2014)</w:t>
      </w:r>
      <w:r w:rsidR="00745A78" w:rsidRPr="008D2AF1">
        <w:rPr>
          <w:color w:val="000000"/>
        </w:rPr>
        <w:fldChar w:fldCharType="end"/>
      </w:r>
      <w:ins w:id="25" w:author="Em Lim" w:date="2025-07-31T16:51:00Z">
        <w:r w:rsidR="00745A78" w:rsidRPr="008D2AF1">
          <w:rPr>
            <w:color w:val="000000"/>
          </w:rPr>
          <w:t xml:space="preserve">. </w:t>
        </w:r>
      </w:ins>
      <w:r w:rsidR="00E428BC" w:rsidRPr="008D2AF1">
        <w:rPr>
          <w:color w:val="000000"/>
        </w:rPr>
        <w:t>Diurnal</w:t>
      </w:r>
      <w:r w:rsidR="00F92DAE" w:rsidRPr="008D2AF1">
        <w:rPr>
          <w:color w:val="000000"/>
        </w:rPr>
        <w:t xml:space="preserve"> </w:t>
      </w:r>
      <w:r w:rsidR="008651BB" w:rsidRPr="008D2AF1">
        <w:rPr>
          <w:color w:val="000000"/>
        </w:rPr>
        <w:t>migrations are a</w:t>
      </w:r>
      <w:r w:rsidR="003D1191" w:rsidRPr="008D2AF1">
        <w:rPr>
          <w:color w:val="000000"/>
        </w:rPr>
        <w:t>nother</w:t>
      </w:r>
      <w:r w:rsidR="008651BB" w:rsidRPr="008D2AF1">
        <w:rPr>
          <w:color w:val="000000"/>
        </w:rPr>
        <w:t xml:space="preserve"> source of temporal </w:t>
      </w:r>
      <w:r w:rsidR="00DC6420" w:rsidRPr="008D2AF1">
        <w:rPr>
          <w:color w:val="000000"/>
        </w:rPr>
        <w:t xml:space="preserve">and spatial </w:t>
      </w:r>
      <w:r w:rsidR="008651BB" w:rsidRPr="008D2AF1">
        <w:rPr>
          <w:color w:val="000000"/>
        </w:rPr>
        <w:t>variation</w:t>
      </w:r>
      <w:r w:rsidR="00DA5006" w:rsidRPr="008D2AF1">
        <w:rPr>
          <w:color w:val="000000"/>
        </w:rPr>
        <w:t xml:space="preserve"> in consumer-regenerated nutrients,</w:t>
      </w:r>
      <w:r w:rsidR="00F92DAE" w:rsidRPr="008D2AF1">
        <w:rPr>
          <w:color w:val="000000"/>
        </w:rPr>
        <w:t xml:space="preserve"> as </w:t>
      </w:r>
      <w:r w:rsidR="003D17AC" w:rsidRPr="008D2AF1">
        <w:rPr>
          <w:color w:val="000000"/>
        </w:rPr>
        <w:t xml:space="preserve">some </w:t>
      </w:r>
      <w:r w:rsidR="00F92DAE" w:rsidRPr="008D2AF1">
        <w:rPr>
          <w:color w:val="000000"/>
        </w:rPr>
        <w:t xml:space="preserve">fishes </w:t>
      </w:r>
      <w:r w:rsidR="00DC6420" w:rsidRPr="008D2AF1">
        <w:rPr>
          <w:color w:val="000000"/>
        </w:rPr>
        <w:t>travel away from reefs to forage at night, then return to excrete waste around their hiding spots during the day</w:t>
      </w:r>
      <w:r w:rsidR="00F92DAE" w:rsidRPr="008D2AF1">
        <w:rPr>
          <w:color w:val="000000"/>
        </w:rPr>
        <w:t xml:space="preserve"> </w:t>
      </w:r>
      <w:r w:rsidR="00F92DAE" w:rsidRPr="008D2AF1">
        <w:rPr>
          <w:color w:val="000000"/>
        </w:rPr>
        <w:fldChar w:fldCharType="begin"/>
      </w:r>
      <w:r w:rsidR="00B87C81" w:rsidRPr="008D2AF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8D2AF1">
        <w:rPr>
          <w:color w:val="000000"/>
        </w:rPr>
        <w:fldChar w:fldCharType="separate"/>
      </w:r>
      <w:r w:rsidR="00B87C81" w:rsidRPr="008D2AF1">
        <w:rPr>
          <w:color w:val="000000"/>
          <w:lang w:val="en-US"/>
        </w:rPr>
        <w:t>(Meyer and Schultz 1985; Francis and Côté 2018)</w:t>
      </w:r>
      <w:r w:rsidR="00F92DAE" w:rsidRPr="008D2AF1">
        <w:rPr>
          <w:color w:val="000000"/>
        </w:rPr>
        <w:fldChar w:fldCharType="end"/>
      </w:r>
      <w:r w:rsidR="00F92DAE" w:rsidRPr="008D2AF1">
        <w:rPr>
          <w:color w:val="000000"/>
        </w:rPr>
        <w:t xml:space="preserve">. </w:t>
      </w:r>
      <w:r w:rsidR="008457F1" w:rsidRPr="008D2AF1">
        <w:rPr>
          <w:color w:val="000000"/>
        </w:rPr>
        <w:t xml:space="preserve">At an even larger-scale, </w:t>
      </w:r>
      <w:r w:rsidR="004C7077" w:rsidRPr="008D2AF1">
        <w:rPr>
          <w:color w:val="000000"/>
        </w:rPr>
        <w:t>variation can arise from the migration of m</w:t>
      </w:r>
      <w:r w:rsidR="00E428BC" w:rsidRPr="008D2AF1">
        <w:rPr>
          <w:color w:val="000000"/>
        </w:rPr>
        <w:t>egafauna</w:t>
      </w:r>
      <w:r w:rsidR="004C7077" w:rsidRPr="008D2AF1">
        <w:rPr>
          <w:color w:val="000000"/>
        </w:rPr>
        <w:t>;</w:t>
      </w:r>
      <w:r w:rsidR="00E428BC" w:rsidRPr="008D2AF1">
        <w:rPr>
          <w:color w:val="000000"/>
        </w:rPr>
        <w:t xml:space="preserve"> </w:t>
      </w:r>
      <w:r w:rsidR="00752F86" w:rsidRPr="008D2AF1">
        <w:rPr>
          <w:color w:val="000000"/>
        </w:rPr>
        <w:t xml:space="preserve">for instance, </w:t>
      </w:r>
      <w:r w:rsidR="004C7077" w:rsidRPr="008D2AF1">
        <w:rPr>
          <w:color w:val="000000"/>
        </w:rPr>
        <w:t>whales transport</w:t>
      </w:r>
      <w:r w:rsidR="00F92DAE" w:rsidRPr="008D2AF1">
        <w:rPr>
          <w:color w:val="000000"/>
        </w:rPr>
        <w:t xml:space="preserve"> </w:t>
      </w:r>
      <w:r w:rsidR="00E53B33" w:rsidRPr="008D2AF1">
        <w:rPr>
          <w:color w:val="000000"/>
        </w:rPr>
        <w:t xml:space="preserve">and deposit </w:t>
      </w:r>
      <w:r w:rsidR="00F92DAE" w:rsidRPr="008D2AF1">
        <w:rPr>
          <w:color w:val="000000"/>
        </w:rPr>
        <w:t>nutrients across thousands of kilometers</w:t>
      </w:r>
      <w:r w:rsidR="004C7077" w:rsidRPr="008D2AF1">
        <w:rPr>
          <w:color w:val="000000"/>
        </w:rPr>
        <w:t xml:space="preserve"> as they</w:t>
      </w:r>
      <w:r w:rsidR="00F92DAE" w:rsidRPr="008D2AF1">
        <w:rPr>
          <w:color w:val="000000"/>
        </w:rPr>
        <w:t xml:space="preserve"> travel from their feeding to breeding grounds</w:t>
      </w:r>
      <w:r w:rsidR="004C7077" w:rsidRPr="008D2AF1">
        <w:rPr>
          <w:color w:val="000000"/>
        </w:rPr>
        <w:t xml:space="preserve"> </w:t>
      </w:r>
      <w:r w:rsidR="00DF4B83" w:rsidRPr="008D2AF1">
        <w:rPr>
          <w:color w:val="000000"/>
        </w:rPr>
        <w:fldChar w:fldCharType="begin"/>
      </w:r>
      <w:r w:rsidR="00B87C81" w:rsidRPr="008D2AF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sidRPr="008D2AF1">
        <w:rPr>
          <w:rFonts w:ascii="Cambria Math" w:hAnsi="Cambria Math" w:cs="Cambria Math"/>
          <w:color w:val="000000"/>
        </w:rPr>
        <w:instrText>∼</w:instrText>
      </w:r>
      <w:r w:rsidR="00B87C81" w:rsidRPr="008D2AF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8D2AF1">
        <w:rPr>
          <w:color w:val="000000"/>
        </w:rPr>
        <w:fldChar w:fldCharType="separate"/>
      </w:r>
      <w:r w:rsidR="00B87C81" w:rsidRPr="008D2AF1">
        <w:rPr>
          <w:noProof/>
          <w:color w:val="000000"/>
        </w:rPr>
        <w:t>(Doughty et al. 2016)</w:t>
      </w:r>
      <w:r w:rsidR="00DF4B83" w:rsidRPr="008D2AF1">
        <w:rPr>
          <w:color w:val="000000"/>
        </w:rPr>
        <w:fldChar w:fldCharType="end"/>
      </w:r>
      <w:r w:rsidR="00DF4B83" w:rsidRPr="008D2AF1">
        <w:rPr>
          <w:color w:val="000000"/>
        </w:rPr>
        <w:t>.</w:t>
      </w:r>
      <w:r w:rsidR="00676581" w:rsidRPr="008D2AF1">
        <w:rPr>
          <w:color w:val="000000"/>
        </w:rPr>
        <w:t xml:space="preserve"> </w:t>
      </w:r>
      <w:r w:rsidR="00066613" w:rsidRPr="008D2AF1">
        <w:rPr>
          <w:color w:val="000000"/>
        </w:rPr>
        <w:t>However</w:t>
      </w:r>
      <w:r w:rsidR="00CF7529" w:rsidRPr="008D2AF1">
        <w:rPr>
          <w:color w:val="000000"/>
        </w:rPr>
        <w:t>,</w:t>
      </w:r>
      <w:r w:rsidR="00066613" w:rsidRPr="008D2AF1">
        <w:rPr>
          <w:color w:val="000000"/>
        </w:rPr>
        <w:t xml:space="preserve"> the </w:t>
      </w:r>
      <w:r w:rsidR="00E6680F" w:rsidRPr="008D2AF1">
        <w:rPr>
          <w:color w:val="000000"/>
        </w:rPr>
        <w:t xml:space="preserve">current </w:t>
      </w:r>
      <w:r w:rsidR="00066613" w:rsidRPr="008D2AF1">
        <w:rPr>
          <w:color w:val="000000"/>
        </w:rPr>
        <w:t xml:space="preserve">understanding of </w:t>
      </w:r>
      <w:r w:rsidR="00237ED0" w:rsidRPr="008D2AF1">
        <w:rPr>
          <w:color w:val="000000"/>
        </w:rPr>
        <w:t xml:space="preserve">animal-driven </w:t>
      </w:r>
      <w:proofErr w:type="spellStart"/>
      <w:r w:rsidR="003D17AC" w:rsidRPr="008D2AF1">
        <w:rPr>
          <w:color w:val="000000"/>
        </w:rPr>
        <w:t>spatio</w:t>
      </w:r>
      <w:proofErr w:type="spellEnd"/>
      <w:r w:rsidR="003D17AC" w:rsidRPr="008D2AF1">
        <w:rPr>
          <w:color w:val="000000"/>
        </w:rPr>
        <w:t xml:space="preserve">-temporal </w:t>
      </w:r>
      <w:r w:rsidR="00237ED0" w:rsidRPr="008D2AF1">
        <w:rPr>
          <w:color w:val="000000"/>
        </w:rPr>
        <w:t xml:space="preserve">variability of </w:t>
      </w:r>
      <w:r w:rsidR="00A213FF" w:rsidRPr="008D2AF1">
        <w:rPr>
          <w:color w:val="000000"/>
        </w:rPr>
        <w:t>nitrogen</w:t>
      </w:r>
      <w:r w:rsidR="00066613" w:rsidRPr="008D2AF1">
        <w:rPr>
          <w:color w:val="000000"/>
        </w:rPr>
        <w:t xml:space="preserve"> is</w:t>
      </w:r>
      <w:r w:rsidR="00771FB3" w:rsidRPr="008D2AF1">
        <w:rPr>
          <w:color w:val="000000"/>
        </w:rPr>
        <w:t xml:space="preserve"> </w:t>
      </w:r>
      <w:r w:rsidR="00066613" w:rsidRPr="008D2AF1">
        <w:rPr>
          <w:color w:val="000000"/>
        </w:rPr>
        <w:t xml:space="preserve">drawn </w:t>
      </w:r>
      <w:r w:rsidR="00676581" w:rsidRPr="008D2AF1">
        <w:rPr>
          <w:color w:val="000000"/>
        </w:rPr>
        <w:t>substantially</w:t>
      </w:r>
      <w:r w:rsidR="00066613" w:rsidRPr="008D2AF1">
        <w:rPr>
          <w:color w:val="000000"/>
        </w:rPr>
        <w:t xml:space="preserve"> from tropical ecosystems</w:t>
      </w:r>
      <w:r w:rsidR="00E53B33" w:rsidRPr="008D2AF1">
        <w:rPr>
          <w:color w:val="000000"/>
        </w:rPr>
        <w:t xml:space="preserve"> </w:t>
      </w:r>
      <w:r w:rsidR="00E53B33" w:rsidRPr="008D2AF1">
        <w:rPr>
          <w:color w:val="000000"/>
        </w:rPr>
        <w:fldChar w:fldCharType="begin"/>
      </w:r>
      <w:r w:rsidR="00B87C81" w:rsidRPr="008D2AF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8D2AF1">
        <w:rPr>
          <w:color w:val="000000"/>
        </w:rPr>
        <w:fldChar w:fldCharType="separate"/>
      </w:r>
      <w:r w:rsidR="00B87C81" w:rsidRPr="008D2AF1">
        <w:rPr>
          <w:noProof/>
          <w:color w:val="000000"/>
        </w:rPr>
        <w:t>(Meyer et al. 1983; Holbrook et al. 2008; Allgeier et al. 2013)</w:t>
      </w:r>
      <w:r w:rsidR="00E53B33" w:rsidRPr="008D2AF1">
        <w:rPr>
          <w:color w:val="000000"/>
        </w:rPr>
        <w:fldChar w:fldCharType="end"/>
      </w:r>
      <w:r w:rsidR="00066613" w:rsidRPr="008D2AF1">
        <w:rPr>
          <w:color w:val="000000"/>
        </w:rPr>
        <w:t xml:space="preserve">, </w:t>
      </w:r>
      <w:r w:rsidR="00676581" w:rsidRPr="008D2AF1">
        <w:rPr>
          <w:color w:val="000000"/>
        </w:rPr>
        <w:t xml:space="preserve">often </w:t>
      </w:r>
      <w:r w:rsidR="002216A4" w:rsidRPr="008D2AF1">
        <w:rPr>
          <w:color w:val="000000"/>
        </w:rPr>
        <w:t xml:space="preserve">overlooking </w:t>
      </w:r>
      <w:r w:rsidR="00066613" w:rsidRPr="008D2AF1">
        <w:rPr>
          <w:color w:val="000000"/>
        </w:rPr>
        <w:t>productive temperate marine ecosystems</w:t>
      </w:r>
      <w:r w:rsidR="00237ED0" w:rsidRPr="008D2AF1">
        <w:rPr>
          <w:color w:val="000000"/>
        </w:rPr>
        <w:t>.</w:t>
      </w:r>
      <w:r w:rsidR="00066613" w:rsidRPr="008D2AF1">
        <w:rPr>
          <w:color w:val="000000"/>
        </w:rPr>
        <w:t xml:space="preserve"> </w:t>
      </w:r>
    </w:p>
    <w:p w14:paraId="59C2088B" w14:textId="6B345BDF" w:rsidR="00237ED0" w:rsidRPr="008D2AF1" w:rsidRDefault="00237ED0" w:rsidP="007E0BA8">
      <w:pPr>
        <w:pBdr>
          <w:top w:val="nil"/>
          <w:left w:val="nil"/>
          <w:bottom w:val="nil"/>
          <w:right w:val="nil"/>
          <w:between w:val="nil"/>
        </w:pBdr>
        <w:spacing w:line="480" w:lineRule="auto"/>
        <w:ind w:firstLine="720"/>
        <w:rPr>
          <w:color w:val="000000"/>
        </w:rPr>
      </w:pPr>
      <w:r w:rsidRPr="008D2AF1">
        <w:rPr>
          <w:color w:val="000000"/>
        </w:rPr>
        <w:t xml:space="preserve">In temperate </w:t>
      </w:r>
      <w:r w:rsidR="000D0A14" w:rsidRPr="008D2AF1">
        <w:rPr>
          <w:color w:val="000000"/>
        </w:rPr>
        <w:t>oceans</w:t>
      </w:r>
      <w:r w:rsidRPr="008D2AF1">
        <w:rPr>
          <w:color w:val="000000"/>
        </w:rPr>
        <w:t>, e</w:t>
      </w:r>
      <w:r w:rsidR="00B874D2" w:rsidRPr="008D2AF1">
        <w:rPr>
          <w:color w:val="000000"/>
        </w:rPr>
        <w:t xml:space="preserve">xternal sources of </w:t>
      </w:r>
      <w:r w:rsidR="00A213FF" w:rsidRPr="008D2AF1">
        <w:rPr>
          <w:color w:val="000000"/>
        </w:rPr>
        <w:t>nutrients</w:t>
      </w:r>
      <w:r w:rsidR="00B874D2" w:rsidRPr="008D2AF1">
        <w:rPr>
          <w:color w:val="000000"/>
        </w:rPr>
        <w:t xml:space="preserve">, such as upwelling and freshwater runoff, are generally </w:t>
      </w:r>
      <w:r w:rsidR="00FE56ED" w:rsidRPr="008D2AF1">
        <w:rPr>
          <w:color w:val="000000"/>
        </w:rPr>
        <w:t>considered the</w:t>
      </w:r>
      <w:r w:rsidR="00E6680F" w:rsidRPr="008D2AF1">
        <w:rPr>
          <w:color w:val="000000"/>
        </w:rPr>
        <w:t xml:space="preserve"> </w:t>
      </w:r>
      <w:r w:rsidR="00B874D2" w:rsidRPr="008D2AF1">
        <w:rPr>
          <w:color w:val="000000"/>
        </w:rPr>
        <w:t>domina</w:t>
      </w:r>
      <w:r w:rsidR="00E6680F" w:rsidRPr="008D2AF1">
        <w:rPr>
          <w:color w:val="000000"/>
        </w:rPr>
        <w:t>nt</w:t>
      </w:r>
      <w:r w:rsidR="00B874D2" w:rsidRPr="008D2AF1">
        <w:rPr>
          <w:color w:val="000000"/>
        </w:rPr>
        <w:t xml:space="preserve"> drivers of </w:t>
      </w:r>
      <w:r w:rsidR="00A213FF" w:rsidRPr="008D2AF1">
        <w:rPr>
          <w:color w:val="000000"/>
        </w:rPr>
        <w:t>nitrogen</w:t>
      </w:r>
      <w:r w:rsidR="00B874D2" w:rsidRPr="008D2AF1">
        <w:rPr>
          <w:color w:val="000000"/>
        </w:rPr>
        <w:t xml:space="preserve"> variability</w:t>
      </w:r>
      <w:r w:rsidR="006D7F06" w:rsidRPr="008D2AF1">
        <w:rPr>
          <w:color w:val="000000"/>
        </w:rPr>
        <w:t xml:space="preserve"> </w:t>
      </w:r>
      <w:r w:rsidR="006D7F06" w:rsidRPr="008D2AF1">
        <w:rPr>
          <w:color w:val="000000"/>
        </w:rPr>
        <w:fldChar w:fldCharType="begin"/>
      </w:r>
      <w:r w:rsidR="001D6E00" w:rsidRPr="008D2AF1">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8D2AF1">
        <w:rPr>
          <w:color w:val="000000"/>
        </w:rPr>
        <w:fldChar w:fldCharType="separate"/>
      </w:r>
      <w:r w:rsidR="00B87C81" w:rsidRPr="008D2AF1">
        <w:rPr>
          <w:color w:val="000000"/>
          <w:lang w:val="en-US"/>
        </w:rPr>
        <w:t>(Dayton et al. 1999; Lønborg et al. 2021)</w:t>
      </w:r>
      <w:r w:rsidR="006D7F06" w:rsidRPr="008D2AF1">
        <w:rPr>
          <w:color w:val="000000"/>
        </w:rPr>
        <w:fldChar w:fldCharType="end"/>
      </w:r>
      <w:r w:rsidR="00B874D2" w:rsidRPr="008D2AF1">
        <w:rPr>
          <w:color w:val="000000"/>
        </w:rPr>
        <w:t>.</w:t>
      </w:r>
      <w:r w:rsidR="00ED22B3" w:rsidRPr="008D2AF1">
        <w:rPr>
          <w:color w:val="000000"/>
        </w:rPr>
        <w:t xml:space="preserve"> </w:t>
      </w:r>
      <w:r w:rsidR="00B8757C" w:rsidRPr="008D2AF1">
        <w:rPr>
          <w:color w:val="000000"/>
        </w:rPr>
        <w:t xml:space="preserve">Due to the open nature of </w:t>
      </w:r>
      <w:ins w:id="26" w:author="Em Lim" w:date="2025-07-31T14:20:00Z">
        <w:r w:rsidR="00AE19DC" w:rsidRPr="008D2AF1">
          <w:rPr>
            <w:color w:val="000000"/>
          </w:rPr>
          <w:t xml:space="preserve">many </w:t>
        </w:r>
      </w:ins>
      <w:r w:rsidR="00B8757C" w:rsidRPr="008D2AF1">
        <w:rPr>
          <w:color w:val="000000"/>
        </w:rPr>
        <w:t xml:space="preserve">nearshore environments, </w:t>
      </w:r>
      <w:del w:id="27" w:author="Em Lim" w:date="2025-07-31T14:14:00Z">
        <w:r w:rsidR="00B8757C" w:rsidRPr="008D2AF1" w:rsidDel="006506FA">
          <w:rPr>
            <w:color w:val="000000"/>
          </w:rPr>
          <w:delText>h</w:delText>
        </w:r>
        <w:r w:rsidR="00B874D2" w:rsidRPr="008D2AF1" w:rsidDel="006506FA">
          <w:rPr>
            <w:color w:val="000000"/>
          </w:rPr>
          <w:delText xml:space="preserve">igh </w:delText>
        </w:r>
      </w:del>
      <w:ins w:id="28" w:author="Em Lim" w:date="2025-07-31T14:14:00Z">
        <w:r w:rsidR="006506FA" w:rsidRPr="008D2AF1">
          <w:rPr>
            <w:color w:val="000000"/>
          </w:rPr>
          <w:t xml:space="preserve">fast </w:t>
        </w:r>
      </w:ins>
      <w:r w:rsidR="00B874D2" w:rsidRPr="008D2AF1">
        <w:rPr>
          <w:color w:val="000000"/>
        </w:rPr>
        <w:t xml:space="preserve">water flow </w:t>
      </w:r>
      <w:r w:rsidR="008457F1" w:rsidRPr="008D2AF1">
        <w:rPr>
          <w:color w:val="000000"/>
        </w:rPr>
        <w:t>from</w:t>
      </w:r>
      <w:r w:rsidR="00B874D2" w:rsidRPr="008D2AF1">
        <w:rPr>
          <w:color w:val="000000"/>
        </w:rPr>
        <w:t xml:space="preserve"> currents, tides, and wave action are </w:t>
      </w:r>
      <w:r w:rsidR="002624C3" w:rsidRPr="008D2AF1">
        <w:rPr>
          <w:color w:val="000000"/>
        </w:rPr>
        <w:t xml:space="preserve">believed </w:t>
      </w:r>
      <w:r w:rsidR="00B874D2" w:rsidRPr="008D2AF1">
        <w:rPr>
          <w:color w:val="000000"/>
        </w:rPr>
        <w:t xml:space="preserve">to limit small-scale </w:t>
      </w:r>
      <w:r w:rsidR="005A6DC6" w:rsidRPr="008D2AF1">
        <w:rPr>
          <w:color w:val="000000"/>
        </w:rPr>
        <w:t>(1 to 100 m</w:t>
      </w:r>
      <w:r w:rsidR="005A6DC6" w:rsidRPr="008D2AF1">
        <w:rPr>
          <w:color w:val="000000"/>
          <w:vertAlign w:val="superscript"/>
        </w:rPr>
        <w:t>2</w:t>
      </w:r>
      <w:r w:rsidR="005A6DC6" w:rsidRPr="008D2AF1">
        <w:rPr>
          <w:color w:val="000000"/>
        </w:rPr>
        <w:t xml:space="preserve">) </w:t>
      </w:r>
      <w:r w:rsidRPr="008D2AF1">
        <w:rPr>
          <w:color w:val="000000"/>
        </w:rPr>
        <w:t xml:space="preserve">nutrient </w:t>
      </w:r>
      <w:r w:rsidR="00B874D2" w:rsidRPr="008D2AF1">
        <w:rPr>
          <w:color w:val="000000"/>
        </w:rPr>
        <w:t xml:space="preserve">variation </w:t>
      </w:r>
      <w:r w:rsidR="00B8757C" w:rsidRPr="008D2AF1">
        <w:rPr>
          <w:color w:val="000000"/>
        </w:rPr>
        <w:fldChar w:fldCharType="begin"/>
      </w:r>
      <w:r w:rsidR="008A0589">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lt;i&gt;Chordaria flagelliformis&lt;/i&gt;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8D2AF1">
        <w:rPr>
          <w:color w:val="000000"/>
        </w:rPr>
        <w:fldChar w:fldCharType="separate"/>
      </w:r>
      <w:r w:rsidR="00B87C81" w:rsidRPr="008D2AF1">
        <w:rPr>
          <w:noProof/>
          <w:color w:val="000000"/>
        </w:rPr>
        <w:t>(Probyn and Chapman 1983)</w:t>
      </w:r>
      <w:r w:rsidR="00B8757C" w:rsidRPr="008D2AF1">
        <w:rPr>
          <w:color w:val="000000"/>
        </w:rPr>
        <w:fldChar w:fldCharType="end"/>
      </w:r>
      <w:r w:rsidR="00B874D2" w:rsidRPr="008D2AF1">
        <w:rPr>
          <w:color w:val="000000"/>
        </w:rPr>
        <w:t>.</w:t>
      </w:r>
      <w:r w:rsidR="00A44D01" w:rsidRPr="008D2AF1">
        <w:rPr>
          <w:color w:val="000000"/>
        </w:rPr>
        <w:t xml:space="preserve"> Therefore, research on intertidal and shallow subtidal</w:t>
      </w:r>
      <w:r w:rsidR="00771FB3" w:rsidRPr="008D2AF1">
        <w:rPr>
          <w:color w:val="000000"/>
        </w:rPr>
        <w:t xml:space="preserve"> </w:t>
      </w:r>
      <w:r w:rsidR="00A44D01" w:rsidRPr="008D2AF1">
        <w:rPr>
          <w:color w:val="000000"/>
        </w:rPr>
        <w:t xml:space="preserve">ecosystems has traditionally focused on top-down trophic interactions as </w:t>
      </w:r>
      <w:r w:rsidR="008457F1" w:rsidRPr="008D2AF1">
        <w:rPr>
          <w:color w:val="000000"/>
        </w:rPr>
        <w:t>the</w:t>
      </w:r>
      <w:r w:rsidR="00A44D01" w:rsidRPr="008D2AF1">
        <w:rPr>
          <w:color w:val="000000"/>
        </w:rPr>
        <w:t xml:space="preserve"> drivers of community composition at </w:t>
      </w:r>
      <w:r w:rsidR="005A6DC6" w:rsidRPr="008D2AF1">
        <w:rPr>
          <w:color w:val="000000"/>
        </w:rPr>
        <w:t>small</w:t>
      </w:r>
      <w:r w:rsidR="00E6680F" w:rsidRPr="008D2AF1">
        <w:rPr>
          <w:color w:val="000000"/>
        </w:rPr>
        <w:t xml:space="preserve"> </w:t>
      </w:r>
      <w:r w:rsidR="00A44D01" w:rsidRPr="008D2AF1">
        <w:rPr>
          <w:color w:val="000000"/>
        </w:rPr>
        <w:t>scale</w:t>
      </w:r>
      <w:r w:rsidR="00E6680F" w:rsidRPr="008D2AF1">
        <w:rPr>
          <w:color w:val="000000"/>
        </w:rPr>
        <w:t>s</w:t>
      </w:r>
      <w:r w:rsidR="005A6DC6" w:rsidRPr="008D2AF1">
        <w:rPr>
          <w:color w:val="000000"/>
        </w:rPr>
        <w:t>,</w:t>
      </w:r>
      <w:r w:rsidR="00A44D01" w:rsidRPr="008D2AF1">
        <w:rPr>
          <w:color w:val="000000"/>
        </w:rPr>
        <w:t xml:space="preserve"> </w:t>
      </w:r>
      <w:r w:rsidR="008457F1" w:rsidRPr="008D2AF1">
        <w:rPr>
          <w:color w:val="000000"/>
        </w:rPr>
        <w:t xml:space="preserve">while limiting considerations of </w:t>
      </w:r>
      <w:r w:rsidR="00A44D01" w:rsidRPr="008D2AF1">
        <w:rPr>
          <w:color w:val="000000"/>
        </w:rPr>
        <w:t xml:space="preserve">resource limitation </w:t>
      </w:r>
      <w:r w:rsidR="008457F1" w:rsidRPr="008D2AF1">
        <w:rPr>
          <w:color w:val="000000"/>
        </w:rPr>
        <w:t>to</w:t>
      </w:r>
      <w:r w:rsidR="00A44D01" w:rsidRPr="008D2AF1">
        <w:rPr>
          <w:color w:val="000000"/>
        </w:rPr>
        <w:t xml:space="preserve"> </w:t>
      </w:r>
      <w:r w:rsidR="005A6DC6" w:rsidRPr="008D2AF1">
        <w:rPr>
          <w:color w:val="000000"/>
        </w:rPr>
        <w:t xml:space="preserve">large </w:t>
      </w:r>
      <w:r w:rsidR="00E6680F" w:rsidRPr="008D2AF1">
        <w:rPr>
          <w:color w:val="000000"/>
        </w:rPr>
        <w:t xml:space="preserve">regional </w:t>
      </w:r>
      <w:r w:rsidR="00A44D01" w:rsidRPr="008D2AF1">
        <w:rPr>
          <w:color w:val="000000"/>
        </w:rPr>
        <w:t xml:space="preserve">or </w:t>
      </w:r>
      <w:r w:rsidR="00E6680F" w:rsidRPr="008D2AF1">
        <w:rPr>
          <w:color w:val="000000"/>
        </w:rPr>
        <w:t xml:space="preserve">continental </w:t>
      </w:r>
      <w:r w:rsidR="00A44D01" w:rsidRPr="008D2AF1">
        <w:rPr>
          <w:color w:val="000000"/>
        </w:rPr>
        <w:t>scales</w:t>
      </w:r>
      <w:r w:rsidRPr="008D2AF1">
        <w:rPr>
          <w:color w:val="000000"/>
        </w:rPr>
        <w:t xml:space="preserve"> </w:t>
      </w:r>
      <w:r w:rsidRPr="008D2AF1">
        <w:rPr>
          <w:color w:val="000000"/>
        </w:rPr>
        <w:fldChar w:fldCharType="begin"/>
      </w:r>
      <w:r w:rsidR="001D6E00" w:rsidRPr="008D2AF1">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journalAbbreviation":"Limnol Oceanogr","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8D2AF1">
        <w:rPr>
          <w:color w:val="000000"/>
        </w:rPr>
        <w:fldChar w:fldCharType="separate"/>
      </w:r>
      <w:r w:rsidR="00B87C81" w:rsidRPr="008D2AF1">
        <w:rPr>
          <w:noProof/>
          <w:color w:val="000000"/>
        </w:rPr>
        <w:t>(Paine 1986; Menge 1992)</w:t>
      </w:r>
      <w:r w:rsidRPr="008D2AF1">
        <w:rPr>
          <w:color w:val="000000"/>
        </w:rPr>
        <w:fldChar w:fldCharType="end"/>
      </w:r>
      <w:r w:rsidRPr="008D2AF1">
        <w:rPr>
          <w:color w:val="000000"/>
        </w:rPr>
        <w:t>.</w:t>
      </w:r>
      <w:r w:rsidR="00997F39" w:rsidRPr="008D2AF1">
        <w:rPr>
          <w:color w:val="000000"/>
        </w:rPr>
        <w:t xml:space="preserve"> However, evidence suggests meso</w:t>
      </w:r>
      <w:r w:rsidR="00064FCF" w:rsidRPr="008D2AF1">
        <w:rPr>
          <w:color w:val="000000"/>
        </w:rPr>
        <w:t>-</w:t>
      </w:r>
      <w:r w:rsidR="00997F39" w:rsidRPr="008D2AF1">
        <w:rPr>
          <w:color w:val="000000"/>
        </w:rPr>
        <w:t>scale</w:t>
      </w:r>
      <w:del w:id="29" w:author="Isabelle Cote" w:date="2025-08-12T13:20:00Z">
        <w:r w:rsidR="00997F39" w:rsidRPr="008D2AF1" w:rsidDel="005B5275">
          <w:rPr>
            <w:color w:val="000000"/>
          </w:rPr>
          <w:delText xml:space="preserve"> </w:delText>
        </w:r>
      </w:del>
      <w:del w:id="30" w:author="Isabelle Cote" w:date="2025-08-12T13:19:00Z">
        <w:r w:rsidR="00E53B33" w:rsidRPr="008D2AF1" w:rsidDel="005B5275">
          <w:rPr>
            <w:color w:val="000000"/>
          </w:rPr>
          <w:delText>(10 to 100 km</w:delText>
        </w:r>
        <w:r w:rsidR="008457F1" w:rsidRPr="008D2AF1" w:rsidDel="005B5275">
          <w:rPr>
            <w:color w:val="000000"/>
          </w:rPr>
          <w:delText>;</w:delText>
        </w:r>
        <w:r w:rsidR="003D5FEF" w:rsidRPr="008D2AF1" w:rsidDel="005B5275">
          <w:rPr>
            <w:color w:val="000000"/>
          </w:rPr>
          <w:delText xml:space="preserve"> </w:delText>
        </w:r>
        <w:r w:rsidR="003D5FEF" w:rsidRPr="008D2AF1" w:rsidDel="005B5275">
          <w:rPr>
            <w:color w:val="000000"/>
          </w:rPr>
          <w:fldChar w:fldCharType="begin"/>
        </w:r>
        <w:r w:rsidR="009D7D6D" w:rsidRPr="008D2AF1" w:rsidDel="005B5275">
          <w:rPr>
            <w:color w:val="000000"/>
          </w:rPr>
          <w:del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delInstrText>
        </w:r>
        <w:r w:rsidR="003D5FEF" w:rsidRPr="008D2AF1" w:rsidDel="005B5275">
          <w:rPr>
            <w:color w:val="000000"/>
          </w:rPr>
          <w:fldChar w:fldCharType="separate"/>
        </w:r>
        <w:r w:rsidR="003D5FEF" w:rsidRPr="008D2AF1" w:rsidDel="005B5275">
          <w:rPr>
            <w:noProof/>
            <w:color w:val="000000"/>
          </w:rPr>
          <w:delText>Broitman et al., 2001)</w:delText>
        </w:r>
        <w:r w:rsidR="003D5FEF" w:rsidRPr="008D2AF1" w:rsidDel="005B5275">
          <w:rPr>
            <w:color w:val="000000"/>
          </w:rPr>
          <w:fldChar w:fldCharType="end"/>
        </w:r>
      </w:del>
      <w:r w:rsidR="00E53B33" w:rsidRPr="008D2AF1">
        <w:rPr>
          <w:color w:val="000000"/>
        </w:rPr>
        <w:t xml:space="preserve"> </w:t>
      </w:r>
      <w:r w:rsidR="00997F39" w:rsidRPr="008D2AF1">
        <w:rPr>
          <w:color w:val="000000"/>
        </w:rPr>
        <w:t xml:space="preserve">variation in allochthonous </w:t>
      </w:r>
      <w:r w:rsidR="00A213FF" w:rsidRPr="008D2AF1">
        <w:rPr>
          <w:color w:val="000000"/>
        </w:rPr>
        <w:t xml:space="preserve">nitrogen </w:t>
      </w:r>
      <w:r w:rsidR="00997F39" w:rsidRPr="008D2AF1">
        <w:rPr>
          <w:color w:val="000000"/>
        </w:rPr>
        <w:t>via upwelling</w:t>
      </w:r>
      <w:r w:rsidR="00290BF1" w:rsidRPr="008D2AF1">
        <w:rPr>
          <w:color w:val="000000"/>
        </w:rPr>
        <w:t xml:space="preserve"> </w:t>
      </w:r>
      <w:r w:rsidR="000F0631" w:rsidRPr="008D2AF1">
        <w:rPr>
          <w:color w:val="000000"/>
        </w:rPr>
        <w:t xml:space="preserve">and internal waves </w:t>
      </w:r>
      <w:r w:rsidR="00290BF1" w:rsidRPr="008D2AF1">
        <w:rPr>
          <w:color w:val="000000"/>
        </w:rPr>
        <w:t>may contribute to bottom-up control of marine communities</w:t>
      </w:r>
      <w:r w:rsidR="00997F39" w:rsidRPr="008D2AF1">
        <w:rPr>
          <w:color w:val="000000"/>
        </w:rPr>
        <w:t xml:space="preserve"> </w:t>
      </w:r>
      <w:r w:rsidR="00997F39" w:rsidRPr="008D2AF1">
        <w:rPr>
          <w:color w:val="000000"/>
        </w:rPr>
        <w:fldChar w:fldCharType="begin"/>
      </w:r>
      <w:r w:rsidR="000F0631" w:rsidRPr="008D2AF1">
        <w:rPr>
          <w:color w:val="000000"/>
        </w:rPr>
        <w:instrText xml:space="preserve"> ADDIN ZOTERO_ITEM CSL_CITATION {"citationID":"tyrEzRuY","properties":{"formattedCitation":"(Menge et al. 1997; Nielsen and Navarrete 2004; Leichter et al. 2023)","plainCitation":"(Menge et al. 1997; Nielsen and Navarrete 2004; Leichter et al. 2023)","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journalAbbreviation":"Ecol. Lett.","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id":5175,"uris":["http://zotero.org/users/local/idKDtb7T/items/SQZ3P9NS"],"itemData":{"id":5175,"type":"article-journal","abstract":"&lt;p&gt;Kelp beds provide significant ecosystem services and socioeconomic benefits globally, and prominently in coastal zones of the California Current. Their distributions and abundance, however, vary greatly over space and time. Here, we describe long-term patterns of Giant Kelp (&lt;italic&gt;Macrocystis pyrifera&lt;/italic&gt;) sea surface canopy area off the coast of San Diego County from 1983 through 2019 along with recent patterns of water column nitrate (NO&lt;sub&gt;3&lt;/sub&gt;&lt;sup&gt;-&lt;/sup&gt;) exposure inferred from &lt;italic&gt;in situ&lt;/italic&gt; temperature data in 2014 and 2015 at sites spanning 30 km of the coastline near San Diego California, USA. Site-specific patterns of kelp persistence and resilience were associated with ocean and climate dynamics, with total sea surface kelp canopy area varying approximately 33-fold over the almost 4 decades (min 0.34 km&lt;sup&gt;2&lt;/sup&gt; in 1984; max 11.25 km&lt;sup&gt;2&lt;/sup&gt; in 2008, median 4.79 km&lt;sup&gt;2&lt;/sup&gt;). Site-normalized canopy areas showed that recent kelp persistence since 2014 was greater at Point Loma and La Jolla, the largest kelp beds off California, than at the much smaller kelp bed off Cardiff. NO&lt;sub&gt;3&lt;/sub&gt;&lt;sup&gt;-&lt;/sup&gt; exposure was estimated from an 11-month time series of &lt;italic&gt;in situ&lt;/italic&gt; water column temperature collected in 2014 and 2015 at 4 kelp beds, using a relationship between temperature and NO&lt;sub&gt;3&lt;/sub&gt;&lt;sup&gt;-&lt;/sup&gt; concentration previously established for the region. The vertical position of the 14.5°C isotherm, an indicator of the main thermocline and nutricline, varied across the entire water column at semidiurnal to seasonal frequencies. We use a novel means of quantifying estimated water column NO&lt;sub&gt;3&lt;/sub&gt;&lt;sup&gt;-&lt;/sup&gt; exposure integrated through time (mol-days m&lt;sup&gt;-2&lt;/sup&gt;) adapted from degree days approaches commonly used to characterize thermal exposures. Water column integrated NO&lt;sub&gt;3&lt;/sub&gt;&lt;sup&gt;-&lt;/sup&gt; exposure binned by quarters of the time series showed strong seasonal differences with highest exposure in Mar - May 2015, lowest exposure in Sep - Dec 2014, with consistently highest exposure off Point Loma. The water column integrated NO&lt;sub&gt;3&lt;/sub&gt;&lt;sup&gt;-&lt;/sup&gt; signal was filtered to provide estimates of the contribution to total nitrate exposure from high frequency variability (ƒ &amp;gt;= 1 cycle 30 hr&lt;sup&gt;-1&lt;/sup&gt;) associated predominantly with internal waves, and low frequency variability driven predominantly by seasonal upwelling. While seasonal upwelling accounted for &amp;gt; 90% of NO&lt;sub&gt;3&lt;/sub&gt;&lt;sup&gt;-&lt;/sup&gt; exposure across the full year, during warm periods when seasonal upwelling was reduced or absent and NO&lt;sub&gt;3&lt;/sub&gt;&lt;sup&gt;-&lt;/sup&gt; exposure was low overall, the proportion due to internal waves increased markedly to 84 to 100% of the site-specific total exposure. The high frequency variability associated with internal waves may supply critical nutrient availability during anomalously warm periods. Overall, these analyses support a hypothesis that differences in NO&lt;sub&gt;3&lt;/sub&gt;&lt;sup&gt;-&lt;/sup&gt; exposure among sites due to seasonal upwelling and higher frequency internal wave forcing contribute to spatial patterns in Giant Kelp persistence in southern California. The study period includes anomalously warm surface conditions and the marine heatwave associated with the “Pacific Warm Blob” superimposed on the seasonal thermal signal and corresponding to the onset of a multi-year decline in kelp canopy area and marked differences in kelp persistence among sites. Our analysis suggests that, particularly during periods of warm surface conditions, variation in NO&lt;sub&gt;3&lt;/sub&gt;&lt;sup&gt;-&lt;/sup&gt; exposure associated with processes occurring at higher frequencies, including internal waves can be a significant source of NO&lt;sub&gt;3&lt;/sub&gt;&lt;sup&gt;-&lt;/sup&gt; exposure to kelp beds in this region. The patterns described here also offer a view of the potential roles of seasonal and higher frequency nutrient dynamics for Giant Kelp persistence in southern California under continuing ocean surface warming and increasing frequency and intensity of marine heatwaves.&lt;/p&gt;","container-title":"Frontiers in Marine Science","DOI":"10.3389/fmars.2023.1007789","ISSN":"2296-7745","journalAbbreviation":"Front. Mar. Sci.","language":"English","note":"publisher: Frontiers","source":"Frontiers","title":"Persistence of southern California giant kelp beds and alongshore variation in nutrient exposure driven by seasonal upwelling and internal waves","URL":"https://www.frontiersin.org/journals/marine-science/articles/10.3389/fmars.2023.1007789/full","volume":"10","author":[{"family":"Leichter","given":"James J."},{"family":"Ladah","given":"Lydia B."},{"family":"Parnell","given":"P. Ed"},{"family":"Stokes","given":"M. Dale"},{"family":"Costa","given":"Matthew T."},{"family":"Fumo","given":"James"},{"family":"Dayton","given":"Paul K."}],"accessed":{"date-parts":[["2024",12,4]]},"issued":{"date-parts":[["2023",3,23]]}}}],"schema":"https://github.com/citation-style-language/schema/raw/master/csl-citation.json"} </w:instrText>
      </w:r>
      <w:r w:rsidR="00997F39" w:rsidRPr="008D2AF1">
        <w:rPr>
          <w:color w:val="000000"/>
        </w:rPr>
        <w:fldChar w:fldCharType="separate"/>
      </w:r>
      <w:r w:rsidR="000F0631" w:rsidRPr="008D2AF1">
        <w:rPr>
          <w:noProof/>
          <w:color w:val="000000"/>
        </w:rPr>
        <w:t>(Menge et al. 1997; Nielsen and Navarrete 2004; Leichter et al. 2023)</w:t>
      </w:r>
      <w:r w:rsidR="00997F39" w:rsidRPr="008D2AF1">
        <w:rPr>
          <w:color w:val="000000"/>
        </w:rPr>
        <w:fldChar w:fldCharType="end"/>
      </w:r>
      <w:r w:rsidR="0029789C" w:rsidRPr="008D2AF1">
        <w:rPr>
          <w:color w:val="000000"/>
        </w:rPr>
        <w:t xml:space="preserve"> and even weaken top-down control </w:t>
      </w:r>
      <w:r w:rsidR="0029789C" w:rsidRPr="008D2AF1">
        <w:rPr>
          <w:color w:val="000000"/>
        </w:rPr>
        <w:fldChar w:fldCharType="begin"/>
      </w:r>
      <w:r w:rsidR="00B87C81" w:rsidRPr="008D2AF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8D2AF1">
        <w:rPr>
          <w:color w:val="000000"/>
        </w:rPr>
        <w:fldChar w:fldCharType="separate"/>
      </w:r>
      <w:r w:rsidR="00B87C81" w:rsidRPr="008D2AF1">
        <w:rPr>
          <w:noProof/>
          <w:color w:val="000000"/>
        </w:rPr>
        <w:t>(Sellers et al. 2020)</w:t>
      </w:r>
      <w:r w:rsidR="0029789C" w:rsidRPr="008D2AF1">
        <w:rPr>
          <w:color w:val="000000"/>
        </w:rPr>
        <w:fldChar w:fldCharType="end"/>
      </w:r>
      <w:r w:rsidRPr="008D2AF1">
        <w:rPr>
          <w:color w:val="000000"/>
        </w:rPr>
        <w:t>.</w:t>
      </w:r>
      <w:r w:rsidR="000F0631" w:rsidRPr="008D2AF1">
        <w:rPr>
          <w:color w:val="000000"/>
        </w:rPr>
        <w:t xml:space="preserve"> </w:t>
      </w:r>
      <w:r w:rsidR="002178A4" w:rsidRPr="008D2AF1">
        <w:rPr>
          <w:color w:val="000000"/>
        </w:rPr>
        <w:t>Consumer-</w:t>
      </w:r>
      <w:r w:rsidR="002178A4" w:rsidRPr="008D2AF1">
        <w:rPr>
          <w:color w:val="000000"/>
        </w:rPr>
        <w:lastRenderedPageBreak/>
        <w:t>mediated nutrient dynamics</w:t>
      </w:r>
      <w:r w:rsidR="007E0BA8" w:rsidRPr="008D2AF1">
        <w:rPr>
          <w:color w:val="000000"/>
        </w:rPr>
        <w:t xml:space="preserve"> may also contribute to smaller scales of nutrient variability than previously assumed. </w:t>
      </w:r>
      <w:r w:rsidR="002178A4" w:rsidRPr="008D2AF1">
        <w:rPr>
          <w:color w:val="000000"/>
        </w:rPr>
        <w:t>For instance</w:t>
      </w:r>
      <w:r w:rsidR="007E0BA8" w:rsidRPr="008D2AF1">
        <w:rPr>
          <w:color w:val="000000"/>
        </w:rPr>
        <w:t xml:space="preserve">, </w:t>
      </w:r>
      <w:r w:rsidR="00120BE8" w:rsidRPr="008D2AF1">
        <w:rPr>
          <w:color w:val="000000"/>
        </w:rPr>
        <w:t xml:space="preserve">the </w:t>
      </w:r>
      <w:r w:rsidR="007E0BA8" w:rsidRPr="008D2AF1">
        <w:rPr>
          <w:color w:val="000000"/>
        </w:rPr>
        <w:t xml:space="preserve">abundance </w:t>
      </w:r>
      <w:r w:rsidR="00255C78" w:rsidRPr="008D2AF1">
        <w:rPr>
          <w:color w:val="000000"/>
        </w:rPr>
        <w:t>of</w:t>
      </w:r>
      <w:r w:rsidR="002178A4" w:rsidRPr="008D2AF1">
        <w:rPr>
          <w:color w:val="000000"/>
        </w:rPr>
        <w:t xml:space="preserve"> intertidal mussel beds </w:t>
      </w:r>
      <w:r w:rsidR="007E0BA8" w:rsidRPr="008D2AF1">
        <w:rPr>
          <w:color w:val="000000"/>
        </w:rPr>
        <w:t xml:space="preserve">has been linked to variation in nitrogen concentrations along entire coastlines </w:t>
      </w:r>
      <w:r w:rsidR="007E0BA8" w:rsidRPr="008D2AF1">
        <w:rPr>
          <w:color w:val="000000"/>
        </w:rPr>
        <w:fldChar w:fldCharType="begin"/>
      </w:r>
      <w:r w:rsidR="00B87C81" w:rsidRPr="008D2AF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8D2AF1">
        <w:rPr>
          <w:color w:val="000000"/>
        </w:rPr>
        <w:fldChar w:fldCharType="separate"/>
      </w:r>
      <w:r w:rsidR="00B87C81" w:rsidRPr="008D2AF1">
        <w:rPr>
          <w:noProof/>
          <w:color w:val="000000"/>
        </w:rPr>
        <w:t>(Pfister et al. 2014)</w:t>
      </w:r>
      <w:r w:rsidR="007E0BA8" w:rsidRPr="008D2AF1">
        <w:rPr>
          <w:color w:val="000000"/>
        </w:rPr>
        <w:fldChar w:fldCharType="end"/>
      </w:r>
      <w:r w:rsidR="007E0BA8" w:rsidRPr="008D2AF1">
        <w:rPr>
          <w:color w:val="000000"/>
        </w:rPr>
        <w:t xml:space="preserve">, across 10s of meters </w:t>
      </w:r>
      <w:r w:rsidR="007E0BA8" w:rsidRPr="008D2AF1">
        <w:rPr>
          <w:color w:val="000000"/>
        </w:rPr>
        <w:fldChar w:fldCharType="begin"/>
      </w:r>
      <w:r w:rsidR="00B87C81" w:rsidRPr="008D2AF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8D2AF1">
        <w:rPr>
          <w:color w:val="000000"/>
        </w:rPr>
        <w:fldChar w:fldCharType="separate"/>
      </w:r>
      <w:r w:rsidR="00B87C81" w:rsidRPr="008D2AF1">
        <w:rPr>
          <w:noProof/>
          <w:color w:val="000000"/>
        </w:rPr>
        <w:t>(Aquilino et al. 2009)</w:t>
      </w:r>
      <w:r w:rsidR="007E0BA8" w:rsidRPr="008D2AF1">
        <w:rPr>
          <w:color w:val="000000"/>
        </w:rPr>
        <w:fldChar w:fldCharType="end"/>
      </w:r>
      <w:r w:rsidR="007E0BA8" w:rsidRPr="008D2AF1">
        <w:rPr>
          <w:color w:val="000000"/>
        </w:rPr>
        <w:t>, and among tidepools</w:t>
      </w:r>
      <w:r w:rsidR="005A6DC6" w:rsidRPr="008D2AF1">
        <w:rPr>
          <w:color w:val="000000"/>
        </w:rPr>
        <w:t xml:space="preserve"> (fine-scale microhabitats;</w:t>
      </w:r>
      <w:r w:rsidR="007E0BA8" w:rsidRPr="008D2AF1">
        <w:rPr>
          <w:color w:val="000000"/>
        </w:rPr>
        <w:t xml:space="preserve"> </w:t>
      </w:r>
      <w:r w:rsidR="007E0BA8" w:rsidRPr="008D2AF1">
        <w:rPr>
          <w:color w:val="000000"/>
        </w:rPr>
        <w:fldChar w:fldCharType="begin"/>
      </w:r>
      <w:r w:rsidR="008A0589">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8D2AF1">
        <w:rPr>
          <w:color w:val="000000"/>
        </w:rPr>
        <w:fldChar w:fldCharType="separate"/>
      </w:r>
      <w:r w:rsidR="007E0BA8" w:rsidRPr="008D2AF1">
        <w:rPr>
          <w:noProof/>
          <w:color w:val="000000"/>
        </w:rPr>
        <w:t>Bracken, 2004)</w:t>
      </w:r>
      <w:r w:rsidR="007E0BA8" w:rsidRPr="008D2AF1">
        <w:rPr>
          <w:color w:val="000000"/>
        </w:rPr>
        <w:fldChar w:fldCharType="end"/>
      </w:r>
      <w:r w:rsidR="007E0BA8" w:rsidRPr="008D2AF1">
        <w:rPr>
          <w:color w:val="000000"/>
        </w:rPr>
        <w:t xml:space="preserve">. </w:t>
      </w:r>
      <w:r w:rsidR="00BC463D" w:rsidRPr="008D2AF1">
        <w:rPr>
          <w:color w:val="000000"/>
        </w:rPr>
        <w:t xml:space="preserve">Therefore, regenerated </w:t>
      </w:r>
      <w:r w:rsidR="00A213FF" w:rsidRPr="008D2AF1">
        <w:rPr>
          <w:color w:val="000000"/>
        </w:rPr>
        <w:t xml:space="preserve">nitrogen </w:t>
      </w:r>
      <w:r w:rsidR="00BC463D" w:rsidRPr="008D2AF1">
        <w:rPr>
          <w:color w:val="000000"/>
        </w:rPr>
        <w:t>may contribute substantially to meso-, small-</w:t>
      </w:r>
      <w:r w:rsidR="00B46066" w:rsidRPr="008D2AF1">
        <w:rPr>
          <w:color w:val="000000"/>
        </w:rPr>
        <w:t>, and fine-</w:t>
      </w:r>
      <w:r w:rsidR="00BC463D" w:rsidRPr="008D2AF1">
        <w:rPr>
          <w:color w:val="000000"/>
        </w:rPr>
        <w:t xml:space="preserve">scale variation in </w:t>
      </w:r>
      <w:r w:rsidR="00B40590" w:rsidRPr="008D2AF1">
        <w:rPr>
          <w:color w:val="000000"/>
        </w:rPr>
        <w:t>nutrient availability</w:t>
      </w:r>
      <w:r w:rsidR="00E6680F" w:rsidRPr="008D2AF1">
        <w:rPr>
          <w:color w:val="000000"/>
        </w:rPr>
        <w:t>, even</w:t>
      </w:r>
      <w:r w:rsidR="00B40590" w:rsidRPr="008D2AF1">
        <w:rPr>
          <w:color w:val="000000"/>
        </w:rPr>
        <w:t xml:space="preserve"> in </w:t>
      </w:r>
      <w:del w:id="31" w:author="Em Lim" w:date="2025-07-31T14:14:00Z">
        <w:r w:rsidR="00B40590" w:rsidRPr="008D2AF1" w:rsidDel="006506FA">
          <w:rPr>
            <w:color w:val="000000"/>
          </w:rPr>
          <w:delText>high</w:delText>
        </w:r>
      </w:del>
      <w:ins w:id="32" w:author="Em Lim" w:date="2025-07-31T14:14:00Z">
        <w:r w:rsidR="006506FA" w:rsidRPr="008D2AF1">
          <w:rPr>
            <w:color w:val="000000"/>
          </w:rPr>
          <w:t>fast</w:t>
        </w:r>
      </w:ins>
      <w:r w:rsidR="00E6680F" w:rsidRPr="008D2AF1">
        <w:rPr>
          <w:color w:val="000000"/>
        </w:rPr>
        <w:t>-</w:t>
      </w:r>
      <w:r w:rsidR="00B40590" w:rsidRPr="008D2AF1">
        <w:rPr>
          <w:color w:val="000000"/>
        </w:rPr>
        <w:t>flow, upwelling</w:t>
      </w:r>
      <w:r w:rsidR="002624C3" w:rsidRPr="008D2AF1">
        <w:rPr>
          <w:color w:val="000000"/>
        </w:rPr>
        <w:t>-dominated</w:t>
      </w:r>
      <w:r w:rsidR="00B40590" w:rsidRPr="008D2AF1">
        <w:rPr>
          <w:color w:val="000000"/>
        </w:rPr>
        <w:t xml:space="preserve"> </w:t>
      </w:r>
      <w:r w:rsidR="009B4C2B" w:rsidRPr="008D2AF1">
        <w:rPr>
          <w:color w:val="000000"/>
        </w:rPr>
        <w:t>nearshore coastal ecosystems</w:t>
      </w:r>
      <w:r w:rsidR="00B40590" w:rsidRPr="008D2AF1">
        <w:rPr>
          <w:color w:val="000000"/>
        </w:rPr>
        <w:t>.</w:t>
      </w:r>
    </w:p>
    <w:p w14:paraId="565442B3" w14:textId="444243A8" w:rsidR="00D57AB2" w:rsidRPr="008D2AF1" w:rsidRDefault="00FF6111" w:rsidP="00372836">
      <w:pPr>
        <w:pBdr>
          <w:top w:val="nil"/>
          <w:left w:val="nil"/>
          <w:bottom w:val="nil"/>
          <w:right w:val="nil"/>
          <w:between w:val="nil"/>
        </w:pBdr>
        <w:spacing w:line="480" w:lineRule="auto"/>
        <w:ind w:firstLine="720"/>
      </w:pPr>
      <w:r w:rsidRPr="008D2AF1">
        <w:rPr>
          <w:color w:val="000000"/>
        </w:rPr>
        <w:t xml:space="preserve">Shallow subtidal rocky reefs and kelp forests are temperate nearshore </w:t>
      </w:r>
      <w:r w:rsidR="003C5615" w:rsidRPr="008D2AF1">
        <w:rPr>
          <w:color w:val="000000"/>
        </w:rPr>
        <w:t>habitats</w:t>
      </w:r>
      <w:r w:rsidRPr="008D2AF1">
        <w:rPr>
          <w:color w:val="000000"/>
        </w:rPr>
        <w:t xml:space="preserve"> </w:t>
      </w:r>
      <w:r w:rsidR="00B62F21" w:rsidRPr="008D2AF1">
        <w:rPr>
          <w:color w:val="000000"/>
        </w:rPr>
        <w:t xml:space="preserve">that </w:t>
      </w:r>
      <w:r w:rsidR="009B4C2B" w:rsidRPr="008D2AF1">
        <w:rPr>
          <w:color w:val="000000"/>
        </w:rPr>
        <w:t>attract dense aggregations of fishes and invertebrates</w:t>
      </w:r>
      <w:r w:rsidR="00A36A0B" w:rsidRPr="008D2AF1">
        <w:rPr>
          <w:color w:val="000000"/>
        </w:rPr>
        <w:t xml:space="preserve">, many of which are economically, ecologically, and culturally important </w:t>
      </w:r>
      <w:r w:rsidR="005209E1" w:rsidRPr="008D2AF1">
        <w:rPr>
          <w:color w:val="000000"/>
        </w:rPr>
        <w:fldChar w:fldCharType="begin"/>
      </w:r>
      <w:r w:rsidR="00ED6FED" w:rsidRPr="008D2AF1">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journalAbbreviation":"Environ. Conserv.","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8D2AF1">
        <w:rPr>
          <w:color w:val="000000"/>
        </w:rPr>
        <w:fldChar w:fldCharType="separate"/>
      </w:r>
      <w:r w:rsidR="00B87C81" w:rsidRPr="008D2AF1">
        <w:rPr>
          <w:noProof/>
          <w:color w:val="000000"/>
        </w:rPr>
        <w:t>(Steneck et al. 2002)</w:t>
      </w:r>
      <w:r w:rsidR="005209E1" w:rsidRPr="008D2AF1">
        <w:rPr>
          <w:color w:val="000000"/>
        </w:rPr>
        <w:fldChar w:fldCharType="end"/>
      </w:r>
      <w:r w:rsidR="00A36A0B" w:rsidRPr="008D2AF1">
        <w:rPr>
          <w:color w:val="000000"/>
        </w:rPr>
        <w:t>.</w:t>
      </w:r>
      <w:r w:rsidR="00481673" w:rsidRPr="008D2AF1">
        <w:rPr>
          <w:color w:val="000000"/>
        </w:rPr>
        <w:t xml:space="preserve"> </w:t>
      </w:r>
      <w:r w:rsidR="001059C8" w:rsidRPr="008D2AF1">
        <w:rPr>
          <w:color w:val="000000"/>
        </w:rPr>
        <w:t>Elevated</w:t>
      </w:r>
      <w:r w:rsidR="004F21D6" w:rsidRPr="008D2AF1">
        <w:rPr>
          <w:color w:val="000000"/>
        </w:rPr>
        <w:t xml:space="preserve"> </w:t>
      </w:r>
      <w:r w:rsidR="001059C8" w:rsidRPr="008D2AF1">
        <w:rPr>
          <w:color w:val="000000"/>
        </w:rPr>
        <w:t xml:space="preserve">NH₄⁺ </w:t>
      </w:r>
      <w:r w:rsidR="004F21D6" w:rsidRPr="008D2AF1">
        <w:rPr>
          <w:color w:val="000000"/>
        </w:rPr>
        <w:t>excretion from the</w:t>
      </w:r>
      <w:r w:rsidR="00E53B33" w:rsidRPr="008D2AF1">
        <w:rPr>
          <w:color w:val="000000"/>
        </w:rPr>
        <w:t xml:space="preserve"> </w:t>
      </w:r>
      <w:r w:rsidR="00DA559A" w:rsidRPr="008D2AF1">
        <w:rPr>
          <w:color w:val="000000"/>
        </w:rPr>
        <w:t xml:space="preserve">concentrated </w:t>
      </w:r>
      <w:del w:id="33" w:author="Isabelle Cote" w:date="2025-08-12T13:21:00Z">
        <w:r w:rsidR="00DA559A" w:rsidRPr="008D2AF1" w:rsidDel="005B5275">
          <w:rPr>
            <w:color w:val="000000"/>
          </w:rPr>
          <w:delText>bio</w:delText>
        </w:r>
      </w:del>
      <w:r w:rsidR="00DA559A" w:rsidRPr="008D2AF1">
        <w:rPr>
          <w:color w:val="000000"/>
        </w:rPr>
        <w:t>diversity and biomass</w:t>
      </w:r>
      <w:r w:rsidR="00101C2F" w:rsidRPr="008D2AF1">
        <w:rPr>
          <w:color w:val="000000"/>
        </w:rPr>
        <w:t xml:space="preserve"> of </w:t>
      </w:r>
      <w:r w:rsidR="001059C8" w:rsidRPr="008D2AF1">
        <w:rPr>
          <w:color w:val="000000"/>
        </w:rPr>
        <w:t xml:space="preserve">these </w:t>
      </w:r>
      <w:r w:rsidR="00DA559A" w:rsidRPr="008D2AF1">
        <w:rPr>
          <w:color w:val="000000"/>
        </w:rPr>
        <w:t xml:space="preserve">communities </w:t>
      </w:r>
      <w:r w:rsidR="00E53B33" w:rsidRPr="008D2AF1">
        <w:rPr>
          <w:color w:val="000000"/>
        </w:rPr>
        <w:t xml:space="preserve">may also contribute to </w:t>
      </w:r>
      <w:r w:rsidR="00E34FA8" w:rsidRPr="008D2AF1">
        <w:rPr>
          <w:color w:val="000000"/>
        </w:rPr>
        <w:t xml:space="preserve">nutrient hotspots </w:t>
      </w:r>
      <w:r w:rsidR="00043001" w:rsidRPr="008D2AF1">
        <w:rPr>
          <w:color w:val="000000"/>
        </w:rPr>
        <w:t xml:space="preserve">on small </w:t>
      </w:r>
      <w:r w:rsidR="00E6680F" w:rsidRPr="008D2AF1">
        <w:rPr>
          <w:color w:val="000000"/>
        </w:rPr>
        <w:t>to</w:t>
      </w:r>
      <w:r w:rsidR="00043001" w:rsidRPr="008D2AF1">
        <w:rPr>
          <w:color w:val="000000"/>
        </w:rPr>
        <w:t xml:space="preserve"> meso</w:t>
      </w:r>
      <w:ins w:id="34" w:author="Isabelle Cote" w:date="2025-08-12T13:22:00Z">
        <w:r w:rsidR="005B5275" w:rsidRPr="008D2AF1">
          <w:rPr>
            <w:color w:val="000000"/>
          </w:rPr>
          <w:t>-</w:t>
        </w:r>
      </w:ins>
      <w:del w:id="35" w:author="Isabelle Cote" w:date="2025-08-12T13:22:00Z">
        <w:r w:rsidR="00043001" w:rsidRPr="008D2AF1" w:rsidDel="005B5275">
          <w:rPr>
            <w:color w:val="000000"/>
          </w:rPr>
          <w:delText xml:space="preserve"> </w:delText>
        </w:r>
      </w:del>
      <w:r w:rsidR="00043001" w:rsidRPr="008D2AF1">
        <w:rPr>
          <w:color w:val="000000"/>
        </w:rPr>
        <w:t>scales</w:t>
      </w:r>
      <w:r w:rsidR="009A6F4E" w:rsidRPr="008D2AF1">
        <w:rPr>
          <w:color w:val="000000"/>
        </w:rPr>
        <w:t xml:space="preserve"> and exceed NH₄⁺ delivery from other sources</w:t>
      </w:r>
      <w:r w:rsidR="004E48D5" w:rsidRPr="008D2AF1">
        <w:rPr>
          <w:color w:val="000000"/>
        </w:rPr>
        <w:t xml:space="preserve"> </w:t>
      </w:r>
      <w:r w:rsidR="004E48D5" w:rsidRPr="008D2AF1">
        <w:rPr>
          <w:color w:val="000000"/>
        </w:rPr>
        <w:fldChar w:fldCharType="begin"/>
      </w:r>
      <w:r w:rsidR="004E48D5" w:rsidRPr="008D2AF1">
        <w:rPr>
          <w:color w:val="000000"/>
        </w:rPr>
        <w:instrText xml:space="preserve"> ADDIN ZOTERO_ITEM CSL_CITATION {"citationID":"SDcgKWTl","properties":{"formattedCitation":"(Shrestha et al. 2024)","plainCitation":"(Shrestha et al. 2024)","noteIndex":0},"citationItems":[{"id":5172,"uris":["http://zotero.org/users/local/idKDtb7T/items/PF9CIEPC"],"itemData":{"id":5172,"type":"article-journal","abstract":"Animal consumers excrete dissolved inorganic nitrogen, an essential nutrient for regulating primary production and macroalgal growth in the ocean. Often overlooked in attempts to explain kelp forest productivity, relatively little is known about the role of consumers in nutrient cycling in temperate systems, such as the magnitude of nutrients excreted and the factors that influence spatial and temporal variability in consumer-derived nutrients. To investigate the supply of ammonium (NH4+) excreted by the dominant members of the nearshore rocky reef fish community, we combined empirically-measured relationships between excretion rate and body mass with data on fish density and size structure from visual SCUBA surveys conducted from 2005 to 2018 in the northern Channel Islands, California, USA. The fish community excreted a substantial amount of ammonium to the kelp forest (mean: 95.5–131.3 μmol·m−2·h−1), however excretion varied substantially among sites and over time (range: 23.1–247.9 μmol·m−2·h−1). The ammonium supply was influenced by the establishment of marine protected areas (MPAs) that restricted fishing activities and environmental characteristics that influenced geographic and temporal shifts in the overarching fish community structure. Fish-derived ammonium excretion rates were 50%–80% greater inside MPAs compared to areas open to fishing, while environmental and habitat characteristics (e.g. habitat vertical relief, kelp biomass, wave exposure, chlorophyll a) explained 85% of the spatial variation in community excretion rates. In contrast, large-scale oceanographic phenomena (e.g. North Pacific Gyre Oscillation index) and past patterns of fish recruitment explained 57% of the temporal variation in nutrient excretion over the 14-year time series. Results suggest that fish-derived ammonium may provide an important and underappreciated nutrient source to kelp beds, particularly during low-nutrient periods (e.g. seasonal reductions in upwelling or El Niño-Southern Oscillation events), and that fishing disrupts these nutrient cycling pathways. Fishes likely play a critical role in supporting the resiliency of kelp forest ecosystems by supplying a relatively constant source of reduced nitrogen that can be utilized by giant kelp and other macroalgae to fuel primary production of biogenic habitat. Read the free Plain Language Summary for this article on the Journal blog.","container-title":"Functional Ecology","DOI":"10.1111/1365-2435.14708","ISSN":"1365-2435","journalAbbreviation":"Funct. Ecol.","language":"en","license":"© 2024 The Author(s). Functional Ecology published by John Wiley &amp; Sons Ltd on behalf of British Ecological Society.","note":"_eprint: https://onlinelibrary.wiley.com/doi/pdf/10.1111/1365-2435.14708","page":"1-15","source":"Wiley Online Library","title":"Marine protection and environmental forcing influence fish-derived nutrient cycling in kelp forests","author":[{"family":"Shrestha","given":"June"},{"family":"Peters","given":"Joseph R."},{"family":"Caselle","given":"Jennifer E."},{"family":"Hamilton","given":"Scott L."}],"issued":{"date-parts":[["2024",11,26]]}}}],"schema":"https://github.com/citation-style-language/schema/raw/master/csl-citation.json"} </w:instrText>
      </w:r>
      <w:r w:rsidR="004E48D5" w:rsidRPr="008D2AF1">
        <w:rPr>
          <w:color w:val="000000"/>
        </w:rPr>
        <w:fldChar w:fldCharType="separate"/>
      </w:r>
      <w:r w:rsidR="004E48D5" w:rsidRPr="008D2AF1">
        <w:rPr>
          <w:noProof/>
          <w:color w:val="000000"/>
        </w:rPr>
        <w:t>(Shrestha et al. 2024)</w:t>
      </w:r>
      <w:r w:rsidR="004E48D5" w:rsidRPr="008D2AF1">
        <w:rPr>
          <w:color w:val="000000"/>
        </w:rPr>
        <w:fldChar w:fldCharType="end"/>
      </w:r>
      <w:r w:rsidR="002C3555" w:rsidRPr="008D2AF1">
        <w:t>.</w:t>
      </w:r>
      <w:r w:rsidR="002C3555" w:rsidRPr="008D2AF1">
        <w:rPr>
          <w:color w:val="000000"/>
        </w:rPr>
        <w:t xml:space="preserve"> </w:t>
      </w:r>
      <w:r w:rsidR="002C320F" w:rsidRPr="008D2AF1">
        <w:rPr>
          <w:color w:val="000000"/>
        </w:rPr>
        <w:t>Fast</w:t>
      </w:r>
      <w:r w:rsidR="00E6680F" w:rsidRPr="008D2AF1">
        <w:rPr>
          <w:color w:val="000000"/>
        </w:rPr>
        <w:t>-</w:t>
      </w:r>
      <w:r w:rsidR="002C320F" w:rsidRPr="008D2AF1">
        <w:rPr>
          <w:color w:val="000000"/>
        </w:rPr>
        <w:t xml:space="preserve">growing canopy kelps, which form expansive </w:t>
      </w:r>
      <w:r w:rsidR="00E6680F" w:rsidRPr="008D2AF1">
        <w:rPr>
          <w:color w:val="000000"/>
        </w:rPr>
        <w:t xml:space="preserve">underwater </w:t>
      </w:r>
      <w:r w:rsidR="002C320F" w:rsidRPr="008D2AF1">
        <w:rPr>
          <w:color w:val="000000"/>
        </w:rPr>
        <w:t>forests, may benefit from these excretions directly as a source of nitrogen</w:t>
      </w:r>
      <w:r w:rsidR="004F21D6" w:rsidRPr="008D2AF1">
        <w:rPr>
          <w:color w:val="000000"/>
        </w:rPr>
        <w:t xml:space="preserve"> (in the form of </w:t>
      </w:r>
      <w:r w:rsidR="001059C8" w:rsidRPr="008D2AF1">
        <w:rPr>
          <w:color w:val="000000"/>
        </w:rPr>
        <w:t>NH₄⁺</w:t>
      </w:r>
      <w:r w:rsidR="004F21D6" w:rsidRPr="008D2AF1">
        <w:rPr>
          <w:color w:val="000000"/>
        </w:rPr>
        <w:t>)</w:t>
      </w:r>
      <w:r w:rsidR="008B1EB6" w:rsidRPr="008D2AF1">
        <w:rPr>
          <w:color w:val="000000"/>
        </w:rPr>
        <w:t>, especially</w:t>
      </w:r>
      <w:r w:rsidR="002C320F" w:rsidRPr="008D2AF1">
        <w:rPr>
          <w:color w:val="000000"/>
        </w:rPr>
        <w:t xml:space="preserve"> during low upwelling periods </w:t>
      </w:r>
      <w:r w:rsidR="002C320F" w:rsidRPr="008D2AF1">
        <w:rPr>
          <w:color w:val="000000"/>
        </w:rPr>
        <w:fldChar w:fldCharType="begin"/>
      </w:r>
      <w:r w:rsidR="00B87C81" w:rsidRPr="008D2AF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8D2AF1">
        <w:rPr>
          <w:color w:val="000000"/>
        </w:rPr>
        <w:fldChar w:fldCharType="separate"/>
      </w:r>
      <w:r w:rsidR="00B87C81" w:rsidRPr="008D2AF1">
        <w:rPr>
          <w:noProof/>
          <w:color w:val="000000"/>
        </w:rPr>
        <w:t>(Brzezinksi et al. 2013; Lees et al. 2024)</w:t>
      </w:r>
      <w:r w:rsidR="002C320F" w:rsidRPr="008D2AF1">
        <w:rPr>
          <w:color w:val="000000"/>
        </w:rPr>
        <w:fldChar w:fldCharType="end"/>
      </w:r>
      <w:r w:rsidR="002C320F" w:rsidRPr="008D2AF1">
        <w:rPr>
          <w:color w:val="000000"/>
        </w:rPr>
        <w:t>. These kelp</w:t>
      </w:r>
      <w:r w:rsidR="00255188" w:rsidRPr="008D2AF1">
        <w:rPr>
          <w:color w:val="000000"/>
        </w:rPr>
        <w:t>s</w:t>
      </w:r>
      <w:r w:rsidR="002C320F" w:rsidRPr="008D2AF1">
        <w:rPr>
          <w:color w:val="000000"/>
        </w:rPr>
        <w:t>, which comprise giant kelp (</w:t>
      </w:r>
      <w:r w:rsidR="002C320F" w:rsidRPr="008D2AF1">
        <w:rPr>
          <w:i/>
          <w:color w:val="000000"/>
        </w:rPr>
        <w:t xml:space="preserve">Macrocystis </w:t>
      </w:r>
      <w:proofErr w:type="spellStart"/>
      <w:r w:rsidR="002C320F" w:rsidRPr="008D2AF1">
        <w:rPr>
          <w:i/>
          <w:color w:val="000000"/>
        </w:rPr>
        <w:t>pyrifera</w:t>
      </w:r>
      <w:proofErr w:type="spellEnd"/>
      <w:r w:rsidR="002C320F" w:rsidRPr="008D2AF1">
        <w:rPr>
          <w:color w:val="000000"/>
        </w:rPr>
        <w:t>) and bull kelp (</w:t>
      </w:r>
      <w:proofErr w:type="spellStart"/>
      <w:r w:rsidR="002C320F" w:rsidRPr="008D2AF1">
        <w:rPr>
          <w:i/>
          <w:color w:val="000000"/>
        </w:rPr>
        <w:t>Nereocystis</w:t>
      </w:r>
      <w:proofErr w:type="spellEnd"/>
      <w:r w:rsidR="002C320F" w:rsidRPr="008D2AF1">
        <w:rPr>
          <w:i/>
          <w:color w:val="000000"/>
        </w:rPr>
        <w:t xml:space="preserve"> </w:t>
      </w:r>
      <w:proofErr w:type="spellStart"/>
      <w:r w:rsidR="002C320F" w:rsidRPr="008D2AF1">
        <w:rPr>
          <w:i/>
          <w:color w:val="000000"/>
        </w:rPr>
        <w:t>leutkeana</w:t>
      </w:r>
      <w:proofErr w:type="spellEnd"/>
      <w:r w:rsidR="002C320F" w:rsidRPr="008D2AF1">
        <w:rPr>
          <w:color w:val="000000"/>
        </w:rPr>
        <w:t>)</w:t>
      </w:r>
      <w:r w:rsidR="00E6680F" w:rsidRPr="008D2AF1">
        <w:rPr>
          <w:color w:val="000000"/>
        </w:rPr>
        <w:t xml:space="preserve"> in the northeast Pacific</w:t>
      </w:r>
      <w:r w:rsidR="002C320F" w:rsidRPr="008D2AF1">
        <w:rPr>
          <w:color w:val="000000"/>
        </w:rPr>
        <w:t xml:space="preserve">, also </w:t>
      </w:r>
      <w:r w:rsidR="00DA559A" w:rsidRPr="008D2AF1">
        <w:rPr>
          <w:color w:val="000000"/>
        </w:rPr>
        <w:t xml:space="preserve">influence the </w:t>
      </w:r>
      <w:r w:rsidR="002C320F" w:rsidRPr="008D2AF1">
        <w:rPr>
          <w:color w:val="000000"/>
        </w:rPr>
        <w:t xml:space="preserve">hydrodynamics and </w:t>
      </w:r>
      <w:r w:rsidR="000648DC" w:rsidRPr="008D2AF1">
        <w:rPr>
          <w:color w:val="000000"/>
        </w:rPr>
        <w:t>hydrochemistry</w:t>
      </w:r>
      <w:r w:rsidR="00DA559A" w:rsidRPr="008D2AF1">
        <w:rPr>
          <w:color w:val="000000"/>
        </w:rPr>
        <w:t xml:space="preserve"> of seawater</w:t>
      </w:r>
      <w:r w:rsidR="002C320F" w:rsidRPr="008D2AF1">
        <w:rPr>
          <w:color w:val="000000"/>
        </w:rPr>
        <w:t xml:space="preserve">, both slowing </w:t>
      </w:r>
      <w:r w:rsidR="006C6F43" w:rsidRPr="008D2AF1">
        <w:rPr>
          <w:color w:val="000000"/>
        </w:rPr>
        <w:t xml:space="preserve">water </w:t>
      </w:r>
      <w:r w:rsidR="002C320F" w:rsidRPr="008D2AF1">
        <w:rPr>
          <w:color w:val="000000"/>
        </w:rPr>
        <w:t xml:space="preserve">flow within </w:t>
      </w:r>
      <w:r w:rsidR="00A210AD" w:rsidRPr="008D2AF1">
        <w:rPr>
          <w:color w:val="000000"/>
        </w:rPr>
        <w:t xml:space="preserve">the </w:t>
      </w:r>
      <w:r w:rsidR="002C320F" w:rsidRPr="008D2AF1">
        <w:rPr>
          <w:color w:val="000000"/>
        </w:rPr>
        <w:t xml:space="preserve">forests and </w:t>
      </w:r>
      <w:r w:rsidR="00A210AD" w:rsidRPr="008D2AF1">
        <w:rPr>
          <w:color w:val="000000"/>
        </w:rPr>
        <w:t xml:space="preserve">generating </w:t>
      </w:r>
      <w:r w:rsidR="002C320F" w:rsidRPr="008D2AF1">
        <w:rPr>
          <w:color w:val="000000"/>
        </w:rPr>
        <w:t>gradient</w:t>
      </w:r>
      <w:r w:rsidR="00E6680F" w:rsidRPr="008D2AF1">
        <w:rPr>
          <w:color w:val="000000"/>
        </w:rPr>
        <w:t>s</w:t>
      </w:r>
      <w:r w:rsidR="002C320F" w:rsidRPr="008D2AF1">
        <w:rPr>
          <w:color w:val="000000"/>
        </w:rPr>
        <w:t xml:space="preserve"> of carbon content, pH, alkalinity, and oxygen</w:t>
      </w:r>
      <w:r w:rsidR="00E626AC" w:rsidRPr="008D2AF1">
        <w:rPr>
          <w:color w:val="000000"/>
        </w:rPr>
        <w:t xml:space="preserve"> </w:t>
      </w:r>
      <w:r w:rsidR="00E626AC" w:rsidRPr="008D2AF1">
        <w:rPr>
          <w:color w:val="000000"/>
        </w:rPr>
        <w:fldChar w:fldCharType="begin"/>
      </w:r>
      <w:r w:rsidR="00B87C81" w:rsidRPr="008D2AF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8D2AF1">
        <w:rPr>
          <w:color w:val="000000"/>
        </w:rPr>
        <w:fldChar w:fldCharType="separate"/>
      </w:r>
      <w:r w:rsidR="00B87C81" w:rsidRPr="008D2AF1">
        <w:rPr>
          <w:noProof/>
          <w:color w:val="000000"/>
        </w:rPr>
        <w:t>(Jackson and Winant 1983; Gaylord et al. 2007; Pfister et al. 2019)</w:t>
      </w:r>
      <w:r w:rsidR="00E626AC" w:rsidRPr="008D2AF1">
        <w:rPr>
          <w:color w:val="000000"/>
        </w:rPr>
        <w:fldChar w:fldCharType="end"/>
      </w:r>
      <w:r w:rsidR="00E626AC" w:rsidRPr="008D2AF1">
        <w:rPr>
          <w:color w:val="000000"/>
        </w:rPr>
        <w:t>.</w:t>
      </w:r>
      <w:r w:rsidR="002C320F" w:rsidRPr="008D2AF1">
        <w:rPr>
          <w:color w:val="000000"/>
        </w:rPr>
        <w:t xml:space="preserve"> These</w:t>
      </w:r>
      <w:r w:rsidR="00775011" w:rsidRPr="008D2AF1">
        <w:rPr>
          <w:color w:val="000000"/>
        </w:rPr>
        <w:t xml:space="preserve"> m</w:t>
      </w:r>
      <w:r w:rsidR="00A210AD" w:rsidRPr="008D2AF1">
        <w:rPr>
          <w:color w:val="000000"/>
        </w:rPr>
        <w:t>odifications of the surrounding fluid environment by kelp forests</w:t>
      </w:r>
      <w:r w:rsidR="002C320F" w:rsidRPr="008D2AF1">
        <w:rPr>
          <w:color w:val="000000"/>
        </w:rPr>
        <w:t xml:space="preserve"> could affect the productivity and community composition of other primary producers</w:t>
      </w:r>
      <w:r w:rsidR="00255188" w:rsidRPr="008D2AF1">
        <w:rPr>
          <w:color w:val="000000"/>
        </w:rPr>
        <w:t xml:space="preserve"> and</w:t>
      </w:r>
      <w:r w:rsidR="008B1EB6" w:rsidRPr="008D2AF1">
        <w:rPr>
          <w:color w:val="000000"/>
        </w:rPr>
        <w:t xml:space="preserve"> contribut</w:t>
      </w:r>
      <w:r w:rsidR="00255188" w:rsidRPr="008D2AF1">
        <w:rPr>
          <w:color w:val="000000"/>
        </w:rPr>
        <w:t xml:space="preserve">e </w:t>
      </w:r>
      <w:r w:rsidR="008B1EB6" w:rsidRPr="008D2AF1">
        <w:rPr>
          <w:color w:val="000000"/>
        </w:rPr>
        <w:t xml:space="preserve">to </w:t>
      </w:r>
      <w:r w:rsidR="00043001" w:rsidRPr="008D2AF1">
        <w:rPr>
          <w:color w:val="000000"/>
        </w:rPr>
        <w:t xml:space="preserve">small-scale </w:t>
      </w:r>
      <w:r w:rsidR="008B1EB6" w:rsidRPr="008D2AF1">
        <w:rPr>
          <w:color w:val="000000"/>
        </w:rPr>
        <w:t xml:space="preserve">spatial </w:t>
      </w:r>
      <w:r w:rsidR="004F21D6" w:rsidRPr="008D2AF1">
        <w:rPr>
          <w:color w:val="000000"/>
        </w:rPr>
        <w:t>nutrient</w:t>
      </w:r>
      <w:r w:rsidR="008B1EB6" w:rsidRPr="008D2AF1">
        <w:rPr>
          <w:color w:val="000000"/>
        </w:rPr>
        <w:t xml:space="preserve"> heterogeneity</w:t>
      </w:r>
      <w:r w:rsidR="002C320F" w:rsidRPr="008D2AF1">
        <w:rPr>
          <w:color w:val="000000"/>
        </w:rPr>
        <w:t xml:space="preserve">. </w:t>
      </w:r>
    </w:p>
    <w:p w14:paraId="3D7BAE27" w14:textId="064916B9" w:rsidR="00701637" w:rsidRPr="008D2AF1" w:rsidRDefault="00F26904" w:rsidP="000172B0">
      <w:pPr>
        <w:pBdr>
          <w:top w:val="nil"/>
          <w:left w:val="nil"/>
          <w:bottom w:val="nil"/>
          <w:right w:val="nil"/>
          <w:between w:val="nil"/>
        </w:pBdr>
        <w:spacing w:line="480" w:lineRule="auto"/>
        <w:ind w:firstLine="720"/>
      </w:pPr>
      <w:r w:rsidRPr="008D2AF1">
        <w:rPr>
          <w:color w:val="000000"/>
        </w:rPr>
        <w:t xml:space="preserve">We aimed to quantify the contribution of </w:t>
      </w:r>
      <w:r w:rsidR="0030052D" w:rsidRPr="008D2AF1">
        <w:rPr>
          <w:color w:val="000000"/>
        </w:rPr>
        <w:t>animal-</w:t>
      </w:r>
      <w:r w:rsidR="00D57AB2" w:rsidRPr="008D2AF1">
        <w:rPr>
          <w:color w:val="000000"/>
        </w:rPr>
        <w:t xml:space="preserve">regenerated </w:t>
      </w:r>
      <w:r w:rsidR="0030052D" w:rsidRPr="008D2AF1">
        <w:rPr>
          <w:color w:val="000000"/>
        </w:rPr>
        <w:t xml:space="preserve">nitrogen </w:t>
      </w:r>
      <w:r w:rsidR="00D57AB2" w:rsidRPr="008D2AF1">
        <w:rPr>
          <w:color w:val="000000"/>
        </w:rPr>
        <w:t>to spatial variability</w:t>
      </w:r>
      <w:r w:rsidR="00BC390A" w:rsidRPr="008D2AF1">
        <w:rPr>
          <w:color w:val="000000"/>
        </w:rPr>
        <w:t xml:space="preserve"> of nutrients</w:t>
      </w:r>
      <w:r w:rsidRPr="008D2AF1">
        <w:rPr>
          <w:color w:val="000000"/>
        </w:rPr>
        <w:t xml:space="preserve"> in a temperate, wave</w:t>
      </w:r>
      <w:r w:rsidR="000E691F" w:rsidRPr="008D2AF1">
        <w:rPr>
          <w:color w:val="000000"/>
        </w:rPr>
        <w:t>-</w:t>
      </w:r>
      <w:r w:rsidRPr="008D2AF1">
        <w:rPr>
          <w:color w:val="000000"/>
        </w:rPr>
        <w:t>swept upwelling region</w:t>
      </w:r>
      <w:r w:rsidR="00775011" w:rsidRPr="008D2AF1">
        <w:rPr>
          <w:color w:val="000000"/>
        </w:rPr>
        <w:t xml:space="preserve"> </w:t>
      </w:r>
      <w:r w:rsidR="00A210AD" w:rsidRPr="008D2AF1">
        <w:rPr>
          <w:color w:val="000000"/>
        </w:rPr>
        <w:t>(</w:t>
      </w:r>
      <w:r w:rsidR="002D40ED" w:rsidRPr="008D2AF1">
        <w:rPr>
          <w:color w:val="000000"/>
        </w:rPr>
        <w:t>Barkley Sound</w:t>
      </w:r>
      <w:r w:rsidR="00A210AD" w:rsidRPr="008D2AF1">
        <w:rPr>
          <w:color w:val="000000"/>
        </w:rPr>
        <w:t>,</w:t>
      </w:r>
      <w:r w:rsidR="000E691F" w:rsidRPr="008D2AF1">
        <w:rPr>
          <w:color w:val="000000"/>
        </w:rPr>
        <w:t xml:space="preserve"> British </w:t>
      </w:r>
      <w:r w:rsidR="000E691F" w:rsidRPr="008D2AF1">
        <w:rPr>
          <w:color w:val="000000"/>
        </w:rPr>
        <w:lastRenderedPageBreak/>
        <w:t>Columbia,</w:t>
      </w:r>
      <w:r w:rsidR="002D40ED" w:rsidRPr="008D2AF1">
        <w:rPr>
          <w:color w:val="000000"/>
        </w:rPr>
        <w:t xml:space="preserve"> </w:t>
      </w:r>
      <w:r w:rsidR="00D57AB2" w:rsidRPr="008D2AF1">
        <w:rPr>
          <w:color w:val="000000"/>
        </w:rPr>
        <w:t>Canada</w:t>
      </w:r>
      <w:r w:rsidR="00A210AD" w:rsidRPr="008D2AF1">
        <w:rPr>
          <w:color w:val="000000"/>
        </w:rPr>
        <w:t>)</w:t>
      </w:r>
      <w:r w:rsidR="00D57AB2" w:rsidRPr="008D2AF1">
        <w:rPr>
          <w:color w:val="000000"/>
        </w:rPr>
        <w:t>. This region is located on the traditional territories of the Huu-ay-aht Nation and comprises an archipelago of islands</w:t>
      </w:r>
      <w:r w:rsidR="00A07ADB" w:rsidRPr="008D2AF1">
        <w:rPr>
          <w:color w:val="000000"/>
        </w:rPr>
        <w:t xml:space="preserve"> </w:t>
      </w:r>
      <w:r w:rsidRPr="008D2AF1">
        <w:rPr>
          <w:color w:val="000000"/>
        </w:rPr>
        <w:t>dotted with rocky reefs and kelp forests</w:t>
      </w:r>
      <w:r w:rsidR="00A210AD" w:rsidRPr="008D2AF1">
        <w:rPr>
          <w:color w:val="000000"/>
        </w:rPr>
        <w:t xml:space="preserve"> of heterogeneous structure</w:t>
      </w:r>
      <w:r w:rsidR="00D57AB2" w:rsidRPr="008D2AF1">
        <w:rPr>
          <w:color w:val="000000"/>
        </w:rPr>
        <w:t>.</w:t>
      </w:r>
      <w:r w:rsidR="00C11E26" w:rsidRPr="008D2AF1">
        <w:rPr>
          <w:color w:val="000000"/>
        </w:rPr>
        <w:t xml:space="preserve"> </w:t>
      </w:r>
      <w:r w:rsidR="006214D6" w:rsidRPr="008D2AF1">
        <w:rPr>
          <w:color w:val="000000"/>
        </w:rPr>
        <w:t>We</w:t>
      </w:r>
      <w:r w:rsidR="00A226B8" w:rsidRPr="008D2AF1">
        <w:rPr>
          <w:color w:val="000000"/>
        </w:rPr>
        <w:t xml:space="preserve"> hypothesized</w:t>
      </w:r>
      <w:r w:rsidR="006214D6" w:rsidRPr="008D2AF1">
        <w:rPr>
          <w:color w:val="000000"/>
        </w:rPr>
        <w:t xml:space="preserve"> that animal-regenerated nutrients contribute to variability in resource availability across </w:t>
      </w:r>
      <w:r w:rsidR="00D83BB3" w:rsidRPr="008D2AF1">
        <w:rPr>
          <w:color w:val="000000"/>
        </w:rPr>
        <w:t>three distinct spatial</w:t>
      </w:r>
      <w:r w:rsidR="006214D6" w:rsidRPr="008D2AF1">
        <w:rPr>
          <w:color w:val="000000"/>
        </w:rPr>
        <w:t xml:space="preserve"> scales. </w:t>
      </w:r>
      <w:r w:rsidR="00A213FF" w:rsidRPr="008D2AF1">
        <w:rPr>
          <w:color w:val="000000"/>
        </w:rPr>
        <w:t>Specifically, w</w:t>
      </w:r>
      <w:r w:rsidR="00E34FA8" w:rsidRPr="008D2AF1">
        <w:rPr>
          <w:color w:val="000000"/>
        </w:rPr>
        <w:t xml:space="preserve">e </w:t>
      </w:r>
      <w:r w:rsidR="002624C3" w:rsidRPr="008D2AF1">
        <w:rPr>
          <w:color w:val="000000"/>
        </w:rPr>
        <w:t xml:space="preserve">predicted that </w:t>
      </w:r>
      <w:r w:rsidR="001059C8" w:rsidRPr="008D2AF1">
        <w:rPr>
          <w:color w:val="000000"/>
        </w:rPr>
        <w:t xml:space="preserve">NH₄⁺ </w:t>
      </w:r>
      <w:r w:rsidR="002624C3" w:rsidRPr="008D2AF1">
        <w:rPr>
          <w:color w:val="000000"/>
        </w:rPr>
        <w:t xml:space="preserve">variation </w:t>
      </w:r>
      <w:r w:rsidR="004D113C" w:rsidRPr="008D2AF1">
        <w:rPr>
          <w:color w:val="000000"/>
        </w:rPr>
        <w:t>would</w:t>
      </w:r>
      <w:r w:rsidR="002624C3" w:rsidRPr="008D2AF1">
        <w:rPr>
          <w:color w:val="000000"/>
        </w:rPr>
        <w:t xml:space="preserve"> be detectable at the</w:t>
      </w:r>
      <w:r w:rsidR="00D83BB3" w:rsidRPr="008D2AF1">
        <w:rPr>
          <w:color w:val="000000"/>
        </w:rPr>
        <w:t xml:space="preserve"> meso-scale</w:t>
      </w:r>
      <w:r w:rsidR="002624C3" w:rsidRPr="008D2AF1">
        <w:rPr>
          <w:color w:val="000000"/>
        </w:rPr>
        <w:t xml:space="preserve"> </w:t>
      </w:r>
      <w:r w:rsidR="00AC12DC" w:rsidRPr="008D2AF1">
        <w:rPr>
          <w:color w:val="000000"/>
        </w:rPr>
        <w:t xml:space="preserve">due to </w:t>
      </w:r>
      <w:r w:rsidR="002624C3" w:rsidRPr="008D2AF1">
        <w:rPr>
          <w:color w:val="000000"/>
        </w:rPr>
        <w:t>variation in animal abundance among sites. We also expected</w:t>
      </w:r>
      <w:r w:rsidR="00535F8D" w:rsidRPr="008D2AF1">
        <w:rPr>
          <w:color w:val="000000"/>
        </w:rPr>
        <w:t xml:space="preserve"> to </w:t>
      </w:r>
      <w:r w:rsidR="00A210AD" w:rsidRPr="008D2AF1">
        <w:rPr>
          <w:color w:val="000000"/>
        </w:rPr>
        <w:t xml:space="preserve">observe </w:t>
      </w:r>
      <w:r w:rsidR="00535F8D" w:rsidRPr="008D2AF1">
        <w:rPr>
          <w:color w:val="000000"/>
        </w:rPr>
        <w:t xml:space="preserve">variation in </w:t>
      </w:r>
      <w:r w:rsidR="001059C8" w:rsidRPr="008D2AF1">
        <w:rPr>
          <w:color w:val="000000"/>
        </w:rPr>
        <w:t xml:space="preserve">NH₄⁺ </w:t>
      </w:r>
      <w:r w:rsidR="00535F8D" w:rsidRPr="008D2AF1">
        <w:rPr>
          <w:color w:val="000000"/>
        </w:rPr>
        <w:t>concentrations a</w:t>
      </w:r>
      <w:r w:rsidR="002624C3" w:rsidRPr="008D2AF1">
        <w:rPr>
          <w:color w:val="000000"/>
        </w:rPr>
        <w:t xml:space="preserve">t </w:t>
      </w:r>
      <w:r w:rsidR="004F4392" w:rsidRPr="008D2AF1">
        <w:rPr>
          <w:color w:val="000000"/>
        </w:rPr>
        <w:t>small</w:t>
      </w:r>
      <w:r w:rsidR="002624C3" w:rsidRPr="008D2AF1">
        <w:rPr>
          <w:color w:val="000000"/>
        </w:rPr>
        <w:t xml:space="preserve"> scales</w:t>
      </w:r>
      <w:r w:rsidR="004F4392" w:rsidRPr="008D2AF1">
        <w:rPr>
          <w:color w:val="000000"/>
        </w:rPr>
        <w:t xml:space="preserve"> (</w:t>
      </w:r>
      <w:r w:rsidR="002624C3" w:rsidRPr="008D2AF1">
        <w:rPr>
          <w:color w:val="000000"/>
        </w:rPr>
        <w:t xml:space="preserve">within </w:t>
      </w:r>
      <w:r w:rsidR="00535F8D" w:rsidRPr="008D2AF1">
        <w:rPr>
          <w:color w:val="000000"/>
        </w:rPr>
        <w:t>natural sites</w:t>
      </w:r>
      <w:r w:rsidR="004F4392" w:rsidRPr="008D2AF1">
        <w:rPr>
          <w:color w:val="000000"/>
        </w:rPr>
        <w:t>)</w:t>
      </w:r>
      <w:r w:rsidR="00535F8D" w:rsidRPr="008D2AF1">
        <w:rPr>
          <w:color w:val="000000"/>
        </w:rPr>
        <w:t xml:space="preserve"> and </w:t>
      </w:r>
      <w:r w:rsidR="004F4392" w:rsidRPr="008D2AF1">
        <w:rPr>
          <w:color w:val="000000"/>
        </w:rPr>
        <w:t>fine scales (</w:t>
      </w:r>
      <w:r w:rsidR="00535F8D" w:rsidRPr="008D2AF1">
        <w:rPr>
          <w:color w:val="000000"/>
        </w:rPr>
        <w:t>between experimental cages), but only under conditions that allow</w:t>
      </w:r>
      <w:r w:rsidR="00A210AD" w:rsidRPr="008D2AF1">
        <w:rPr>
          <w:color w:val="000000"/>
        </w:rPr>
        <w:t xml:space="preserve"> for</w:t>
      </w:r>
      <w:r w:rsidR="00535F8D" w:rsidRPr="008D2AF1">
        <w:rPr>
          <w:color w:val="000000"/>
        </w:rPr>
        <w:t xml:space="preserve"> local enrichment (e.g., low tidal exchange). To test these predictions, we </w:t>
      </w:r>
      <w:r w:rsidR="00A213FF" w:rsidRPr="008D2AF1">
        <w:rPr>
          <w:color w:val="000000"/>
        </w:rPr>
        <w:t>measured variation in</w:t>
      </w:r>
      <w:r w:rsidR="000E691F" w:rsidRPr="008D2AF1">
        <w:rPr>
          <w:color w:val="000000"/>
        </w:rPr>
        <w:t xml:space="preserve"> </w:t>
      </w:r>
      <w:r w:rsidR="00057BA8" w:rsidRPr="008D2AF1">
        <w:t xml:space="preserve">NH₄⁺ </w:t>
      </w:r>
      <w:r w:rsidR="00A213FF" w:rsidRPr="008D2AF1">
        <w:rPr>
          <w:color w:val="000000"/>
        </w:rPr>
        <w:t>concentrations</w:t>
      </w:r>
      <w:r w:rsidR="00E34FA8" w:rsidRPr="008D2AF1">
        <w:rPr>
          <w:color w:val="000000"/>
        </w:rPr>
        <w:t xml:space="preserve"> among </w:t>
      </w:r>
      <w:r w:rsidR="00FC6B44" w:rsidRPr="008D2AF1">
        <w:rPr>
          <w:color w:val="000000"/>
        </w:rPr>
        <w:t>rocky reef sites</w:t>
      </w:r>
      <w:r w:rsidR="00B62F21" w:rsidRPr="008D2AF1">
        <w:rPr>
          <w:color w:val="000000"/>
        </w:rPr>
        <w:t xml:space="preserve"> (</w:t>
      </w:r>
      <w:proofErr w:type="spellStart"/>
      <w:r w:rsidR="00B62F21" w:rsidRPr="008D2AF1">
        <w:rPr>
          <w:color w:val="000000"/>
        </w:rPr>
        <w:t>meso</w:t>
      </w:r>
      <w:proofErr w:type="spellEnd"/>
      <w:r w:rsidR="00B62F21" w:rsidRPr="008D2AF1">
        <w:rPr>
          <w:color w:val="000000"/>
        </w:rPr>
        <w:t xml:space="preserve"> scale of </w:t>
      </w:r>
      <w:r w:rsidR="000C156B" w:rsidRPr="008D2AF1">
        <w:rPr>
          <w:color w:val="000000"/>
        </w:rPr>
        <w:t>~</w:t>
      </w:r>
      <w:r w:rsidR="00B62F21" w:rsidRPr="008D2AF1">
        <w:rPr>
          <w:color w:val="000000"/>
        </w:rPr>
        <w:t>10s of km)</w:t>
      </w:r>
      <w:r w:rsidR="00FC6B44" w:rsidRPr="008D2AF1">
        <w:rPr>
          <w:color w:val="000000"/>
        </w:rPr>
        <w:t xml:space="preserve">, </w:t>
      </w:r>
      <w:r w:rsidR="00B62F21" w:rsidRPr="008D2AF1">
        <w:rPr>
          <w:color w:val="000000"/>
        </w:rPr>
        <w:t xml:space="preserve">in and </w:t>
      </w:r>
      <w:r w:rsidR="000C156B" w:rsidRPr="008D2AF1">
        <w:rPr>
          <w:color w:val="000000"/>
        </w:rPr>
        <w:t>out of</w:t>
      </w:r>
      <w:r w:rsidR="00B62F21" w:rsidRPr="008D2AF1">
        <w:rPr>
          <w:color w:val="000000"/>
        </w:rPr>
        <w:t xml:space="preserve"> </w:t>
      </w:r>
      <w:r w:rsidR="00FC6B44" w:rsidRPr="008D2AF1">
        <w:rPr>
          <w:color w:val="000000"/>
        </w:rPr>
        <w:t xml:space="preserve">kelp forest </w:t>
      </w:r>
      <w:r w:rsidR="00E34FA8" w:rsidRPr="008D2AF1">
        <w:rPr>
          <w:color w:val="000000"/>
        </w:rPr>
        <w:t>sites</w:t>
      </w:r>
      <w:r w:rsidR="00B62F21" w:rsidRPr="008D2AF1">
        <w:rPr>
          <w:color w:val="000000"/>
        </w:rPr>
        <w:t xml:space="preserve"> (small scale </w:t>
      </w:r>
      <w:r w:rsidR="003D5FEF" w:rsidRPr="008D2AF1">
        <w:rPr>
          <w:color w:val="000000"/>
        </w:rPr>
        <w:t xml:space="preserve">of </w:t>
      </w:r>
      <w:r w:rsidR="00D34121" w:rsidRPr="008D2AF1">
        <w:rPr>
          <w:color w:val="000000"/>
        </w:rPr>
        <w:t>5</w:t>
      </w:r>
      <w:r w:rsidR="00B62F21" w:rsidRPr="008D2AF1">
        <w:rPr>
          <w:color w:val="000000"/>
        </w:rPr>
        <w:t xml:space="preserve"> m)</w:t>
      </w:r>
      <w:r w:rsidR="00FC6B44" w:rsidRPr="008D2AF1">
        <w:rPr>
          <w:color w:val="000000"/>
        </w:rPr>
        <w:t xml:space="preserve">, and </w:t>
      </w:r>
      <w:r w:rsidR="009962D6" w:rsidRPr="008D2AF1">
        <w:rPr>
          <w:color w:val="000000"/>
        </w:rPr>
        <w:t>near experimentally caged consumers (</w:t>
      </w:r>
      <w:r w:rsidR="00B46066" w:rsidRPr="008D2AF1">
        <w:rPr>
          <w:color w:val="000000"/>
        </w:rPr>
        <w:t>fine</w:t>
      </w:r>
      <w:r w:rsidR="009962D6" w:rsidRPr="008D2AF1">
        <w:rPr>
          <w:color w:val="000000"/>
        </w:rPr>
        <w:t xml:space="preserve"> scale </w:t>
      </w:r>
      <w:r w:rsidR="00E65785" w:rsidRPr="008D2AF1">
        <w:rPr>
          <w:color w:val="000000"/>
        </w:rPr>
        <w:t>of &lt;</w:t>
      </w:r>
      <w:r w:rsidR="000C156B" w:rsidRPr="008D2AF1">
        <w:rPr>
          <w:color w:val="000000"/>
        </w:rPr>
        <w:t xml:space="preserve"> </w:t>
      </w:r>
      <w:r w:rsidR="00D34121" w:rsidRPr="008D2AF1">
        <w:rPr>
          <w:color w:val="000000"/>
        </w:rPr>
        <w:t>2</w:t>
      </w:r>
      <w:r w:rsidR="000C156B" w:rsidRPr="008D2AF1">
        <w:rPr>
          <w:color w:val="000000"/>
        </w:rPr>
        <w:t xml:space="preserve"> m</w:t>
      </w:r>
      <w:r w:rsidR="00E65785" w:rsidRPr="008D2AF1">
        <w:rPr>
          <w:color w:val="000000"/>
        </w:rPr>
        <w:t>, Fig. 1a</w:t>
      </w:r>
      <w:r w:rsidR="00AC065D" w:rsidRPr="008D2AF1">
        <w:rPr>
          <w:color w:val="000000"/>
        </w:rPr>
        <w:t>–</w:t>
      </w:r>
      <w:r w:rsidR="00E65785" w:rsidRPr="008D2AF1">
        <w:rPr>
          <w:color w:val="000000"/>
        </w:rPr>
        <w:t>c</w:t>
      </w:r>
      <w:r w:rsidR="009962D6" w:rsidRPr="008D2AF1">
        <w:rPr>
          <w:color w:val="000000"/>
        </w:rPr>
        <w:t>)</w:t>
      </w:r>
      <w:r w:rsidR="00E34FA8" w:rsidRPr="008D2AF1">
        <w:rPr>
          <w:color w:val="000000"/>
        </w:rPr>
        <w:t xml:space="preserve">. </w:t>
      </w:r>
      <w:r w:rsidR="00FC6B44" w:rsidRPr="008D2AF1">
        <w:rPr>
          <w:color w:val="000000"/>
        </w:rPr>
        <w:t>We quantif</w:t>
      </w:r>
      <w:r w:rsidR="000E691F" w:rsidRPr="008D2AF1">
        <w:rPr>
          <w:color w:val="000000"/>
        </w:rPr>
        <w:t>ied</w:t>
      </w:r>
      <w:r w:rsidR="00FC6B44" w:rsidRPr="008D2AF1">
        <w:rPr>
          <w:color w:val="000000"/>
        </w:rPr>
        <w:t xml:space="preserve"> the abundance and diversity of fish</w:t>
      </w:r>
      <w:r w:rsidR="009962D6" w:rsidRPr="008D2AF1">
        <w:rPr>
          <w:color w:val="000000"/>
        </w:rPr>
        <w:t>es</w:t>
      </w:r>
      <w:r w:rsidR="00FC6B44" w:rsidRPr="008D2AF1">
        <w:rPr>
          <w:color w:val="000000"/>
        </w:rPr>
        <w:t xml:space="preserve"> and invertebrate</w:t>
      </w:r>
      <w:r w:rsidR="009962D6" w:rsidRPr="008D2AF1">
        <w:rPr>
          <w:color w:val="000000"/>
        </w:rPr>
        <w:t>s</w:t>
      </w:r>
      <w:r w:rsidR="00FC6B44" w:rsidRPr="008D2AF1">
        <w:rPr>
          <w:color w:val="000000"/>
        </w:rPr>
        <w:t xml:space="preserve"> at each rocky reef and kelp forest site </w:t>
      </w:r>
      <w:r w:rsidR="00535F8D" w:rsidRPr="008D2AF1">
        <w:rPr>
          <w:color w:val="000000"/>
        </w:rPr>
        <w:t xml:space="preserve">and </w:t>
      </w:r>
      <w:r w:rsidR="00FC6B44" w:rsidRPr="008D2AF1">
        <w:rPr>
          <w:color w:val="000000"/>
        </w:rPr>
        <w:t xml:space="preserve">measured kelp forest metrics and abiotic variables to explore </w:t>
      </w:r>
      <w:r w:rsidR="00A210AD" w:rsidRPr="008D2AF1">
        <w:rPr>
          <w:color w:val="000000"/>
        </w:rPr>
        <w:t xml:space="preserve">potential </w:t>
      </w:r>
      <w:r w:rsidR="00FC6B44" w:rsidRPr="008D2AF1">
        <w:rPr>
          <w:color w:val="000000"/>
        </w:rPr>
        <w:t xml:space="preserve">drivers of variation in </w:t>
      </w:r>
      <w:r w:rsidR="00057BA8" w:rsidRPr="008D2AF1">
        <w:t xml:space="preserve">NH₄⁺ </w:t>
      </w:r>
      <w:r w:rsidR="00FC6B44" w:rsidRPr="008D2AF1">
        <w:rPr>
          <w:color w:val="000000"/>
        </w:rPr>
        <w:t xml:space="preserve">concentrations. </w:t>
      </w:r>
      <w:r w:rsidR="00E34FA8" w:rsidRPr="008D2AF1">
        <w:rPr>
          <w:color w:val="000000"/>
        </w:rPr>
        <w:t>By characterizing</w:t>
      </w:r>
      <w:r w:rsidR="00A07ADB" w:rsidRPr="008D2AF1">
        <w:t xml:space="preserve"> </w:t>
      </w:r>
      <w:r w:rsidR="00A07ADB" w:rsidRPr="008D2AF1">
        <w:rPr>
          <w:color w:val="000000"/>
        </w:rPr>
        <w:t>the scale at which animal-driven nutrient</w:t>
      </w:r>
      <w:r w:rsidR="009962D6" w:rsidRPr="008D2AF1">
        <w:rPr>
          <w:color w:val="000000"/>
        </w:rPr>
        <w:t>s</w:t>
      </w:r>
      <w:r w:rsidR="00A07ADB" w:rsidRPr="008D2AF1">
        <w:rPr>
          <w:color w:val="000000"/>
        </w:rPr>
        <w:t xml:space="preserve"> var</w:t>
      </w:r>
      <w:r w:rsidR="009962D6" w:rsidRPr="008D2AF1">
        <w:rPr>
          <w:color w:val="000000"/>
        </w:rPr>
        <w:t>y</w:t>
      </w:r>
      <w:r w:rsidR="00E34FA8" w:rsidRPr="008D2AF1">
        <w:rPr>
          <w:color w:val="000000"/>
        </w:rPr>
        <w:t xml:space="preserve">, </w:t>
      </w:r>
      <w:r w:rsidR="002C3747" w:rsidRPr="008D2AF1">
        <w:rPr>
          <w:color w:val="000000"/>
        </w:rPr>
        <w:t xml:space="preserve">we hope </w:t>
      </w:r>
      <w:r w:rsidR="00155D45" w:rsidRPr="008D2AF1">
        <w:rPr>
          <w:color w:val="000000"/>
        </w:rPr>
        <w:t xml:space="preserve">to </w:t>
      </w:r>
      <w:r w:rsidR="00A210AD" w:rsidRPr="008D2AF1">
        <w:rPr>
          <w:color w:val="000000"/>
        </w:rPr>
        <w:t xml:space="preserve">uncover </w:t>
      </w:r>
      <w:r w:rsidR="002C3747" w:rsidRPr="008D2AF1">
        <w:rPr>
          <w:color w:val="000000"/>
        </w:rPr>
        <w:t xml:space="preserve">the </w:t>
      </w:r>
      <w:r w:rsidR="00A210AD" w:rsidRPr="008D2AF1">
        <w:rPr>
          <w:color w:val="000000"/>
        </w:rPr>
        <w:t>extent to which</w:t>
      </w:r>
      <w:r w:rsidR="002C3747" w:rsidRPr="008D2AF1">
        <w:rPr>
          <w:color w:val="000000"/>
        </w:rPr>
        <w:t xml:space="preserve"> consumers </w:t>
      </w:r>
      <w:r w:rsidR="00A01D2E" w:rsidRPr="008D2AF1">
        <w:rPr>
          <w:color w:val="000000"/>
        </w:rPr>
        <w:t xml:space="preserve">in temperate regions </w:t>
      </w:r>
      <w:r w:rsidR="002C3747" w:rsidRPr="008D2AF1">
        <w:rPr>
          <w:color w:val="000000"/>
        </w:rPr>
        <w:t>structur</w:t>
      </w:r>
      <w:r w:rsidR="00DF22E5" w:rsidRPr="008D2AF1">
        <w:rPr>
          <w:color w:val="000000"/>
        </w:rPr>
        <w:t>e communities</w:t>
      </w:r>
      <w:r w:rsidR="002C3747" w:rsidRPr="008D2AF1">
        <w:rPr>
          <w:color w:val="000000"/>
        </w:rPr>
        <w:t xml:space="preserve"> not only </w:t>
      </w:r>
      <w:r w:rsidR="00DF22E5" w:rsidRPr="008D2AF1">
        <w:rPr>
          <w:color w:val="000000"/>
        </w:rPr>
        <w:t xml:space="preserve">from the </w:t>
      </w:r>
      <w:r w:rsidR="002C3747" w:rsidRPr="008D2AF1">
        <w:rPr>
          <w:color w:val="000000"/>
        </w:rPr>
        <w:t>top</w:t>
      </w:r>
      <w:r w:rsidR="0096667C" w:rsidRPr="008D2AF1">
        <w:rPr>
          <w:color w:val="000000"/>
        </w:rPr>
        <w:t xml:space="preserve"> </w:t>
      </w:r>
      <w:r w:rsidR="002C3747" w:rsidRPr="008D2AF1">
        <w:rPr>
          <w:color w:val="000000"/>
        </w:rPr>
        <w:t xml:space="preserve">down, but also </w:t>
      </w:r>
      <w:r w:rsidR="00DF22E5" w:rsidRPr="008D2AF1">
        <w:rPr>
          <w:color w:val="000000"/>
        </w:rPr>
        <w:t xml:space="preserve">the </w:t>
      </w:r>
      <w:r w:rsidR="002C3747" w:rsidRPr="008D2AF1">
        <w:rPr>
          <w:color w:val="000000"/>
        </w:rPr>
        <w:t>bottom</w:t>
      </w:r>
      <w:r w:rsidR="00DF22E5" w:rsidRPr="008D2AF1">
        <w:rPr>
          <w:color w:val="000000"/>
        </w:rPr>
        <w:t xml:space="preserve"> </w:t>
      </w:r>
      <w:r w:rsidR="002C3747" w:rsidRPr="008D2AF1">
        <w:rPr>
          <w:color w:val="000000"/>
        </w:rPr>
        <w:t>up</w:t>
      </w:r>
      <w:r w:rsidR="009D637D" w:rsidRPr="008D2AF1">
        <w:rPr>
          <w:color w:val="000000"/>
        </w:rPr>
        <w:t xml:space="preserve"> through CND</w:t>
      </w:r>
      <w:r w:rsidR="002C3747" w:rsidRPr="008D2AF1">
        <w:rPr>
          <w:color w:val="000000"/>
        </w:rPr>
        <w:t>.</w:t>
      </w:r>
    </w:p>
    <w:p w14:paraId="203358C5" w14:textId="77777777" w:rsidR="000172B0" w:rsidRPr="008D2AF1" w:rsidRDefault="000172B0" w:rsidP="000172B0">
      <w:pPr>
        <w:pBdr>
          <w:top w:val="nil"/>
          <w:left w:val="nil"/>
          <w:bottom w:val="nil"/>
          <w:right w:val="nil"/>
          <w:between w:val="nil"/>
        </w:pBdr>
        <w:spacing w:line="480" w:lineRule="auto"/>
        <w:ind w:firstLine="720"/>
      </w:pPr>
    </w:p>
    <w:p w14:paraId="1F39CDF7" w14:textId="17F56DA2" w:rsidR="00CE7337" w:rsidRPr="008D2AF1" w:rsidRDefault="00EB3BC7" w:rsidP="00701637">
      <w:pPr>
        <w:pBdr>
          <w:top w:val="nil"/>
          <w:left w:val="nil"/>
          <w:bottom w:val="nil"/>
          <w:right w:val="nil"/>
          <w:between w:val="nil"/>
        </w:pBdr>
        <w:spacing w:line="480" w:lineRule="auto"/>
        <w:rPr>
          <w:color w:val="000000"/>
        </w:rPr>
      </w:pPr>
      <w:r w:rsidRPr="008D2AF1">
        <w:rPr>
          <w:b/>
        </w:rPr>
        <w:t>Methods</w:t>
      </w:r>
    </w:p>
    <w:p w14:paraId="21B1B931" w14:textId="2B3924EC" w:rsidR="00E31F65" w:rsidRPr="008D2AF1" w:rsidRDefault="00E31F65" w:rsidP="00EB3BC7">
      <w:pPr>
        <w:spacing w:line="480" w:lineRule="auto"/>
        <w:rPr>
          <w:i/>
        </w:rPr>
      </w:pPr>
      <w:r w:rsidRPr="008D2AF1">
        <w:rPr>
          <w:i/>
        </w:rPr>
        <w:t>Site</w:t>
      </w:r>
      <w:r w:rsidR="00701637" w:rsidRPr="008D2AF1">
        <w:rPr>
          <w:i/>
        </w:rPr>
        <w:t xml:space="preserve"> description</w:t>
      </w:r>
    </w:p>
    <w:p w14:paraId="303741BB" w14:textId="6280A072" w:rsidR="00AA776B" w:rsidRPr="008D2AF1" w:rsidRDefault="004E6F16" w:rsidP="00964D0B">
      <w:pPr>
        <w:spacing w:line="480" w:lineRule="auto"/>
      </w:pPr>
      <w:r w:rsidRPr="008D2AF1">
        <w:t xml:space="preserve">Barkley Sound </w:t>
      </w:r>
      <w:proofErr w:type="gramStart"/>
      <w:r w:rsidRPr="008D2AF1">
        <w:t>is located in</w:t>
      </w:r>
      <w:proofErr w:type="gramEnd"/>
      <w:r w:rsidRPr="008D2AF1">
        <w:t xml:space="preserve"> an upwelling region on the west coast of Vancouver Island, Canada. Upwelling supplies nitrates in the spring and early summer, while storm</w:t>
      </w:r>
      <w:r w:rsidR="005E0A73" w:rsidRPr="008D2AF1">
        <w:t>s</w:t>
      </w:r>
      <w:r w:rsidRPr="008D2AF1">
        <w:t xml:space="preserve"> flush riverine inputs into the nearshore in the winter and spring </w:t>
      </w:r>
      <w:r w:rsidRPr="008D2AF1">
        <w:fldChar w:fldCharType="begin"/>
      </w:r>
      <w:r w:rsidR="00ED6FED" w:rsidRPr="008D2AF1">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journalAbbreviation":"Atmos.-Ocean","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8D2AF1">
        <w:fldChar w:fldCharType="separate"/>
      </w:r>
      <w:r w:rsidR="00B87C81" w:rsidRPr="008D2AF1">
        <w:rPr>
          <w:noProof/>
        </w:rPr>
        <w:t>(Pawlowicz 2017)</w:t>
      </w:r>
      <w:r w:rsidRPr="008D2AF1">
        <w:fldChar w:fldCharType="end"/>
      </w:r>
      <w:r w:rsidRPr="008D2AF1">
        <w:t xml:space="preserve">. </w:t>
      </w:r>
      <w:r w:rsidR="00444BD0" w:rsidRPr="008D2AF1">
        <w:t xml:space="preserve">Due to the proximity of the </w:t>
      </w:r>
      <w:proofErr w:type="spellStart"/>
      <w:r w:rsidR="00444BD0" w:rsidRPr="008D2AF1">
        <w:t>Bamfield</w:t>
      </w:r>
      <w:proofErr w:type="spellEnd"/>
      <w:r w:rsidR="00444BD0" w:rsidRPr="008D2AF1">
        <w:t xml:space="preserve"> Marine Sciences Centre</w:t>
      </w:r>
      <w:r w:rsidR="0003350D" w:rsidRPr="008D2AF1">
        <w:t xml:space="preserve"> (BMSC)</w:t>
      </w:r>
      <w:r w:rsidR="00444BD0" w:rsidRPr="008D2AF1">
        <w:t xml:space="preserve">, this region has been </w:t>
      </w:r>
      <w:r w:rsidR="000E691F" w:rsidRPr="008D2AF1">
        <w:t xml:space="preserve">a long-term focal area for studies seeking </w:t>
      </w:r>
      <w:r w:rsidR="00444BD0" w:rsidRPr="008D2AF1">
        <w:t xml:space="preserve">to </w:t>
      </w:r>
      <w:r w:rsidR="004C314F" w:rsidRPr="008D2AF1">
        <w:t xml:space="preserve">document </w:t>
      </w:r>
      <w:r w:rsidR="00365EF3" w:rsidRPr="008D2AF1">
        <w:t>the response of</w:t>
      </w:r>
      <w:r w:rsidR="004C314F" w:rsidRPr="008D2AF1">
        <w:t xml:space="preserve"> kelp</w:t>
      </w:r>
      <w:r w:rsidR="00365EF3" w:rsidRPr="008D2AF1">
        <w:t>s</w:t>
      </w:r>
      <w:r w:rsidR="004C314F" w:rsidRPr="008D2AF1">
        <w:t xml:space="preserve"> to </w:t>
      </w:r>
      <w:r w:rsidR="00365EF3" w:rsidRPr="008D2AF1">
        <w:t>marine</w:t>
      </w:r>
      <w:r w:rsidR="004C314F" w:rsidRPr="008D2AF1">
        <w:t xml:space="preserve"> heatwaves,</w:t>
      </w:r>
      <w:r w:rsidR="000E691F" w:rsidRPr="008D2AF1">
        <w:t xml:space="preserve"> </w:t>
      </w:r>
      <w:r w:rsidR="00017E16" w:rsidRPr="008D2AF1">
        <w:t xml:space="preserve">establish ecological </w:t>
      </w:r>
      <w:r w:rsidR="00017E16" w:rsidRPr="008D2AF1">
        <w:lastRenderedPageBreak/>
        <w:t>baselines, and</w:t>
      </w:r>
      <w:r w:rsidR="00444BD0" w:rsidRPr="008D2AF1">
        <w:t xml:space="preserve"> </w:t>
      </w:r>
      <w:r w:rsidR="000E691F" w:rsidRPr="008D2AF1">
        <w:t xml:space="preserve">unravel </w:t>
      </w:r>
      <w:r w:rsidR="00444BD0" w:rsidRPr="008D2AF1">
        <w:t xml:space="preserve">ecosystem dynamics </w:t>
      </w:r>
      <w:r w:rsidR="00E639BB" w:rsidRPr="008D2AF1">
        <w:fldChar w:fldCharType="begin"/>
      </w:r>
      <w:r w:rsidR="008A0589">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lt;i&gt;Euphausia pacifica&lt;/i&gt; in Barkley Sound, Canada, with special reference to the 1992 and 1993 warm ocean years","volume":"173","author":[{"family":"Tanasichuk","given":"Rw"}],"issued":{"date-parts":[["1998"]]}}}],"schema":"https://github.com/citation-style-language/schema/raw/master/csl-citation.json"} </w:instrText>
      </w:r>
      <w:r w:rsidR="00E639BB" w:rsidRPr="008D2AF1">
        <w:fldChar w:fldCharType="separate"/>
      </w:r>
      <w:r w:rsidR="00B87C81" w:rsidRPr="008D2AF1">
        <w:rPr>
          <w:noProof/>
        </w:rPr>
        <w:t>(Tanasichuk 1998; Starko et al. 2022, 2024; Attridge et al. 2024)</w:t>
      </w:r>
      <w:r w:rsidR="00E639BB" w:rsidRPr="008D2AF1">
        <w:fldChar w:fldCharType="end"/>
      </w:r>
      <w:r w:rsidR="00444BD0" w:rsidRPr="008D2AF1">
        <w:t xml:space="preserve">. Subtidal </w:t>
      </w:r>
      <w:r w:rsidR="00796F8D" w:rsidRPr="008D2AF1">
        <w:t xml:space="preserve">fish </w:t>
      </w:r>
      <w:r w:rsidR="00444BD0" w:rsidRPr="008D2AF1">
        <w:t xml:space="preserve">communities </w:t>
      </w:r>
      <w:r w:rsidR="00365EF3" w:rsidRPr="008D2AF1">
        <w:t xml:space="preserve">in this region </w:t>
      </w:r>
      <w:del w:id="36" w:author="Isabelle Cote" w:date="2025-08-12T13:57:00Z">
        <w:r w:rsidR="00582A7B" w:rsidRPr="008D2AF1" w:rsidDel="008A5C9A">
          <w:delText>include</w:delText>
        </w:r>
        <w:r w:rsidR="00486C53" w:rsidRPr="008D2AF1" w:rsidDel="008A5C9A">
          <w:delText xml:space="preserve"> </w:delText>
        </w:r>
      </w:del>
      <w:ins w:id="37" w:author="Isabelle Cote" w:date="2025-08-12T13:57:00Z">
        <w:r w:rsidR="008A5C9A" w:rsidRPr="008D2AF1">
          <w:t xml:space="preserve">comprise </w:t>
        </w:r>
      </w:ins>
      <w:r w:rsidR="00B0070F" w:rsidRPr="008D2AF1">
        <w:t xml:space="preserve">at least </w:t>
      </w:r>
      <w:r w:rsidR="00486C53" w:rsidRPr="008D2AF1">
        <w:t>18 families</w:t>
      </w:r>
      <w:ins w:id="38" w:author="Isabelle Cote" w:date="2025-08-12T13:57:00Z">
        <w:r w:rsidR="008A5C9A" w:rsidRPr="008D2AF1">
          <w:t>,</w:t>
        </w:r>
      </w:ins>
      <w:r w:rsidR="00486C53" w:rsidRPr="008D2AF1">
        <w:t xml:space="preserve"> including </w:t>
      </w:r>
      <w:r w:rsidR="0026711E" w:rsidRPr="008D2AF1">
        <w:t>gobies,</w:t>
      </w:r>
      <w:r w:rsidR="009C41B4" w:rsidRPr="008D2AF1">
        <w:t xml:space="preserve"> surfperches,</w:t>
      </w:r>
      <w:r w:rsidR="006159C2" w:rsidRPr="008D2AF1">
        <w:t xml:space="preserve"> </w:t>
      </w:r>
      <w:r w:rsidR="009C41B4" w:rsidRPr="008D2AF1">
        <w:t xml:space="preserve">rockfishes, </w:t>
      </w:r>
      <w:r w:rsidR="00444BD0" w:rsidRPr="008D2AF1">
        <w:t>greenlings,</w:t>
      </w:r>
      <w:r w:rsidR="009C41B4" w:rsidRPr="008D2AF1">
        <w:t xml:space="preserve"> and</w:t>
      </w:r>
      <w:r w:rsidR="00444BD0" w:rsidRPr="008D2AF1">
        <w:t xml:space="preserve"> sculpins</w:t>
      </w:r>
      <w:r w:rsidR="006214D6" w:rsidRPr="008D2AF1">
        <w:t xml:space="preserve"> </w:t>
      </w:r>
      <w:r w:rsidR="00DF22E5" w:rsidRPr="008D2AF1">
        <w:t>(</w:t>
      </w:r>
      <w:r w:rsidR="006214D6" w:rsidRPr="008D2AF1">
        <w:t xml:space="preserve">E.G. </w:t>
      </w:r>
      <w:r w:rsidR="00824E57" w:rsidRPr="008D2AF1">
        <w:t xml:space="preserve">Lim, </w:t>
      </w:r>
      <w:proofErr w:type="spellStart"/>
      <w:r w:rsidR="006214D6" w:rsidRPr="008D2AF1">
        <w:t>unpubl</w:t>
      </w:r>
      <w:proofErr w:type="spellEnd"/>
      <w:r w:rsidR="006214D6" w:rsidRPr="008D2AF1">
        <w:t>.</w:t>
      </w:r>
      <w:r w:rsidR="00824E57" w:rsidRPr="008D2AF1">
        <w:t>)</w:t>
      </w:r>
      <w:r w:rsidR="009C41B4" w:rsidRPr="008D2AF1">
        <w:t>.</w:t>
      </w:r>
      <w:r w:rsidR="0026711E" w:rsidRPr="008D2AF1">
        <w:t xml:space="preserve"> </w:t>
      </w:r>
      <w:r w:rsidR="00365EF3" w:rsidRPr="008D2AF1">
        <w:t>Macroi</w:t>
      </w:r>
      <w:r w:rsidR="006159C2" w:rsidRPr="008D2AF1">
        <w:t>nvertebrate</w:t>
      </w:r>
      <w:r w:rsidR="00796F8D" w:rsidRPr="008D2AF1">
        <w:t xml:space="preserve"> </w:t>
      </w:r>
      <w:r w:rsidR="006159C2" w:rsidRPr="008D2AF1">
        <w:t>assemblages</w:t>
      </w:r>
      <w:r w:rsidR="00B0070F" w:rsidRPr="008D2AF1">
        <w:t xml:space="preserve">, </w:t>
      </w:r>
      <w:r w:rsidR="00CB4FFE" w:rsidRPr="008D2AF1">
        <w:t xml:space="preserve">which </w:t>
      </w:r>
      <w:r w:rsidR="00582A7B" w:rsidRPr="008D2AF1">
        <w:t>are made up of</w:t>
      </w:r>
      <w:r w:rsidR="00B0070F" w:rsidRPr="008D2AF1">
        <w:t xml:space="preserve"> over 49 families, </w:t>
      </w:r>
      <w:r w:rsidR="00796F8D" w:rsidRPr="008D2AF1">
        <w:t xml:space="preserve">are dominated by </w:t>
      </w:r>
      <w:r w:rsidR="002178A4" w:rsidRPr="008D2AF1">
        <w:t xml:space="preserve">sea </w:t>
      </w:r>
      <w:r w:rsidR="00796F8D" w:rsidRPr="008D2AF1">
        <w:t>urchins, turban</w:t>
      </w:r>
      <w:r w:rsidR="006159C2" w:rsidRPr="008D2AF1">
        <w:t xml:space="preserve"> snails, </w:t>
      </w:r>
      <w:r w:rsidR="009C41B4" w:rsidRPr="008D2AF1">
        <w:t>sea</w:t>
      </w:r>
      <w:r w:rsidR="006159C2" w:rsidRPr="008D2AF1">
        <w:t xml:space="preserve"> stars, </w:t>
      </w:r>
      <w:r w:rsidR="00582A7B" w:rsidRPr="008D2AF1">
        <w:t xml:space="preserve">sea cucumbers, and </w:t>
      </w:r>
      <w:r w:rsidR="009C41B4" w:rsidRPr="008D2AF1">
        <w:t xml:space="preserve">abalone </w:t>
      </w:r>
      <w:r w:rsidR="006214D6" w:rsidRPr="008D2AF1">
        <w:t xml:space="preserve">(E.G. Lim, </w:t>
      </w:r>
      <w:proofErr w:type="spellStart"/>
      <w:r w:rsidR="006214D6" w:rsidRPr="008D2AF1">
        <w:t>unpubl</w:t>
      </w:r>
      <w:proofErr w:type="spellEnd"/>
      <w:r w:rsidR="006214D6" w:rsidRPr="008D2AF1">
        <w:t>.).</w:t>
      </w:r>
    </w:p>
    <w:p w14:paraId="16718F97" w14:textId="77777777" w:rsidR="000172B0" w:rsidRPr="008D2AF1" w:rsidRDefault="000172B0" w:rsidP="00EB3BC7">
      <w:pPr>
        <w:spacing w:line="480" w:lineRule="auto"/>
      </w:pPr>
    </w:p>
    <w:p w14:paraId="7DD35F2F" w14:textId="79FA6C4C" w:rsidR="00217D47" w:rsidRPr="008D2AF1" w:rsidRDefault="005F422E" w:rsidP="00EB3BC7">
      <w:pPr>
        <w:spacing w:line="480" w:lineRule="auto"/>
        <w:rPr>
          <w:i/>
        </w:rPr>
      </w:pPr>
      <w:r w:rsidRPr="008D2AF1">
        <w:rPr>
          <w:i/>
        </w:rPr>
        <w:t xml:space="preserve">Surveys of </w:t>
      </w:r>
      <w:r w:rsidR="00F235E9" w:rsidRPr="008D2AF1">
        <w:rPr>
          <w:i/>
        </w:rPr>
        <w:t>meso-scale</w:t>
      </w:r>
      <w:r w:rsidR="006C6716" w:rsidRPr="008D2AF1">
        <w:rPr>
          <w:i/>
        </w:rPr>
        <w:t xml:space="preserve"> (among-site)</w:t>
      </w:r>
      <w:r w:rsidR="00F235E9" w:rsidRPr="008D2AF1">
        <w:rPr>
          <w:i/>
        </w:rPr>
        <w:t xml:space="preserve"> </w:t>
      </w:r>
      <w:r w:rsidRPr="008D2AF1">
        <w:rPr>
          <w:i/>
        </w:rPr>
        <w:t>variation</w:t>
      </w:r>
    </w:p>
    <w:p w14:paraId="58195507" w14:textId="4A71AC72" w:rsidR="009E6CC7" w:rsidRPr="008D2AF1" w:rsidRDefault="005F422E" w:rsidP="005F422E">
      <w:pPr>
        <w:spacing w:line="480" w:lineRule="auto"/>
      </w:pPr>
      <w:r w:rsidRPr="008D2AF1">
        <w:t xml:space="preserve">To explore meso-scale variation in animal-regenerated nutrients among rocky reefs, we measured ammonium </w:t>
      </w:r>
      <w:r w:rsidRPr="008D2AF1">
        <w:rPr>
          <w:color w:val="000000"/>
        </w:rPr>
        <w:t xml:space="preserve">(NH₄⁺) </w:t>
      </w:r>
      <w:r w:rsidRPr="008D2AF1">
        <w:t>concentrations and surveyed fish and invertebrate communities at 27 subtidal sites ranging</w:t>
      </w:r>
      <w:r w:rsidRPr="008D2AF1">
        <w:rPr>
          <w:color w:val="000000"/>
        </w:rPr>
        <w:t xml:space="preserve"> from 0.0</w:t>
      </w:r>
      <w:r w:rsidR="000172B0" w:rsidRPr="008D2AF1">
        <w:rPr>
          <w:color w:val="000000"/>
        </w:rPr>
        <w:t>7</w:t>
      </w:r>
      <w:r w:rsidRPr="008D2AF1">
        <w:rPr>
          <w:color w:val="000000"/>
        </w:rPr>
        <w:t xml:space="preserve"> – 24 km apart in Barkley Sound (Fig. 1</w:t>
      </w:r>
      <w:r w:rsidR="00D34121" w:rsidRPr="008D2AF1">
        <w:rPr>
          <w:color w:val="000000"/>
        </w:rPr>
        <w:t>d</w:t>
      </w:r>
      <w:r w:rsidRPr="008D2AF1">
        <w:rPr>
          <w:color w:val="000000"/>
        </w:rPr>
        <w:t xml:space="preserve">). </w:t>
      </w:r>
      <w:r w:rsidR="00AD64D7" w:rsidRPr="008D2AF1">
        <w:t>W</w:t>
      </w:r>
      <w:r w:rsidR="00217D47" w:rsidRPr="008D2AF1">
        <w:t xml:space="preserve">e </w:t>
      </w:r>
      <w:r w:rsidR="004C436C" w:rsidRPr="008D2AF1">
        <w:t xml:space="preserve">used a globally standardized method (i.e., Reef Life Survey, RLS) at each site to estimate </w:t>
      </w:r>
      <w:r w:rsidR="00217D47" w:rsidRPr="008D2AF1">
        <w:t xml:space="preserve">fish and invertebrate </w:t>
      </w:r>
      <w:r w:rsidR="004C436C" w:rsidRPr="008D2AF1">
        <w:t xml:space="preserve">abundance and collected subtidal </w:t>
      </w:r>
      <w:r w:rsidR="004C436C" w:rsidRPr="008D2AF1">
        <w:rPr>
          <w:color w:val="000000"/>
        </w:rPr>
        <w:t>NH</w:t>
      </w:r>
      <w:r w:rsidR="004C436C" w:rsidRPr="008D2AF1">
        <w:rPr>
          <w:color w:val="000000"/>
          <w:vertAlign w:val="subscript"/>
        </w:rPr>
        <w:t>4</w:t>
      </w:r>
      <w:r w:rsidR="004C436C" w:rsidRPr="008D2AF1">
        <w:rPr>
          <w:color w:val="000000"/>
          <w:vertAlign w:val="superscript"/>
        </w:rPr>
        <w:t xml:space="preserve">+ </w:t>
      </w:r>
      <w:r w:rsidR="004C436C" w:rsidRPr="008D2AF1">
        <w:t>samples during each survey</w:t>
      </w:r>
      <w:r w:rsidR="0067503F" w:rsidRPr="008D2AF1">
        <w:t xml:space="preserve">. </w:t>
      </w:r>
      <w:r w:rsidRPr="008D2AF1">
        <w:t>We conducted our surveys</w:t>
      </w:r>
      <w:r w:rsidR="0067503F" w:rsidRPr="008D2AF1">
        <w:t xml:space="preserve"> </w:t>
      </w:r>
      <w:r w:rsidR="00365EF3" w:rsidRPr="008D2AF1">
        <w:t>in the spring (April-May)</w:t>
      </w:r>
      <w:r w:rsidR="0067503F" w:rsidRPr="008D2AF1">
        <w:t xml:space="preserve"> for three years (2021-2023), with all annual surveys occurring within </w:t>
      </w:r>
      <w:r w:rsidR="004220F3" w:rsidRPr="008D2AF1">
        <w:t>two</w:t>
      </w:r>
      <w:r w:rsidR="0067503F" w:rsidRPr="008D2AF1">
        <w:t xml:space="preserve"> weeks of each other</w:t>
      </w:r>
      <w:r w:rsidR="0003350D" w:rsidRPr="008D2AF1">
        <w:t xml:space="preserve"> </w:t>
      </w:r>
      <w:r w:rsidR="00576692" w:rsidRPr="008D2AF1">
        <w:t>(</w:t>
      </w:r>
      <w:r w:rsidR="00247A1B" w:rsidRPr="008D2AF1">
        <w:t>Supp</w:t>
      </w:r>
      <w:ins w:id="39" w:author="Em Lim" w:date="2025-08-25T16:11:00Z" w16du:dateUtc="2025-08-25T23:11:00Z">
        <w:r w:rsidR="009F303E">
          <w:t>orting Information</w:t>
        </w:r>
      </w:ins>
      <w:del w:id="40" w:author="Em Lim" w:date="2025-08-25T16:11:00Z" w16du:dateUtc="2025-08-25T23:11:00Z">
        <w:r w:rsidR="00247A1B" w:rsidRPr="008D2AF1" w:rsidDel="009F303E">
          <w:delText>lemental Material</w:delText>
        </w:r>
      </w:del>
      <w:r w:rsidR="00247A1B" w:rsidRPr="008D2AF1">
        <w:t xml:space="preserve">; </w:t>
      </w:r>
      <w:r w:rsidR="00576692" w:rsidRPr="008D2AF1">
        <w:t xml:space="preserve">Table </w:t>
      </w:r>
      <w:del w:id="41" w:author="Em Lim" w:date="2025-08-25T16:01:00Z" w16du:dateUtc="2025-08-25T23:01:00Z">
        <w:r w:rsidR="003840BD" w:rsidRPr="008D2AF1" w:rsidDel="00D136B6">
          <w:delText>S1.</w:delText>
        </w:r>
        <w:r w:rsidR="00AA2B21" w:rsidRPr="008D2AF1" w:rsidDel="00D136B6">
          <w:delText>0</w:delText>
        </w:r>
      </w:del>
      <w:ins w:id="42" w:author="Em Lim" w:date="2025-08-25T16:01:00Z" w16du:dateUtc="2025-08-25T23:01:00Z">
        <w:r w:rsidR="00D136B6">
          <w:t>S</w:t>
        </w:r>
      </w:ins>
      <w:r w:rsidR="00576692" w:rsidRPr="008D2AF1">
        <w:t>1)</w:t>
      </w:r>
      <w:r w:rsidR="00217D47" w:rsidRPr="008D2AF1">
        <w:t xml:space="preserve">. </w:t>
      </w:r>
      <w:r w:rsidR="00CB4FFE" w:rsidRPr="008D2AF1">
        <w:t xml:space="preserve">A full explanation of the Reef Life Survey method is available online (http://www.reeflifesurvey.com/methods) and provided by </w:t>
      </w:r>
      <w:r w:rsidR="00CB4FFE" w:rsidRPr="008D2AF1">
        <w:fldChar w:fldCharType="begin"/>
      </w:r>
      <w:r w:rsidR="003A5414" w:rsidRPr="008D2AF1">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 Conserv.","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8D2AF1">
        <w:fldChar w:fldCharType="separate"/>
      </w:r>
      <w:r w:rsidR="00CB4FFE" w:rsidRPr="008D2AF1">
        <w:rPr>
          <w:noProof/>
        </w:rPr>
        <w:t>Edgar and Stuart-Smith (2009) and Edgar et al. (2020)</w:t>
      </w:r>
      <w:r w:rsidR="00CB4FFE" w:rsidRPr="008D2AF1">
        <w:fldChar w:fldCharType="end"/>
      </w:r>
      <w:r w:rsidR="00CB4FFE" w:rsidRPr="008D2AF1">
        <w:t xml:space="preserve">. </w:t>
      </w:r>
      <w:r w:rsidR="001D7BE9" w:rsidRPr="008D2AF1">
        <w:t>Briefly, a</w:t>
      </w:r>
      <w:r w:rsidR="00547A38" w:rsidRPr="008D2AF1">
        <w:t xml:space="preserve">t each rocky reef site, </w:t>
      </w:r>
      <w:r w:rsidR="00ED5552" w:rsidRPr="008D2AF1">
        <w:t xml:space="preserve">a pair of </w:t>
      </w:r>
      <w:r w:rsidR="009C7DB9" w:rsidRPr="008D2AF1">
        <w:t>RLS</w:t>
      </w:r>
      <w:r w:rsidR="00BB3685" w:rsidRPr="008D2AF1">
        <w:t>-</w:t>
      </w:r>
      <w:r w:rsidR="00ED5552" w:rsidRPr="008D2AF1">
        <w:t>trained</w:t>
      </w:r>
      <w:r w:rsidR="00547A38" w:rsidRPr="008D2AF1">
        <w:t xml:space="preserve"> SCUBA divers </w:t>
      </w:r>
      <w:r w:rsidR="00ED5552" w:rsidRPr="008D2AF1">
        <w:t>assessed</w:t>
      </w:r>
      <w:r w:rsidR="00547A38" w:rsidRPr="008D2AF1">
        <w:t xml:space="preserve"> fish and</w:t>
      </w:r>
      <w:r w:rsidR="00ED5552" w:rsidRPr="008D2AF1">
        <w:t xml:space="preserve"> </w:t>
      </w:r>
      <w:r w:rsidR="00547A38" w:rsidRPr="008D2AF1">
        <w:t>invertebrat</w:t>
      </w:r>
      <w:r w:rsidR="00ED5552" w:rsidRPr="008D2AF1">
        <w:t>e abundance and diversity</w:t>
      </w:r>
      <w:r w:rsidR="00547A38" w:rsidRPr="008D2AF1">
        <w:t xml:space="preserve"> along </w:t>
      </w:r>
      <w:r w:rsidR="00ED5552" w:rsidRPr="008D2AF1">
        <w:t>each side of a</w:t>
      </w:r>
      <w:r w:rsidR="00547A38" w:rsidRPr="008D2AF1">
        <w:t xml:space="preserve"> 50 m transect</w:t>
      </w:r>
      <w:r w:rsidR="00F235E9" w:rsidRPr="008D2AF1">
        <w:t xml:space="preserve"> line</w:t>
      </w:r>
      <w:r w:rsidR="00374B2C" w:rsidRPr="008D2AF1">
        <w:t xml:space="preserve">. </w:t>
      </w:r>
      <w:r w:rsidR="00ED5552" w:rsidRPr="008D2AF1">
        <w:t>First, f</w:t>
      </w:r>
      <w:r w:rsidR="00547A38" w:rsidRPr="008D2AF1">
        <w:t>ishes</w:t>
      </w:r>
      <w:r w:rsidR="00A14B41" w:rsidRPr="008D2AF1">
        <w:t xml:space="preserve"> in the </w:t>
      </w:r>
      <w:r w:rsidR="00F235E9" w:rsidRPr="008D2AF1">
        <w:t>w</w:t>
      </w:r>
      <w:r w:rsidR="00A14B41" w:rsidRPr="008D2AF1">
        <w:t>ater column</w:t>
      </w:r>
      <w:r w:rsidR="00547A38" w:rsidRPr="008D2AF1">
        <w:t xml:space="preserve"> were counted </w:t>
      </w:r>
      <w:r w:rsidR="00ED5552" w:rsidRPr="008D2AF1">
        <w:t>and sized</w:t>
      </w:r>
      <w:r w:rsidR="00F235E9" w:rsidRPr="008D2AF1">
        <w:t xml:space="preserve"> (total length, in various size class categories)</w:t>
      </w:r>
      <w:r w:rsidR="00ED5552" w:rsidRPr="008D2AF1">
        <w:t xml:space="preserve"> </w:t>
      </w:r>
      <w:r w:rsidR="00547A38" w:rsidRPr="008D2AF1">
        <w:t xml:space="preserve">within 5 m </w:t>
      </w:r>
      <w:r w:rsidR="00F235E9" w:rsidRPr="008D2AF1">
        <w:t xml:space="preserve">on either side </w:t>
      </w:r>
      <w:r w:rsidR="00547A38" w:rsidRPr="008D2AF1">
        <w:t>of the transect</w:t>
      </w:r>
      <w:r w:rsidR="00F235E9" w:rsidRPr="008D2AF1">
        <w:t xml:space="preserve"> line</w:t>
      </w:r>
      <w:r w:rsidR="00356E7A" w:rsidRPr="008D2AF1">
        <w:t xml:space="preserve"> (500 m</w:t>
      </w:r>
      <w:r w:rsidR="00356E7A" w:rsidRPr="008D2AF1">
        <w:rPr>
          <w:vertAlign w:val="superscript"/>
        </w:rPr>
        <w:t>2</w:t>
      </w:r>
      <w:r w:rsidR="00356E7A" w:rsidRPr="008D2AF1">
        <w:t>)</w:t>
      </w:r>
      <w:r w:rsidR="00547A38" w:rsidRPr="008D2AF1">
        <w:t xml:space="preserve">, and </w:t>
      </w:r>
      <w:r w:rsidR="00ED5552" w:rsidRPr="008D2AF1">
        <w:t xml:space="preserve">then </w:t>
      </w:r>
      <w:r w:rsidR="0067503F" w:rsidRPr="008D2AF1">
        <w:t xml:space="preserve">benthic </w:t>
      </w:r>
      <w:r w:rsidR="00ED5552" w:rsidRPr="008D2AF1">
        <w:t>cryptic</w:t>
      </w:r>
      <w:r w:rsidR="00547A38" w:rsidRPr="008D2AF1">
        <w:t xml:space="preserve"> fishes </w:t>
      </w:r>
      <w:r w:rsidR="009E6CC7" w:rsidRPr="008D2AF1">
        <w:t xml:space="preserve">(also sized) </w:t>
      </w:r>
      <w:r w:rsidR="00547A38" w:rsidRPr="008D2AF1">
        <w:t xml:space="preserve">and </w:t>
      </w:r>
      <w:r w:rsidR="00ED5552" w:rsidRPr="008D2AF1">
        <w:t xml:space="preserve">large </w:t>
      </w:r>
      <w:r w:rsidR="00547A38" w:rsidRPr="008D2AF1">
        <w:t xml:space="preserve">mobile invertebrates </w:t>
      </w:r>
      <w:r w:rsidR="00ED5552" w:rsidRPr="008D2AF1">
        <w:t xml:space="preserve">(&gt; 2.5 cm) </w:t>
      </w:r>
      <w:r w:rsidR="00547A38" w:rsidRPr="008D2AF1">
        <w:t xml:space="preserve">were counted within </w:t>
      </w:r>
      <w:r w:rsidR="00042896" w:rsidRPr="008D2AF1">
        <w:t>1</w:t>
      </w:r>
      <w:r w:rsidR="00547A38" w:rsidRPr="008D2AF1">
        <w:t xml:space="preserve"> m on either side of the transect</w:t>
      </w:r>
      <w:r w:rsidR="00F235E9" w:rsidRPr="008D2AF1">
        <w:t xml:space="preserve"> line</w:t>
      </w:r>
      <w:r w:rsidR="00356E7A" w:rsidRPr="008D2AF1">
        <w:t xml:space="preserve"> (100 m</w:t>
      </w:r>
      <w:r w:rsidR="00356E7A" w:rsidRPr="008D2AF1">
        <w:rPr>
          <w:vertAlign w:val="superscript"/>
        </w:rPr>
        <w:t>2</w:t>
      </w:r>
      <w:r w:rsidR="00356E7A" w:rsidRPr="008D2AF1">
        <w:t>)</w:t>
      </w:r>
      <w:r w:rsidR="00824E57" w:rsidRPr="008D2AF1">
        <w:t>.</w:t>
      </w:r>
      <w:r w:rsidR="009C7DB9" w:rsidRPr="008D2AF1">
        <w:t xml:space="preserve"> </w:t>
      </w:r>
    </w:p>
    <w:p w14:paraId="31ABE297" w14:textId="4B4AFCF9" w:rsidR="00AB636E" w:rsidRPr="008D2AF1" w:rsidRDefault="009E6CC7" w:rsidP="00C62A98">
      <w:pPr>
        <w:spacing w:line="480" w:lineRule="auto"/>
        <w:ind w:firstLine="720"/>
      </w:pPr>
      <w:r w:rsidRPr="008D2AF1">
        <w:t xml:space="preserve">Immediately following </w:t>
      </w:r>
      <w:r w:rsidR="00250785" w:rsidRPr="008D2AF1">
        <w:t xml:space="preserve">each </w:t>
      </w:r>
      <w:r w:rsidR="00D56988" w:rsidRPr="008D2AF1">
        <w:t xml:space="preserve">RLS </w:t>
      </w:r>
      <w:r w:rsidRPr="008D2AF1">
        <w:t xml:space="preserve">survey, we collected three 60 mL </w:t>
      </w:r>
      <w:r w:rsidR="00D56988" w:rsidRPr="008D2AF1">
        <w:t xml:space="preserve">subtidal </w:t>
      </w:r>
      <w:r w:rsidRPr="008D2AF1">
        <w:t>seawater samples</w:t>
      </w:r>
      <w:r w:rsidR="0067503F" w:rsidRPr="008D2AF1">
        <w:t xml:space="preserve"> at 0, 25, and 50 m</w:t>
      </w:r>
      <w:r w:rsidRPr="008D2AF1">
        <w:t xml:space="preserve"> along the transect</w:t>
      </w:r>
      <w:r w:rsidR="00365EF3" w:rsidRPr="008D2AF1">
        <w:t xml:space="preserve">, </w:t>
      </w:r>
      <w:r w:rsidR="00824E57" w:rsidRPr="008D2AF1">
        <w:t xml:space="preserve">0 – 2 m </w:t>
      </w:r>
      <w:r w:rsidR="00365EF3" w:rsidRPr="008D2AF1">
        <w:t xml:space="preserve">above </w:t>
      </w:r>
      <w:r w:rsidR="00824E57" w:rsidRPr="008D2AF1">
        <w:t>the substrate</w:t>
      </w:r>
      <w:r w:rsidR="00365EF3" w:rsidRPr="008D2AF1">
        <w:t>,</w:t>
      </w:r>
      <w:r w:rsidR="00824E57" w:rsidRPr="008D2AF1">
        <w:t xml:space="preserve"> </w:t>
      </w:r>
      <w:r w:rsidRPr="008D2AF1">
        <w:t xml:space="preserve">and stored the </w:t>
      </w:r>
      <w:r w:rsidRPr="008D2AF1">
        <w:lastRenderedPageBreak/>
        <w:t xml:space="preserve">syringes in </w:t>
      </w:r>
      <w:r w:rsidR="00D56988" w:rsidRPr="008D2AF1">
        <w:t>sealed</w:t>
      </w:r>
      <w:r w:rsidRPr="008D2AF1">
        <w:t xml:space="preserve"> </w:t>
      </w:r>
      <w:r w:rsidR="00D56988" w:rsidRPr="008D2AF1">
        <w:t xml:space="preserve">plastic </w:t>
      </w:r>
      <w:r w:rsidRPr="008D2AF1">
        <w:t xml:space="preserve">bags upon collection to prevent contamination. Seawater samples were filtered into </w:t>
      </w:r>
      <w:r w:rsidR="004B4907" w:rsidRPr="008D2AF1">
        <w:t xml:space="preserve">opaque </w:t>
      </w:r>
      <w:r w:rsidRPr="008D2AF1">
        <w:t>amber bottles</w:t>
      </w:r>
      <w:r w:rsidR="00D56988" w:rsidRPr="008D2AF1">
        <w:t xml:space="preserve"> in the field</w:t>
      </w:r>
      <w:r w:rsidRPr="008D2AF1">
        <w:t xml:space="preserve"> and frozen for a maximum of two weeks before </w:t>
      </w:r>
      <w:r w:rsidRPr="008D2AF1">
        <w:rPr>
          <w:color w:val="000000"/>
        </w:rPr>
        <w:t>NH</w:t>
      </w:r>
      <w:r w:rsidRPr="008D2AF1">
        <w:rPr>
          <w:color w:val="000000"/>
          <w:vertAlign w:val="subscript"/>
        </w:rPr>
        <w:t>4</w:t>
      </w:r>
      <w:r w:rsidRPr="008D2AF1">
        <w:rPr>
          <w:color w:val="000000"/>
          <w:vertAlign w:val="superscript"/>
        </w:rPr>
        <w:t xml:space="preserve">+ </w:t>
      </w:r>
      <w:r w:rsidRPr="008D2AF1">
        <w:rPr>
          <w:color w:val="000000"/>
        </w:rPr>
        <w:t>analysis. We confirmed that freezing samples for this duration did not affect NH</w:t>
      </w:r>
      <w:r w:rsidRPr="008D2AF1">
        <w:rPr>
          <w:color w:val="000000"/>
          <w:vertAlign w:val="subscript"/>
        </w:rPr>
        <w:t>4</w:t>
      </w:r>
      <w:r w:rsidRPr="008D2AF1">
        <w:rPr>
          <w:color w:val="000000"/>
          <w:vertAlign w:val="superscript"/>
        </w:rPr>
        <w:t xml:space="preserve">+ </w:t>
      </w:r>
      <w:r w:rsidRPr="008D2AF1">
        <w:rPr>
          <w:color w:val="000000"/>
        </w:rPr>
        <w:t>concentration</w:t>
      </w:r>
      <w:r w:rsidR="007268C2" w:rsidRPr="008D2AF1">
        <w:rPr>
          <w:color w:val="000000"/>
        </w:rPr>
        <w:t xml:space="preserve"> (</w:t>
      </w:r>
      <w:r w:rsidR="006214D6" w:rsidRPr="008D2AF1">
        <w:rPr>
          <w:color w:val="000000"/>
        </w:rPr>
        <w:t xml:space="preserve">E. G. </w:t>
      </w:r>
      <w:r w:rsidR="007268C2" w:rsidRPr="008D2AF1">
        <w:rPr>
          <w:color w:val="000000"/>
        </w:rPr>
        <w:t xml:space="preserve">Lim </w:t>
      </w:r>
      <w:proofErr w:type="spellStart"/>
      <w:r w:rsidR="007268C2" w:rsidRPr="008D2AF1">
        <w:rPr>
          <w:color w:val="000000"/>
        </w:rPr>
        <w:t>unpubl</w:t>
      </w:r>
      <w:proofErr w:type="spellEnd"/>
      <w:r w:rsidR="006214D6" w:rsidRPr="008D2AF1">
        <w:rPr>
          <w:color w:val="000000"/>
        </w:rPr>
        <w:t>.</w:t>
      </w:r>
      <w:r w:rsidR="007268C2" w:rsidRPr="008D2AF1">
        <w:rPr>
          <w:color w:val="000000"/>
        </w:rPr>
        <w:t>)</w:t>
      </w:r>
      <w:r w:rsidRPr="008D2AF1">
        <w:rPr>
          <w:color w:val="000000"/>
        </w:rPr>
        <w:t xml:space="preserve">. </w:t>
      </w:r>
      <w:r w:rsidR="007268C2" w:rsidRPr="008D2AF1">
        <w:rPr>
          <w:color w:val="000000"/>
        </w:rPr>
        <w:t>In 2021 and 2022</w:t>
      </w:r>
      <w:r w:rsidR="00D56988" w:rsidRPr="008D2AF1">
        <w:rPr>
          <w:color w:val="000000"/>
        </w:rPr>
        <w:t>, we</w:t>
      </w:r>
      <w:r w:rsidRPr="008D2AF1">
        <w:rPr>
          <w:color w:val="000000"/>
        </w:rPr>
        <w:t xml:space="preserve"> </w:t>
      </w:r>
      <w:r w:rsidR="00D56988" w:rsidRPr="008D2AF1">
        <w:rPr>
          <w:color w:val="000000"/>
        </w:rPr>
        <w:t xml:space="preserve">followed the fluorometric method using 40 mL seawater samples </w:t>
      </w:r>
      <w:r w:rsidR="00D56988" w:rsidRPr="008D2AF1">
        <w:rPr>
          <w:color w:val="000000"/>
        </w:rPr>
        <w:fldChar w:fldCharType="begin"/>
      </w:r>
      <w:r w:rsidR="00B87C81" w:rsidRPr="008D2AF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8D2AF1">
        <w:rPr>
          <w:color w:val="000000"/>
        </w:rPr>
        <w:fldChar w:fldCharType="separate"/>
      </w:r>
      <w:r w:rsidR="00B87C81" w:rsidRPr="008D2AF1">
        <w:rPr>
          <w:noProof/>
          <w:color w:val="000000"/>
        </w:rPr>
        <w:t>(Holmes et al. 1999)</w:t>
      </w:r>
      <w:r w:rsidR="00D56988" w:rsidRPr="008D2AF1">
        <w:rPr>
          <w:color w:val="000000"/>
        </w:rPr>
        <w:fldChar w:fldCharType="end"/>
      </w:r>
      <w:r w:rsidRPr="008D2AF1">
        <w:rPr>
          <w:color w:val="000000"/>
        </w:rPr>
        <w:t xml:space="preserve">, and in </w:t>
      </w:r>
      <w:r w:rsidR="007268C2" w:rsidRPr="008D2AF1">
        <w:rPr>
          <w:color w:val="000000"/>
        </w:rPr>
        <w:t>2023</w:t>
      </w:r>
      <w:r w:rsidR="001D7BE9" w:rsidRPr="008D2AF1">
        <w:rPr>
          <w:color w:val="000000"/>
        </w:rPr>
        <w:t>,</w:t>
      </w:r>
      <w:r w:rsidRPr="008D2AF1">
        <w:rPr>
          <w:color w:val="000000"/>
        </w:rPr>
        <w:t xml:space="preserve"> we followed the </w:t>
      </w:r>
      <w:r w:rsidR="00D56988" w:rsidRPr="008D2AF1">
        <w:rPr>
          <w:color w:val="000000"/>
        </w:rPr>
        <w:t xml:space="preserve">fluorometric </w:t>
      </w:r>
      <w:r w:rsidRPr="008D2AF1">
        <w:rPr>
          <w:color w:val="000000"/>
        </w:rPr>
        <w:t xml:space="preserve">standard-additions protocol II </w:t>
      </w:r>
      <w:r w:rsidRPr="008D2AF1">
        <w:rPr>
          <w:color w:val="000000"/>
        </w:rPr>
        <w:fldChar w:fldCharType="begin"/>
      </w:r>
      <w:r w:rsidR="00B87C81" w:rsidRPr="008D2AF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8D2AF1">
        <w:rPr>
          <w:color w:val="000000"/>
        </w:rPr>
        <w:fldChar w:fldCharType="separate"/>
      </w:r>
      <w:r w:rsidR="00B87C81" w:rsidRPr="008D2AF1">
        <w:rPr>
          <w:noProof/>
          <w:color w:val="000000"/>
        </w:rPr>
        <w:t>(Taylor et al. 2007)</w:t>
      </w:r>
      <w:r w:rsidRPr="008D2AF1">
        <w:rPr>
          <w:color w:val="000000"/>
        </w:rPr>
        <w:fldChar w:fldCharType="end"/>
      </w:r>
      <w:r w:rsidRPr="008D2AF1">
        <w:rPr>
          <w:color w:val="000000"/>
        </w:rPr>
        <w:t>.</w:t>
      </w:r>
      <w:r w:rsidR="0067503F" w:rsidRPr="008D2AF1">
        <w:rPr>
          <w:color w:val="000000"/>
        </w:rPr>
        <w:t xml:space="preserve"> </w:t>
      </w:r>
      <w:r w:rsidR="00C62A98" w:rsidRPr="008D2AF1">
        <w:rPr>
          <w:color w:val="000000"/>
        </w:rPr>
        <w:t xml:space="preserve">These methods produce similar results, although the Holmes single spike method is associated with </w:t>
      </w:r>
      <w:del w:id="43" w:author="Em Lim" w:date="2025-07-31T14:21:00Z">
        <w:r w:rsidR="004C436C" w:rsidRPr="008D2AF1" w:rsidDel="00AE19DC">
          <w:rPr>
            <w:color w:val="000000"/>
          </w:rPr>
          <w:delText xml:space="preserve">higher </w:delText>
        </w:r>
      </w:del>
      <w:ins w:id="44" w:author="Em Lim" w:date="2025-07-31T14:21:00Z">
        <w:r w:rsidR="00AE19DC" w:rsidRPr="008D2AF1">
          <w:rPr>
            <w:color w:val="000000"/>
          </w:rPr>
          <w:t xml:space="preserve">larger </w:t>
        </w:r>
      </w:ins>
      <w:r w:rsidR="00C62A98" w:rsidRPr="008D2AF1">
        <w:rPr>
          <w:color w:val="000000"/>
        </w:rPr>
        <w:t>variability in measurements</w:t>
      </w:r>
      <w:r w:rsidR="00C62A98" w:rsidRPr="008D2AF1">
        <w:t xml:space="preserve"> </w:t>
      </w:r>
      <w:r w:rsidR="00C62A98" w:rsidRPr="008D2AF1">
        <w:rPr>
          <w:color w:val="000000"/>
        </w:rPr>
        <w:fldChar w:fldCharType="begin"/>
      </w:r>
      <w:r w:rsidR="00B87C81" w:rsidRPr="008D2AF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8D2AF1">
        <w:rPr>
          <w:color w:val="000000"/>
        </w:rPr>
        <w:fldChar w:fldCharType="separate"/>
      </w:r>
      <w:r w:rsidR="00B87C81" w:rsidRPr="008D2AF1">
        <w:rPr>
          <w:noProof/>
          <w:color w:val="000000"/>
        </w:rPr>
        <w:t>(Taylor et al. 2007)</w:t>
      </w:r>
      <w:r w:rsidR="00C62A98" w:rsidRPr="008D2AF1">
        <w:rPr>
          <w:color w:val="000000"/>
        </w:rPr>
        <w:fldChar w:fldCharType="end"/>
      </w:r>
      <w:r w:rsidR="00C62A98" w:rsidRPr="008D2AF1">
        <w:rPr>
          <w:color w:val="000000"/>
        </w:rPr>
        <w:t xml:space="preserve">. </w:t>
      </w:r>
      <w:r w:rsidR="0067503F" w:rsidRPr="008D2AF1">
        <w:rPr>
          <w:color w:val="000000"/>
        </w:rPr>
        <w:t>T</w:t>
      </w:r>
      <w:r w:rsidR="00C62A98" w:rsidRPr="008D2AF1">
        <w:rPr>
          <w:color w:val="000000"/>
        </w:rPr>
        <w:t>h</w:t>
      </w:r>
      <w:r w:rsidR="0067503F" w:rsidRPr="008D2AF1">
        <w:rPr>
          <w:color w:val="000000"/>
        </w:rPr>
        <w:t xml:space="preserve">e three NH₄⁺ samples collected during each survey were averaged to determine the mean NH₄⁺ concentration for each site. </w:t>
      </w:r>
    </w:p>
    <w:p w14:paraId="5F7D8791" w14:textId="77777777" w:rsidR="00547A38" w:rsidRPr="008D2AF1" w:rsidRDefault="00547A38" w:rsidP="00EB3BC7">
      <w:pPr>
        <w:spacing w:line="480" w:lineRule="auto"/>
      </w:pPr>
    </w:p>
    <w:p w14:paraId="25B217E3" w14:textId="63982B05" w:rsidR="00217D47" w:rsidRPr="008D2AF1" w:rsidRDefault="005F422E" w:rsidP="00EB3BC7">
      <w:pPr>
        <w:spacing w:line="480" w:lineRule="auto"/>
        <w:rPr>
          <w:i/>
        </w:rPr>
      </w:pPr>
      <w:r w:rsidRPr="008D2AF1">
        <w:rPr>
          <w:i/>
        </w:rPr>
        <w:t xml:space="preserve">Surveys of </w:t>
      </w:r>
      <w:r w:rsidR="001743C0" w:rsidRPr="008D2AF1">
        <w:rPr>
          <w:i/>
        </w:rPr>
        <w:t>small-scale (</w:t>
      </w:r>
      <w:r w:rsidR="00B46066" w:rsidRPr="008D2AF1">
        <w:rPr>
          <w:i/>
        </w:rPr>
        <w:t>within-</w:t>
      </w:r>
      <w:r w:rsidR="00CE7CA3" w:rsidRPr="008D2AF1">
        <w:rPr>
          <w:i/>
        </w:rPr>
        <w:t>sit</w:t>
      </w:r>
      <w:r w:rsidR="001743C0" w:rsidRPr="008D2AF1">
        <w:rPr>
          <w:i/>
        </w:rPr>
        <w:t>e</w:t>
      </w:r>
      <w:r w:rsidR="00895C86" w:rsidRPr="008D2AF1">
        <w:rPr>
          <w:i/>
        </w:rPr>
        <w:t xml:space="preserve">) </w:t>
      </w:r>
      <w:r w:rsidRPr="008D2AF1">
        <w:rPr>
          <w:i/>
        </w:rPr>
        <w:t>variation</w:t>
      </w:r>
    </w:p>
    <w:p w14:paraId="7247B5E3" w14:textId="2F430C4C" w:rsidR="001F79DB" w:rsidRPr="008D2AF1" w:rsidRDefault="00817D31" w:rsidP="0096667C">
      <w:pPr>
        <w:spacing w:line="480" w:lineRule="auto"/>
      </w:pPr>
      <w:r w:rsidRPr="008D2AF1">
        <w:t xml:space="preserve">To investigate </w:t>
      </w:r>
      <w:r w:rsidR="001743C0" w:rsidRPr="008D2AF1">
        <w:t>small-scale</w:t>
      </w:r>
      <w:r w:rsidRPr="008D2AF1">
        <w:t xml:space="preserve"> variation </w:t>
      </w:r>
      <w:r w:rsidR="00365EF3" w:rsidRPr="008D2AF1">
        <w:t>of</w:t>
      </w:r>
      <w:r w:rsidRPr="008D2AF1">
        <w:t xml:space="preserve"> animal-regenerated nutrients, w</w:t>
      </w:r>
      <w:r w:rsidR="005F422E" w:rsidRPr="008D2AF1">
        <w:t xml:space="preserve">e </w:t>
      </w:r>
      <w:r w:rsidRPr="008D2AF1">
        <w:t xml:space="preserve">measured </w:t>
      </w:r>
      <w:r w:rsidRPr="008D2AF1">
        <w:rPr>
          <w:color w:val="000000"/>
        </w:rPr>
        <w:t>NH</w:t>
      </w:r>
      <w:r w:rsidRPr="008D2AF1">
        <w:rPr>
          <w:color w:val="000000"/>
          <w:vertAlign w:val="subscript"/>
        </w:rPr>
        <w:t>4</w:t>
      </w:r>
      <w:r w:rsidRPr="008D2AF1">
        <w:rPr>
          <w:color w:val="000000"/>
          <w:vertAlign w:val="superscript"/>
        </w:rPr>
        <w:t xml:space="preserve">+ </w:t>
      </w:r>
      <w:r w:rsidRPr="008D2AF1">
        <w:t>concentrations in</w:t>
      </w:r>
      <w:r w:rsidR="00582A7B" w:rsidRPr="008D2AF1">
        <w:t>side</w:t>
      </w:r>
      <w:r w:rsidRPr="008D2AF1">
        <w:t xml:space="preserve"> and </w:t>
      </w:r>
      <w:r w:rsidR="00582A7B" w:rsidRPr="008D2AF1">
        <w:t>outside</w:t>
      </w:r>
      <w:r w:rsidRPr="008D2AF1">
        <w:t xml:space="preserve"> kelp forests </w:t>
      </w:r>
      <w:r w:rsidR="005F422E" w:rsidRPr="008D2AF1">
        <w:t xml:space="preserve">and surveyed the </w:t>
      </w:r>
      <w:r w:rsidR="00582A7B" w:rsidRPr="008D2AF1">
        <w:t xml:space="preserve">resident </w:t>
      </w:r>
      <w:r w:rsidR="005F422E" w:rsidRPr="008D2AF1">
        <w:t xml:space="preserve">biological communities as potential moderators of this variation. </w:t>
      </w:r>
      <w:r w:rsidR="001F79DB" w:rsidRPr="008D2AF1">
        <w:t xml:space="preserve">Our </w:t>
      </w:r>
      <w:r w:rsidRPr="008D2AF1">
        <w:t xml:space="preserve">16 </w:t>
      </w:r>
      <w:r w:rsidR="001F79DB" w:rsidRPr="008D2AF1">
        <w:t xml:space="preserve">sites comprised </w:t>
      </w:r>
      <w:r w:rsidR="009E35D0" w:rsidRPr="008D2AF1">
        <w:t>forest</w:t>
      </w:r>
      <w:r w:rsidR="00895C86" w:rsidRPr="008D2AF1">
        <w:t>s</w:t>
      </w:r>
      <w:r w:rsidR="009E35D0" w:rsidRPr="008D2AF1">
        <w:t xml:space="preserve"> of varying densities dominated by </w:t>
      </w:r>
      <w:r w:rsidR="001F79DB" w:rsidRPr="008D2AF1">
        <w:t>giant kelp</w:t>
      </w:r>
      <w:r w:rsidR="0067503F" w:rsidRPr="008D2AF1">
        <w:t xml:space="preserve"> </w:t>
      </w:r>
      <w:r w:rsidR="009E35D0" w:rsidRPr="008D2AF1">
        <w:t>or</w:t>
      </w:r>
      <w:r w:rsidR="001F79DB" w:rsidRPr="008D2AF1">
        <w:t xml:space="preserve"> bull kelp</w:t>
      </w:r>
      <w:r w:rsidR="00365EF3" w:rsidRPr="008D2AF1">
        <w:t>,</w:t>
      </w:r>
      <w:r w:rsidR="001F79DB" w:rsidRPr="008D2AF1">
        <w:t xml:space="preserve"> </w:t>
      </w:r>
      <w:r w:rsidR="00556E86" w:rsidRPr="008D2AF1">
        <w:t>and</w:t>
      </w:r>
      <w:r w:rsidR="001F79DB" w:rsidRPr="008D2AF1">
        <w:t xml:space="preserve"> </w:t>
      </w:r>
      <w:r w:rsidR="000300C1" w:rsidRPr="008D2AF1">
        <w:t xml:space="preserve">two </w:t>
      </w:r>
      <w:r w:rsidR="00A14B41" w:rsidRPr="008D2AF1">
        <w:t>no</w:t>
      </w:r>
      <w:r w:rsidR="00895C86" w:rsidRPr="008D2AF1">
        <w:t>-</w:t>
      </w:r>
      <w:r w:rsidR="00A14B41" w:rsidRPr="008D2AF1">
        <w:t xml:space="preserve">kelp control </w:t>
      </w:r>
      <w:r w:rsidR="001F79DB" w:rsidRPr="008D2AF1">
        <w:t>site</w:t>
      </w:r>
      <w:r w:rsidR="000300C1" w:rsidRPr="008D2AF1">
        <w:t>s</w:t>
      </w:r>
      <w:r w:rsidR="001F79DB" w:rsidRPr="008D2AF1">
        <w:t xml:space="preserve">. </w:t>
      </w:r>
      <w:r w:rsidRPr="008D2AF1">
        <w:t xml:space="preserve">We conducted surveys from July to September 2022 (Table </w:t>
      </w:r>
      <w:del w:id="45" w:author="Em Lim" w:date="2025-08-25T16:00:00Z" w16du:dateUtc="2025-08-25T23:00:00Z">
        <w:r w:rsidR="003840BD" w:rsidRPr="008D2AF1" w:rsidDel="00D136B6">
          <w:delText>S1.</w:delText>
        </w:r>
        <w:r w:rsidR="00AA2B21" w:rsidRPr="008D2AF1" w:rsidDel="00D136B6">
          <w:delText>0</w:delText>
        </w:r>
      </w:del>
      <w:ins w:id="46" w:author="Em Lim" w:date="2025-08-25T16:00:00Z" w16du:dateUtc="2025-08-25T23:00:00Z">
        <w:r w:rsidR="00D136B6">
          <w:t>S</w:t>
        </w:r>
      </w:ins>
      <w:r w:rsidRPr="008D2AF1">
        <w:t>2).</w:t>
      </w:r>
      <w:r w:rsidR="007E1750" w:rsidRPr="008D2AF1">
        <w:t xml:space="preserve"> First, divers conducted RLS surveys (as above) along 50 m transect lines </w:t>
      </w:r>
      <w:del w:id="47" w:author="Em Lim" w:date="2025-07-31T16:37:00Z">
        <w:r w:rsidR="007E1750" w:rsidRPr="008D2AF1" w:rsidDel="00280C8C">
          <w:delText>parallel to</w:delText>
        </w:r>
      </w:del>
      <w:ins w:id="48" w:author="Em Lim" w:date="2025-07-31T16:37:00Z">
        <w:r w:rsidR="00280C8C" w:rsidRPr="008D2AF1">
          <w:t>along</w:t>
        </w:r>
      </w:ins>
      <w:r w:rsidR="007E1750" w:rsidRPr="008D2AF1">
        <w:t xml:space="preserve"> the edge of the kelp forest to quantify the abundance and biodiversity of fish and invertebrate communities </w:t>
      </w:r>
      <w:r w:rsidR="007E1750" w:rsidRPr="008D2AF1">
        <w:rPr>
          <w:i/>
          <w:iCs/>
          <w:rPrChange w:id="49" w:author="Em Lim" w:date="2025-08-13T09:43:00Z">
            <w:rPr/>
          </w:rPrChange>
        </w:rPr>
        <w:t>associated</w:t>
      </w:r>
      <w:r w:rsidR="007E1750" w:rsidRPr="008D2AF1">
        <w:t xml:space="preserve"> with each kelp forest</w:t>
      </w:r>
      <w:ins w:id="50" w:author="Em Lim" w:date="2025-07-31T16:36:00Z">
        <w:r w:rsidR="00280C8C" w:rsidRPr="008D2AF1">
          <w:t xml:space="preserve"> (Fig. </w:t>
        </w:r>
      </w:ins>
      <w:ins w:id="51" w:author="Em Lim" w:date="2025-08-25T16:00:00Z" w16du:dateUtc="2025-08-25T23:00:00Z">
        <w:r w:rsidR="00D136B6">
          <w:t>S</w:t>
        </w:r>
      </w:ins>
      <w:ins w:id="52" w:author="Em Lim" w:date="2025-07-31T16:36:00Z">
        <w:r w:rsidR="00280C8C" w:rsidRPr="008D2AF1">
          <w:t>1)</w:t>
        </w:r>
      </w:ins>
      <w:r w:rsidR="007E1750" w:rsidRPr="008D2AF1">
        <w:t xml:space="preserve">. </w:t>
      </w:r>
      <w:ins w:id="53" w:author="Em Lim" w:date="2025-07-31T16:33:00Z">
        <w:r w:rsidR="00280C8C" w:rsidRPr="008D2AF1">
          <w:t xml:space="preserve">We </w:t>
        </w:r>
      </w:ins>
      <w:ins w:id="54" w:author="Em Lim" w:date="2025-07-31T16:34:00Z">
        <w:r w:rsidR="00280C8C" w:rsidRPr="008D2AF1">
          <w:t xml:space="preserve">were unable to conduct </w:t>
        </w:r>
      </w:ins>
      <w:ins w:id="55" w:author="Em Lim" w:date="2025-07-31T16:33:00Z">
        <w:r w:rsidR="00280C8C" w:rsidRPr="008D2AF1">
          <w:t>RLS transects entirely within the kelp forests</w:t>
        </w:r>
      </w:ins>
      <w:ins w:id="56" w:author="Em Lim" w:date="2025-07-31T16:34:00Z">
        <w:r w:rsidR="00280C8C" w:rsidRPr="008D2AF1">
          <w:t xml:space="preserve"> due to visual obstruction and </w:t>
        </w:r>
      </w:ins>
      <w:ins w:id="57" w:author="Isabelle Cote" w:date="2025-08-12T08:54:00Z">
        <w:r w:rsidR="0088122D" w:rsidRPr="008D2AF1">
          <w:t xml:space="preserve">concern with diver </w:t>
        </w:r>
      </w:ins>
      <w:ins w:id="58" w:author="Em Lim" w:date="2025-07-31T16:34:00Z">
        <w:r w:rsidR="00280C8C" w:rsidRPr="008D2AF1">
          <w:t>entanglement by the kelp.</w:t>
        </w:r>
      </w:ins>
      <w:ins w:id="59" w:author="Em Lim" w:date="2025-07-31T16:33:00Z">
        <w:r w:rsidR="00280C8C" w:rsidRPr="008D2AF1">
          <w:t xml:space="preserve"> </w:t>
        </w:r>
      </w:ins>
      <w:r w:rsidR="00576692" w:rsidRPr="008D2AF1">
        <w:t xml:space="preserve">Next, </w:t>
      </w:r>
      <w:r w:rsidR="007E1750" w:rsidRPr="008D2AF1">
        <w:t>divers</w:t>
      </w:r>
      <w:r w:rsidR="00576692" w:rsidRPr="008D2AF1">
        <w:t xml:space="preserve"> ran four 5 m</w:t>
      </w:r>
      <w:r w:rsidR="00895C86" w:rsidRPr="008D2AF1">
        <w:t>-</w:t>
      </w:r>
      <w:r w:rsidR="00576692" w:rsidRPr="008D2AF1">
        <w:t>long transects</w:t>
      </w:r>
      <w:r w:rsidR="00B71E47" w:rsidRPr="008D2AF1">
        <w:t xml:space="preserve"> </w:t>
      </w:r>
      <w:r w:rsidR="004C436C" w:rsidRPr="008D2AF1">
        <w:t>perpendicular to the RLS transect</w:t>
      </w:r>
      <w:r w:rsidR="00C24A19" w:rsidRPr="008D2AF1">
        <w:t xml:space="preserve"> (5 m apart)</w:t>
      </w:r>
      <w:r w:rsidR="00576692" w:rsidRPr="008D2AF1">
        <w:t xml:space="preserve"> into the kelp forest</w:t>
      </w:r>
      <w:r w:rsidR="004F5624" w:rsidRPr="008D2AF1">
        <w:t xml:space="preserve"> to assess </w:t>
      </w:r>
      <w:r w:rsidR="001F79DB" w:rsidRPr="008D2AF1">
        <w:t xml:space="preserve">kelp </w:t>
      </w:r>
      <w:r w:rsidR="004F5624" w:rsidRPr="008D2AF1">
        <w:t xml:space="preserve">density, </w:t>
      </w:r>
      <w:r w:rsidR="001F79DB" w:rsidRPr="008D2AF1">
        <w:t xml:space="preserve">canopy height, </w:t>
      </w:r>
      <w:r w:rsidR="004F5624" w:rsidRPr="008D2AF1">
        <w:t xml:space="preserve">and </w:t>
      </w:r>
      <w:r w:rsidR="00365EF3" w:rsidRPr="008D2AF1">
        <w:t xml:space="preserve">kelp </w:t>
      </w:r>
      <w:r w:rsidR="004F5624" w:rsidRPr="008D2AF1">
        <w:t>biomass</w:t>
      </w:r>
      <w:r w:rsidR="00576692" w:rsidRPr="008D2AF1">
        <w:t xml:space="preserve"> (</w:t>
      </w:r>
      <w:r w:rsidR="00374B2C" w:rsidRPr="008D2AF1">
        <w:t>F</w:t>
      </w:r>
      <w:r w:rsidR="00576692" w:rsidRPr="008D2AF1">
        <w:t>i</w:t>
      </w:r>
      <w:r w:rsidR="005746D1" w:rsidRPr="008D2AF1">
        <w:t>g.</w:t>
      </w:r>
      <w:r w:rsidR="00374B2C" w:rsidRPr="008D2AF1">
        <w:t xml:space="preserve"> </w:t>
      </w:r>
      <w:del w:id="60" w:author="Em Lim" w:date="2025-08-25T16:00:00Z" w16du:dateUtc="2025-08-25T23:00:00Z">
        <w:r w:rsidR="003840BD" w:rsidRPr="008D2AF1" w:rsidDel="00D136B6">
          <w:delText>S1.</w:delText>
        </w:r>
        <w:r w:rsidR="00AA2B21" w:rsidRPr="008D2AF1" w:rsidDel="00D136B6">
          <w:delText>0</w:delText>
        </w:r>
      </w:del>
      <w:ins w:id="61" w:author="Em Lim" w:date="2025-08-25T16:00:00Z" w16du:dateUtc="2025-08-25T23:00:00Z">
        <w:r w:rsidR="00D136B6">
          <w:t>S</w:t>
        </w:r>
      </w:ins>
      <w:r w:rsidR="00374B2C" w:rsidRPr="008D2AF1">
        <w:t>1</w:t>
      </w:r>
      <w:r w:rsidR="00576692" w:rsidRPr="008D2AF1">
        <w:t xml:space="preserve">). </w:t>
      </w:r>
      <w:r w:rsidR="0067503F" w:rsidRPr="008D2AF1">
        <w:t>Divers then</w:t>
      </w:r>
      <w:r w:rsidR="00576692" w:rsidRPr="008D2AF1">
        <w:t xml:space="preserve"> counted the number of </w:t>
      </w:r>
      <w:r w:rsidR="004F5624" w:rsidRPr="008D2AF1">
        <w:t xml:space="preserve">canopy </w:t>
      </w:r>
      <w:r w:rsidR="00576692" w:rsidRPr="008D2AF1">
        <w:t xml:space="preserve">kelp </w:t>
      </w:r>
      <w:r w:rsidR="004F5624" w:rsidRPr="008D2AF1">
        <w:t>individuals (bull or giant kelp)</w:t>
      </w:r>
      <w:r w:rsidR="00576692" w:rsidRPr="008D2AF1">
        <w:t xml:space="preserve"> </w:t>
      </w:r>
      <w:r w:rsidR="001F79DB" w:rsidRPr="008D2AF1">
        <w:t>within 0.5 m o</w:t>
      </w:r>
      <w:r w:rsidR="00895C86" w:rsidRPr="008D2AF1">
        <w:t>n</w:t>
      </w:r>
      <w:r w:rsidR="001F79DB" w:rsidRPr="008D2AF1">
        <w:t xml:space="preserve"> either side of </w:t>
      </w:r>
      <w:r w:rsidR="00C24A19" w:rsidRPr="008D2AF1">
        <w:t>each</w:t>
      </w:r>
      <w:r w:rsidR="001F79DB" w:rsidRPr="008D2AF1">
        <w:t xml:space="preserve"> kelp transect to measure kelp density. To estimate </w:t>
      </w:r>
      <w:r w:rsidR="001F79DB" w:rsidRPr="008D2AF1">
        <w:lastRenderedPageBreak/>
        <w:t>canopy height, we</w:t>
      </w:r>
      <w:r w:rsidR="004F5624" w:rsidRPr="008D2AF1">
        <w:t xml:space="preserve"> measured the length of five</w:t>
      </w:r>
      <w:r w:rsidR="001F79DB" w:rsidRPr="008D2AF1">
        <w:t xml:space="preserve"> random</w:t>
      </w:r>
      <w:r w:rsidR="00895C86" w:rsidRPr="008D2AF1">
        <w:t xml:space="preserve">ly </w:t>
      </w:r>
      <w:r w:rsidR="00365EF3" w:rsidRPr="008D2AF1">
        <w:t xml:space="preserve">selected </w:t>
      </w:r>
      <w:r w:rsidR="004F5624" w:rsidRPr="008D2AF1">
        <w:t>kelp</w:t>
      </w:r>
      <w:r w:rsidR="00895C86" w:rsidRPr="008D2AF1">
        <w:t xml:space="preserve"> individuals</w:t>
      </w:r>
      <w:r w:rsidR="001F79DB" w:rsidRPr="008D2AF1">
        <w:t xml:space="preserve"> per </w:t>
      </w:r>
      <w:r w:rsidR="0070487F" w:rsidRPr="008D2AF1">
        <w:t xml:space="preserve">species per </w:t>
      </w:r>
      <w:r w:rsidR="001F79DB" w:rsidRPr="008D2AF1">
        <w:t>kelp transect; f</w:t>
      </w:r>
      <w:r w:rsidR="004F5624" w:rsidRPr="008D2AF1">
        <w:t>or bull kelp</w:t>
      </w:r>
      <w:r w:rsidR="001F79DB" w:rsidRPr="008D2AF1">
        <w:t xml:space="preserve"> we measured the total length from holdfast to </w:t>
      </w:r>
      <w:proofErr w:type="spellStart"/>
      <w:r w:rsidR="001F79DB" w:rsidRPr="008D2AF1">
        <w:t>pneumatocyst</w:t>
      </w:r>
      <w:proofErr w:type="spellEnd"/>
      <w:r w:rsidR="001F79DB" w:rsidRPr="008D2AF1">
        <w:t xml:space="preserve"> </w:t>
      </w:r>
      <w:r w:rsidR="001F79DB" w:rsidRPr="008D2AF1">
        <w:rPr>
          <w:iCs/>
        </w:rPr>
        <w:t>in situ</w:t>
      </w:r>
      <w:r w:rsidR="001F79DB" w:rsidRPr="008D2AF1">
        <w:t>, but for giant kelp</w:t>
      </w:r>
      <w:r w:rsidR="00F762BB" w:rsidRPr="008D2AF1">
        <w:t>,</w:t>
      </w:r>
      <w:r w:rsidR="001F79DB" w:rsidRPr="008D2AF1">
        <w:t xml:space="preserve"> we collected five random individuals to measure </w:t>
      </w:r>
      <w:r w:rsidR="00F762BB" w:rsidRPr="008D2AF1">
        <w:t xml:space="preserve">the </w:t>
      </w:r>
      <w:r w:rsidR="004C436C" w:rsidRPr="008D2AF1">
        <w:t xml:space="preserve">length </w:t>
      </w:r>
      <w:r w:rsidR="001F79DB" w:rsidRPr="008D2AF1">
        <w:t xml:space="preserve">from holdfast to </w:t>
      </w:r>
      <w:r w:rsidR="001E5CB7" w:rsidRPr="008D2AF1">
        <w:t xml:space="preserve">the tip of the </w:t>
      </w:r>
      <w:r w:rsidR="001F79DB" w:rsidRPr="008D2AF1">
        <w:t xml:space="preserve">apical meristem on dry land. To quantify </w:t>
      </w:r>
      <w:r w:rsidR="00895C86" w:rsidRPr="008D2AF1">
        <w:t xml:space="preserve">bull kelp </w:t>
      </w:r>
      <w:r w:rsidR="001F79DB" w:rsidRPr="008D2AF1">
        <w:t>biomass</w:t>
      </w:r>
      <w:r w:rsidR="004F5624" w:rsidRPr="008D2AF1">
        <w:t>, we measured the sub-</w:t>
      </w:r>
      <w:r w:rsidR="0042306A" w:rsidRPr="008D2AF1">
        <w:t>bulb</w:t>
      </w:r>
      <w:r w:rsidR="004F5624" w:rsidRPr="008D2AF1">
        <w:t xml:space="preserve"> </w:t>
      </w:r>
      <w:r w:rsidR="001F79DB" w:rsidRPr="008D2AF1">
        <w:t>circumference</w:t>
      </w:r>
      <w:r w:rsidR="0042306A" w:rsidRPr="008D2AF1">
        <w:t xml:space="preserve"> (15 cm below the bottom of the bulb)</w:t>
      </w:r>
      <w:r w:rsidR="001F79DB" w:rsidRPr="008D2AF1">
        <w:t xml:space="preserve"> of the same five bull kelps per transect</w:t>
      </w:r>
      <w:r w:rsidR="004F5624" w:rsidRPr="008D2AF1">
        <w:t xml:space="preserve"> </w:t>
      </w:r>
      <w:r w:rsidR="004F5624" w:rsidRPr="008D2AF1">
        <w:rPr>
          <w:iCs/>
        </w:rPr>
        <w:t>in situ</w:t>
      </w:r>
      <w:r w:rsidR="00417390" w:rsidRPr="008D2AF1">
        <w:t xml:space="preserve"> </w:t>
      </w:r>
      <w:r w:rsidR="00895C86" w:rsidRPr="008D2AF1">
        <w:t>and</w:t>
      </w:r>
      <w:r w:rsidR="00417390" w:rsidRPr="008D2AF1">
        <w:t xml:space="preserve"> calculate</w:t>
      </w:r>
      <w:r w:rsidR="00895C86" w:rsidRPr="008D2AF1">
        <w:t>d</w:t>
      </w:r>
      <w:r w:rsidR="00417390" w:rsidRPr="008D2AF1">
        <w:t xml:space="preserve"> individual biomass usin</w:t>
      </w:r>
      <w:r w:rsidR="0042306A" w:rsidRPr="008D2AF1">
        <w:t xml:space="preserve">g a quadratic </w:t>
      </w:r>
      <w:r w:rsidR="0011523B" w:rsidRPr="008D2AF1">
        <w:t xml:space="preserve">diameter to biomass </w:t>
      </w:r>
      <w:r w:rsidR="0042306A" w:rsidRPr="008D2AF1">
        <w:t xml:space="preserve">formula </w:t>
      </w:r>
      <w:r w:rsidR="00122525" w:rsidRPr="008D2AF1">
        <w:t>for Barkley Sound</w:t>
      </w:r>
      <w:r w:rsidR="0042306A" w:rsidRPr="008D2AF1">
        <w:t xml:space="preserve"> </w:t>
      </w:r>
      <w:r w:rsidR="0011523B" w:rsidRPr="008D2AF1">
        <w:t>(</w:t>
      </w:r>
      <w:r w:rsidR="006214D6" w:rsidRPr="008D2AF1">
        <w:t xml:space="preserve">C. M. </w:t>
      </w:r>
      <w:proofErr w:type="spellStart"/>
      <w:r w:rsidR="00B47743" w:rsidRPr="008D2AF1">
        <w:t>Attridge</w:t>
      </w:r>
      <w:proofErr w:type="spellEnd"/>
      <w:r w:rsidR="00B47743" w:rsidRPr="008D2AF1">
        <w:t xml:space="preserve"> </w:t>
      </w:r>
      <w:proofErr w:type="spellStart"/>
      <w:r w:rsidR="00B47743" w:rsidRPr="008D2AF1">
        <w:t>unpub</w:t>
      </w:r>
      <w:r w:rsidR="006214D6" w:rsidRPr="008D2AF1">
        <w:t>l</w:t>
      </w:r>
      <w:proofErr w:type="spellEnd"/>
      <w:r w:rsidR="006214D6" w:rsidRPr="008D2AF1">
        <w:t>.</w:t>
      </w:r>
      <w:r w:rsidR="0011523B" w:rsidRPr="008D2AF1">
        <w:t>)</w:t>
      </w:r>
      <w:r w:rsidR="004F5624" w:rsidRPr="008D2AF1">
        <w:t>. For giant kelp</w:t>
      </w:r>
      <w:r w:rsidR="00895C86" w:rsidRPr="008D2AF1">
        <w:t xml:space="preserve"> biomass</w:t>
      </w:r>
      <w:r w:rsidR="004F5624" w:rsidRPr="008D2AF1">
        <w:t>, we weighe</w:t>
      </w:r>
      <w:r w:rsidR="001F79DB" w:rsidRPr="008D2AF1">
        <w:t xml:space="preserve">d </w:t>
      </w:r>
      <w:r w:rsidR="00122525" w:rsidRPr="008D2AF1">
        <w:t>(</w:t>
      </w:r>
      <w:r w:rsidR="00A13698" w:rsidRPr="008D2AF1">
        <w:t xml:space="preserve">to the nearest </w:t>
      </w:r>
      <w:r w:rsidR="001F293B" w:rsidRPr="008D2AF1">
        <w:t>1</w:t>
      </w:r>
      <w:r w:rsidR="00A13698" w:rsidRPr="008D2AF1">
        <w:t xml:space="preserve"> g</w:t>
      </w:r>
      <w:r w:rsidR="00255C78" w:rsidRPr="008D2AF1">
        <w:t xml:space="preserve"> or less</w:t>
      </w:r>
      <w:r w:rsidR="00122525" w:rsidRPr="008D2AF1">
        <w:t>)</w:t>
      </w:r>
      <w:r w:rsidR="00A13698" w:rsidRPr="008D2AF1">
        <w:t xml:space="preserve"> </w:t>
      </w:r>
      <w:r w:rsidR="001F79DB" w:rsidRPr="008D2AF1">
        <w:t xml:space="preserve">the same five individuals per transect </w:t>
      </w:r>
      <w:r w:rsidR="00895C86" w:rsidRPr="008D2AF1">
        <w:t xml:space="preserve">that </w:t>
      </w:r>
      <w:r w:rsidR="001F79DB" w:rsidRPr="008D2AF1">
        <w:t>were collected for total length measurements</w:t>
      </w:r>
      <w:r w:rsidR="00B71E47" w:rsidRPr="008D2AF1">
        <w:t xml:space="preserve">. </w:t>
      </w:r>
      <w:r w:rsidR="00417390" w:rsidRPr="008D2AF1">
        <w:t xml:space="preserve">We multiplied the mean biomass estimate for each </w:t>
      </w:r>
      <w:r w:rsidR="001F79DB" w:rsidRPr="008D2AF1">
        <w:t>kelp species by the species density to calculate a biomass/m</w:t>
      </w:r>
      <w:r w:rsidR="001F79DB" w:rsidRPr="008D2AF1">
        <w:rPr>
          <w:vertAlign w:val="superscript"/>
        </w:rPr>
        <w:t>2</w:t>
      </w:r>
      <w:r w:rsidR="001F79DB" w:rsidRPr="008D2AF1">
        <w:t xml:space="preserve"> estimate for each kelp transect, which we </w:t>
      </w:r>
      <w:r w:rsidR="00895C86" w:rsidRPr="008D2AF1">
        <w:t xml:space="preserve">then </w:t>
      </w:r>
      <w:r w:rsidR="001F79DB" w:rsidRPr="008D2AF1">
        <w:t>averaged over the four transects per forest to estimate overall mean forest biomass</w:t>
      </w:r>
      <w:r w:rsidR="00B47743" w:rsidRPr="008D2AF1">
        <w:t>/m</w:t>
      </w:r>
      <w:r w:rsidR="00B47743" w:rsidRPr="008D2AF1">
        <w:rPr>
          <w:vertAlign w:val="superscript"/>
        </w:rPr>
        <w:t>2</w:t>
      </w:r>
      <w:r w:rsidR="001F79DB" w:rsidRPr="008D2AF1">
        <w:t xml:space="preserve">. </w:t>
      </w:r>
      <w:r w:rsidR="003F63B3" w:rsidRPr="008D2AF1">
        <w:t xml:space="preserve">We estimated total forest area by swimming around the perimeter of the forest on the surface with a </w:t>
      </w:r>
      <w:r w:rsidR="001F293B" w:rsidRPr="008D2AF1">
        <w:t>Garmin GPSMAP 78SC</w:t>
      </w:r>
      <w:r w:rsidR="003F63B3" w:rsidRPr="008D2AF1">
        <w:t>, which we used to calculate total forest biomass (kg).</w:t>
      </w:r>
    </w:p>
    <w:p w14:paraId="50BA9561" w14:textId="2E5F3C78" w:rsidR="00B71E47" w:rsidRPr="008D2AF1" w:rsidRDefault="002E568B" w:rsidP="00280C8C">
      <w:pPr>
        <w:spacing w:line="480" w:lineRule="auto"/>
        <w:ind w:firstLine="720"/>
      </w:pPr>
      <w:r w:rsidRPr="008D2AF1">
        <w:t>Finally, to</w:t>
      </w:r>
      <w:r w:rsidR="001F79DB" w:rsidRPr="008D2AF1">
        <w:t xml:space="preserve"> compare NH₄⁺ concentration</w:t>
      </w:r>
      <w:r w:rsidR="00895C86" w:rsidRPr="008D2AF1">
        <w:t>s</w:t>
      </w:r>
      <w:r w:rsidR="001F79DB" w:rsidRPr="008D2AF1">
        <w:t xml:space="preserve"> inside vs outside </w:t>
      </w:r>
      <w:r w:rsidR="00895C86" w:rsidRPr="008D2AF1">
        <w:t xml:space="preserve">each </w:t>
      </w:r>
      <w:r w:rsidR="001F79DB" w:rsidRPr="008D2AF1">
        <w:t>kelp forest, w</w:t>
      </w:r>
      <w:r w:rsidR="00B71E47" w:rsidRPr="008D2AF1">
        <w:t xml:space="preserve">e collected </w:t>
      </w:r>
      <w:r w:rsidRPr="008D2AF1">
        <w:t>paired</w:t>
      </w:r>
      <w:r w:rsidR="00B71E47" w:rsidRPr="008D2AF1">
        <w:t xml:space="preserve"> 60 mL syringe</w:t>
      </w:r>
      <w:r w:rsidRPr="008D2AF1">
        <w:t>s</w:t>
      </w:r>
      <w:r w:rsidR="00B71E47" w:rsidRPr="008D2AF1">
        <w:t xml:space="preserve"> of seawater immediately outside the kelp forest within 0 – 2 m </w:t>
      </w:r>
      <w:r w:rsidR="00122525" w:rsidRPr="008D2AF1">
        <w:t xml:space="preserve">above </w:t>
      </w:r>
      <w:r w:rsidR="00B71E47" w:rsidRPr="008D2AF1">
        <w:t>the substrate, and 5 m into the kelp forest</w:t>
      </w:r>
      <w:r w:rsidR="00895C86" w:rsidRPr="008D2AF1">
        <w:t xml:space="preserve"> at the same depth</w:t>
      </w:r>
      <w:r w:rsidR="00B71E47" w:rsidRPr="008D2AF1">
        <w:t>.</w:t>
      </w:r>
      <w:r w:rsidR="00B164BF" w:rsidRPr="008D2AF1">
        <w:t xml:space="preserve"> We collected three paired NH₄⁺ samples from each site, which were spaced 5 m apart</w:t>
      </w:r>
      <w:r w:rsidR="00122525" w:rsidRPr="008D2AF1">
        <w:t>,</w:t>
      </w:r>
      <w:r w:rsidR="00B164BF" w:rsidRPr="008D2AF1">
        <w:t xml:space="preserve"> by matching them with the first three kelp transects</w:t>
      </w:r>
      <w:r w:rsidR="0070487F" w:rsidRPr="008D2AF1">
        <w:t xml:space="preserve"> (Fig. </w:t>
      </w:r>
      <w:del w:id="62" w:author="Em Lim" w:date="2025-08-25T16:00:00Z" w16du:dateUtc="2025-08-25T23:00:00Z">
        <w:r w:rsidR="0070487F" w:rsidRPr="008D2AF1" w:rsidDel="00D136B6">
          <w:delText>S1.</w:delText>
        </w:r>
        <w:r w:rsidR="00AA2B21" w:rsidRPr="008D2AF1" w:rsidDel="00D136B6">
          <w:delText>0</w:delText>
        </w:r>
      </w:del>
      <w:ins w:id="63" w:author="Em Lim" w:date="2025-08-25T16:00:00Z" w16du:dateUtc="2025-08-25T23:00:00Z">
        <w:r w:rsidR="00D136B6">
          <w:t>S</w:t>
        </w:r>
      </w:ins>
      <w:r w:rsidR="0070487F" w:rsidRPr="008D2AF1">
        <w:t>1)</w:t>
      </w:r>
      <w:r w:rsidR="00B164BF" w:rsidRPr="008D2AF1">
        <w:t>.</w:t>
      </w:r>
      <w:ins w:id="64" w:author="Isabelle Cote" w:date="2025-08-12T14:24:00Z">
        <w:r w:rsidR="00FE4B73" w:rsidRPr="008D2AF1">
          <w:t xml:space="preserve"> At our two control, no-kelp sites, we followed the same procedure</w:t>
        </w:r>
      </w:ins>
      <w:ins w:id="65" w:author="Isabelle Cote" w:date="2025-08-12T14:25:00Z">
        <w:r w:rsidR="00FE4B73" w:rsidRPr="008D2AF1">
          <w:t xml:space="preserve"> in terms of number and spacing of samples</w:t>
        </w:r>
      </w:ins>
      <w:ins w:id="66" w:author="Isabelle Cote" w:date="2025-08-12T14:26:00Z">
        <w:r w:rsidR="00FE4B73" w:rsidRPr="008D2AF1">
          <w:t xml:space="preserve">, with the ‘inside’ samples taken ~ 5 m closer to shore than the </w:t>
        </w:r>
      </w:ins>
      <w:ins w:id="67" w:author="Isabelle Cote" w:date="2025-08-12T14:27:00Z">
        <w:r w:rsidR="00FE4B73" w:rsidRPr="008D2AF1">
          <w:t>‘</w:t>
        </w:r>
      </w:ins>
      <w:ins w:id="68" w:author="Isabelle Cote" w:date="2025-08-12T14:26:00Z">
        <w:r w:rsidR="00FE4B73" w:rsidRPr="008D2AF1">
          <w:t>outside</w:t>
        </w:r>
      </w:ins>
      <w:ins w:id="69" w:author="Isabelle Cote" w:date="2025-08-12T14:27:00Z">
        <w:r w:rsidR="00FE4B73" w:rsidRPr="008D2AF1">
          <w:t>’ samples.</w:t>
        </w:r>
      </w:ins>
      <w:r w:rsidR="00CB4FFE" w:rsidRPr="008D2AF1">
        <w:t xml:space="preserve"> </w:t>
      </w:r>
      <w:r w:rsidR="00171464" w:rsidRPr="008D2AF1">
        <w:t>Outside each kelp forest</w:t>
      </w:r>
      <w:ins w:id="70" w:author="Isabelle Cote" w:date="2025-08-12T14:27:00Z">
        <w:r w:rsidR="00FE4B73" w:rsidRPr="008D2AF1">
          <w:t xml:space="preserve"> and at each control site</w:t>
        </w:r>
      </w:ins>
      <w:r w:rsidR="00171464" w:rsidRPr="008D2AF1">
        <w:t>, we also</w:t>
      </w:r>
      <w:r w:rsidR="00253D0A" w:rsidRPr="008D2AF1">
        <w:t xml:space="preserve"> </w:t>
      </w:r>
      <w:ins w:id="71" w:author="Em Lim" w:date="2025-07-31T16:43:00Z">
        <w:r w:rsidR="00280C8C" w:rsidRPr="008D2AF1">
          <w:t>collected seawater to cre</w:t>
        </w:r>
      </w:ins>
      <w:ins w:id="72" w:author="Em Lim" w:date="2025-07-31T16:44:00Z">
        <w:r w:rsidR="00280C8C" w:rsidRPr="008D2AF1">
          <w:t xml:space="preserve">ate a standard curve, following the </w:t>
        </w:r>
        <w:r w:rsidR="00280C8C" w:rsidRPr="008D2AF1">
          <w:rPr>
            <w:color w:val="000000"/>
          </w:rPr>
          <w:t>standard-additions protocol II</w:t>
        </w:r>
      </w:ins>
      <w:ins w:id="73" w:author="Em Lim" w:date="2025-07-31T16:45:00Z">
        <w:r w:rsidR="00280C8C" w:rsidRPr="008D2AF1">
          <w:rPr>
            <w:color w:val="000000"/>
          </w:rPr>
          <w:t xml:space="preserve"> for the fluorometric detection of NH₄⁺ in 40 mL samples </w:t>
        </w:r>
      </w:ins>
      <w:ins w:id="74" w:author="Em Lim" w:date="2025-07-31T16:44:00Z">
        <w:r w:rsidR="00280C8C" w:rsidRPr="008D2AF1">
          <w:rPr>
            <w:color w:val="000000"/>
          </w:rPr>
          <w:fldChar w:fldCharType="begin"/>
        </w:r>
        <w:r w:rsidR="00280C8C" w:rsidRPr="008D2AF1">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280C8C" w:rsidRPr="008D2AF1">
          <w:rPr>
            <w:color w:val="000000"/>
          </w:rPr>
          <w:fldChar w:fldCharType="separate"/>
        </w:r>
        <w:r w:rsidR="00280C8C" w:rsidRPr="008D2AF1">
          <w:rPr>
            <w:noProof/>
            <w:color w:val="000000"/>
          </w:rPr>
          <w:t>(Taylor et al. 2007)</w:t>
        </w:r>
        <w:r w:rsidR="00280C8C" w:rsidRPr="008D2AF1">
          <w:rPr>
            <w:color w:val="000000"/>
          </w:rPr>
          <w:fldChar w:fldCharType="end"/>
        </w:r>
      </w:ins>
      <w:ins w:id="75" w:author="Em Lim" w:date="2025-07-31T16:45:00Z">
        <w:r w:rsidR="00280C8C" w:rsidRPr="008D2AF1">
          <w:rPr>
            <w:color w:val="000000"/>
          </w:rPr>
          <w:t>.</w:t>
        </w:r>
      </w:ins>
      <w:del w:id="76" w:author="Em Lim" w:date="2025-07-31T16:44:00Z">
        <w:r w:rsidR="00B71E47" w:rsidRPr="008D2AF1" w:rsidDel="00280C8C">
          <w:delText>fill</w:delText>
        </w:r>
        <w:r w:rsidR="00171464" w:rsidRPr="008D2AF1" w:rsidDel="00280C8C">
          <w:delText>ed</w:delText>
        </w:r>
        <w:r w:rsidR="00B71E47" w:rsidRPr="008D2AF1" w:rsidDel="00280C8C">
          <w:delText xml:space="preserve"> a </w:delText>
        </w:r>
        <w:r w:rsidR="00B03EE3" w:rsidRPr="008D2AF1" w:rsidDel="00280C8C">
          <w:delText>plastic Ziplock</w:delText>
        </w:r>
        <w:r w:rsidR="00171464" w:rsidRPr="008D2AF1" w:rsidDel="00280C8C">
          <w:delText xml:space="preserve"> bag </w:delText>
        </w:r>
        <w:r w:rsidR="00253D0A" w:rsidRPr="008D2AF1" w:rsidDel="00280C8C">
          <w:delText>with</w:delText>
        </w:r>
        <w:r w:rsidR="00B71E47" w:rsidRPr="008D2AF1" w:rsidDel="00280C8C">
          <w:delText xml:space="preserve"> seawater</w:delText>
        </w:r>
        <w:r w:rsidR="00026433" w:rsidRPr="008D2AF1" w:rsidDel="00280C8C">
          <w:delText xml:space="preserve"> </w:delText>
        </w:r>
        <w:r w:rsidR="00BB3685" w:rsidRPr="008D2AF1" w:rsidDel="00280C8C">
          <w:delText>to</w:delText>
        </w:r>
        <w:r w:rsidR="00171464" w:rsidRPr="008D2AF1" w:rsidDel="00280C8C">
          <w:delText xml:space="preserve"> creat</w:delText>
        </w:r>
        <w:r w:rsidR="00BB3685" w:rsidRPr="008D2AF1" w:rsidDel="00280C8C">
          <w:delText>e</w:delText>
        </w:r>
        <w:r w:rsidR="00171464" w:rsidRPr="008D2AF1" w:rsidDel="00280C8C">
          <w:delText xml:space="preserve"> standards.</w:delText>
        </w:r>
      </w:del>
      <w:r w:rsidR="00817D31" w:rsidRPr="008D2AF1">
        <w:t xml:space="preserve"> Samples and standards were filtered into amber bottles in the field and </w:t>
      </w:r>
      <w:r w:rsidR="00A05727" w:rsidRPr="008D2AF1">
        <w:t xml:space="preserve">stored on ice </w:t>
      </w:r>
      <w:r w:rsidRPr="008D2AF1">
        <w:t xml:space="preserve">for transportation back to the laboratory, at which point </w:t>
      </w:r>
      <w:r w:rsidR="00A05727" w:rsidRPr="008D2AF1">
        <w:t>we</w:t>
      </w:r>
      <w:r w:rsidR="00B71E47" w:rsidRPr="008D2AF1">
        <w:t xml:space="preserve"> </w:t>
      </w:r>
      <w:r w:rsidR="00B71E47" w:rsidRPr="008D2AF1">
        <w:lastRenderedPageBreak/>
        <w:t xml:space="preserve">measured </w:t>
      </w:r>
      <w:r w:rsidR="00B71E47" w:rsidRPr="008D2AF1">
        <w:rPr>
          <w:color w:val="000000"/>
        </w:rPr>
        <w:t>NH</w:t>
      </w:r>
      <w:r w:rsidR="00B71E47" w:rsidRPr="008D2AF1">
        <w:rPr>
          <w:color w:val="000000"/>
          <w:vertAlign w:val="subscript"/>
        </w:rPr>
        <w:t>4</w:t>
      </w:r>
      <w:r w:rsidR="00B71E47" w:rsidRPr="008D2AF1">
        <w:rPr>
          <w:color w:val="000000"/>
          <w:vertAlign w:val="superscript"/>
        </w:rPr>
        <w:t xml:space="preserve">+ </w:t>
      </w:r>
      <w:r w:rsidR="00B71E47" w:rsidRPr="008D2AF1">
        <w:t xml:space="preserve">concentration in each sample bottle following the </w:t>
      </w:r>
      <w:del w:id="77" w:author="Em Lim" w:date="2025-07-31T16:46:00Z">
        <w:r w:rsidR="00B71E47" w:rsidRPr="008D2AF1" w:rsidDel="00280C8C">
          <w:rPr>
            <w:color w:val="000000"/>
          </w:rPr>
          <w:delText>fluorometric standard-additions protocol II</w:delText>
        </w:r>
        <w:r w:rsidR="00817D31" w:rsidRPr="008D2AF1" w:rsidDel="00280C8C">
          <w:rPr>
            <w:color w:val="000000"/>
          </w:rPr>
          <w:delText xml:space="preserve"> for 40 mL samples</w:delText>
        </w:r>
      </w:del>
      <w:ins w:id="78" w:author="Em Lim" w:date="2025-07-31T16:46:00Z">
        <w:r w:rsidR="00280C8C" w:rsidRPr="008D2AF1">
          <w:rPr>
            <w:color w:val="000000"/>
          </w:rPr>
          <w:t>protocol above</w:t>
        </w:r>
      </w:ins>
      <w:r w:rsidR="00B71E47" w:rsidRPr="008D2AF1">
        <w:rPr>
          <w:color w:val="000000"/>
        </w:rPr>
        <w:t xml:space="preserve"> </w:t>
      </w:r>
      <w:r w:rsidR="00B71E47" w:rsidRPr="008D2AF1">
        <w:rPr>
          <w:color w:val="000000"/>
        </w:rPr>
        <w:fldChar w:fldCharType="begin"/>
      </w:r>
      <w:r w:rsidR="00745A78" w:rsidRPr="008D2AF1">
        <w:rPr>
          <w:color w:val="000000"/>
        </w:rPr>
        <w:instrText xml:space="preserve"> ADDIN ZOTERO_ITEM CSL_CITATION {"citationID":"V9B5lHf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8D2AF1">
        <w:rPr>
          <w:color w:val="000000"/>
        </w:rPr>
        <w:fldChar w:fldCharType="separate"/>
      </w:r>
      <w:r w:rsidR="00B87C81" w:rsidRPr="008D2AF1">
        <w:rPr>
          <w:noProof/>
          <w:color w:val="000000"/>
        </w:rPr>
        <w:t>(Taylor et al. 2007)</w:t>
      </w:r>
      <w:r w:rsidR="00B71E47" w:rsidRPr="008D2AF1">
        <w:rPr>
          <w:color w:val="000000"/>
        </w:rPr>
        <w:fldChar w:fldCharType="end"/>
      </w:r>
      <w:r w:rsidR="00B71E47" w:rsidRPr="008D2AF1">
        <w:rPr>
          <w:color w:val="000000"/>
        </w:rPr>
        <w:t>.</w:t>
      </w:r>
      <w:r w:rsidR="00AB636E" w:rsidRPr="008D2AF1">
        <w:rPr>
          <w:color w:val="000000"/>
        </w:rPr>
        <w:t xml:space="preserve"> </w:t>
      </w:r>
      <w:r w:rsidR="00417390" w:rsidRPr="008D2AF1">
        <w:rPr>
          <w:color w:val="000000"/>
        </w:rPr>
        <w:t xml:space="preserve">For each paired inside </w:t>
      </w:r>
      <w:r w:rsidR="00F2075E" w:rsidRPr="008D2AF1">
        <w:rPr>
          <w:color w:val="000000"/>
        </w:rPr>
        <w:t>and</w:t>
      </w:r>
      <w:r w:rsidR="00417390" w:rsidRPr="008D2AF1">
        <w:rPr>
          <w:color w:val="000000"/>
        </w:rPr>
        <w:t xml:space="preserve"> outside</w:t>
      </w:r>
      <w:r w:rsidR="00526E5E" w:rsidRPr="008D2AF1">
        <w:rPr>
          <w:color w:val="000000"/>
        </w:rPr>
        <w:t xml:space="preserve"> kelp</w:t>
      </w:r>
      <w:r w:rsidR="00F2075E" w:rsidRPr="008D2AF1">
        <w:rPr>
          <w:color w:val="000000"/>
        </w:rPr>
        <w:t xml:space="preserve"> forest</w:t>
      </w:r>
      <w:r w:rsidR="00417390" w:rsidRPr="008D2AF1">
        <w:rPr>
          <w:color w:val="000000"/>
        </w:rPr>
        <w:t xml:space="preserve"> NH₄⁺ sample, we calculated ∆NH₄⁺ = inside NH₄⁺ - outside NH₄⁺.</w:t>
      </w:r>
    </w:p>
    <w:p w14:paraId="505921AB" w14:textId="36DB5980" w:rsidR="00576692" w:rsidRPr="008D2AF1" w:rsidRDefault="00576692" w:rsidP="000E3FA6">
      <w:pPr>
        <w:spacing w:line="480" w:lineRule="auto"/>
      </w:pPr>
    </w:p>
    <w:p w14:paraId="20B38C9F" w14:textId="70BD7955" w:rsidR="00217D47" w:rsidRPr="008D2AF1" w:rsidRDefault="005F422E" w:rsidP="00EB3BC7">
      <w:pPr>
        <w:spacing w:line="480" w:lineRule="auto"/>
        <w:rPr>
          <w:i/>
        </w:rPr>
      </w:pPr>
      <w:r w:rsidRPr="008D2AF1">
        <w:rPr>
          <w:i/>
        </w:rPr>
        <w:t xml:space="preserve">Surveys of </w:t>
      </w:r>
      <w:r w:rsidR="00B46066" w:rsidRPr="008D2AF1">
        <w:rPr>
          <w:i/>
        </w:rPr>
        <w:t>fine</w:t>
      </w:r>
      <w:r w:rsidR="00136DB7" w:rsidRPr="008D2AF1">
        <w:rPr>
          <w:i/>
        </w:rPr>
        <w:t>-scale</w:t>
      </w:r>
      <w:r w:rsidR="001743C0" w:rsidRPr="008D2AF1">
        <w:rPr>
          <w:i/>
        </w:rPr>
        <w:t xml:space="preserve"> (microhabitat)</w:t>
      </w:r>
      <w:r w:rsidR="00136DB7" w:rsidRPr="008D2AF1">
        <w:rPr>
          <w:i/>
        </w:rPr>
        <w:t xml:space="preserve"> variation</w:t>
      </w:r>
    </w:p>
    <w:p w14:paraId="392E1C63" w14:textId="1188722F" w:rsidR="00F37657" w:rsidRPr="008D2AF1" w:rsidRDefault="005B26B9" w:rsidP="00EB3BC7">
      <w:pPr>
        <w:spacing w:line="480" w:lineRule="auto"/>
      </w:pPr>
      <w:r w:rsidRPr="008D2AF1">
        <w:t xml:space="preserve">To quantify the ability of animals to affect the NH₄⁺ concentration in their immediate vicinity we conducted two caging experiments </w:t>
      </w:r>
      <w:r w:rsidRPr="008D2AF1">
        <w:rPr>
          <w:iCs/>
        </w:rPr>
        <w:t>in situ</w:t>
      </w:r>
      <w:r w:rsidRPr="008D2AF1">
        <w:t xml:space="preserve"> near </w:t>
      </w:r>
      <w:proofErr w:type="spellStart"/>
      <w:r w:rsidRPr="008D2AF1">
        <w:t>Bamfield</w:t>
      </w:r>
      <w:proofErr w:type="spellEnd"/>
      <w:r w:rsidR="005675E2" w:rsidRPr="008D2AF1">
        <w:t>, BC</w:t>
      </w:r>
      <w:r w:rsidRPr="008D2AF1">
        <w:t>.</w:t>
      </w:r>
      <w:r w:rsidR="00DE63E7" w:rsidRPr="008D2AF1">
        <w:t xml:space="preserve"> </w:t>
      </w:r>
      <w:r w:rsidR="008B6A66" w:rsidRPr="008D2AF1">
        <w:t xml:space="preserve">We used California sea cucumbers </w:t>
      </w:r>
      <w:r w:rsidR="003101A1" w:rsidRPr="008D2AF1">
        <w:t>(</w:t>
      </w:r>
      <w:proofErr w:type="spellStart"/>
      <w:r w:rsidR="003101A1" w:rsidRPr="008D2AF1">
        <w:rPr>
          <w:i/>
        </w:rPr>
        <w:t>Apostichopus</w:t>
      </w:r>
      <w:proofErr w:type="spellEnd"/>
      <w:r w:rsidR="003101A1" w:rsidRPr="008D2AF1">
        <w:rPr>
          <w:i/>
        </w:rPr>
        <w:t xml:space="preserve"> </w:t>
      </w:r>
      <w:proofErr w:type="spellStart"/>
      <w:r w:rsidR="003101A1" w:rsidRPr="008D2AF1">
        <w:rPr>
          <w:i/>
        </w:rPr>
        <w:t>californicus</w:t>
      </w:r>
      <w:proofErr w:type="spellEnd"/>
      <w:r w:rsidR="003101A1" w:rsidRPr="008D2AF1">
        <w:t xml:space="preserve">) </w:t>
      </w:r>
      <w:r w:rsidR="008B6A66" w:rsidRPr="008D2AF1">
        <w:t>in the first</w:t>
      </w:r>
      <w:r w:rsidR="001F1825" w:rsidRPr="008D2AF1">
        <w:t xml:space="preserve"> caging</w:t>
      </w:r>
      <w:r w:rsidR="008B6A66" w:rsidRPr="008D2AF1">
        <w:t xml:space="preserve"> experiment</w:t>
      </w:r>
      <w:r w:rsidR="003101A1" w:rsidRPr="008D2AF1">
        <w:t xml:space="preserve"> because </w:t>
      </w:r>
      <w:r w:rsidR="00213173" w:rsidRPr="008D2AF1">
        <w:t>th</w:t>
      </w:r>
      <w:ins w:id="79" w:author="Em Lim" w:date="2025-07-31T14:30:00Z">
        <w:r w:rsidR="006618A5" w:rsidRPr="008D2AF1">
          <w:t>is species is</w:t>
        </w:r>
      </w:ins>
      <w:del w:id="80" w:author="Em Lim" w:date="2025-07-31T14:30:00Z">
        <w:r w:rsidR="00213173" w:rsidRPr="008D2AF1" w:rsidDel="006618A5">
          <w:delText>ey</w:delText>
        </w:r>
      </w:del>
      <w:r w:rsidR="002178A4" w:rsidRPr="008D2AF1">
        <w:t xml:space="preserve"> </w:t>
      </w:r>
      <w:del w:id="81" w:author="Em Lim" w:date="2025-07-31T14:30:00Z">
        <w:r w:rsidR="002178A4" w:rsidRPr="008D2AF1" w:rsidDel="006618A5">
          <w:delText>a</w:delText>
        </w:r>
        <w:r w:rsidR="00213173" w:rsidRPr="008D2AF1" w:rsidDel="006618A5">
          <w:delText xml:space="preserve">re </w:delText>
        </w:r>
      </w:del>
      <w:r w:rsidR="00213173" w:rsidRPr="008D2AF1">
        <w:t xml:space="preserve">a large, abundant invertebrate with a </w:t>
      </w:r>
      <w:r w:rsidR="00560BB1" w:rsidRPr="008D2AF1">
        <w:t>high excretion rate</w:t>
      </w:r>
      <w:r w:rsidR="00213173" w:rsidRPr="008D2AF1">
        <w:t xml:space="preserve"> </w:t>
      </w:r>
      <w:r w:rsidR="00213173" w:rsidRPr="008D2AF1">
        <w:fldChar w:fldCharType="begin"/>
      </w:r>
      <w:r w:rsidR="003A5414" w:rsidRPr="008D2AF1">
        <w:instrText xml:space="preserve"> ADDIN ZOTERO_ITEM CSL_CITATION {"citationID":"1DWjpI5s","properties":{"formattedCitation":"(Bray et al. 1988)","plainCitation":"(Bray et al. 1988)","noteIndex":0},"citationItems":[{"id":1918,"uris":["http://zotero.org/users/local/idKDtb7T/items/X4U4SI79"],"itemData":{"id":1918,"type":"article-journal","container-title":"Marine Biology","DOI":"10.1007/BF00392951","ISSN":"0025-3162, 1432-1793","issue":"1","journalAbbreviation":"Mar. Biol.","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8D2AF1">
        <w:fldChar w:fldCharType="separate"/>
      </w:r>
      <w:r w:rsidR="003A5414" w:rsidRPr="008D2AF1">
        <w:rPr>
          <w:noProof/>
        </w:rPr>
        <w:t>(Bray et al. 1988)</w:t>
      </w:r>
      <w:r w:rsidR="00213173" w:rsidRPr="008D2AF1">
        <w:fldChar w:fldCharType="end"/>
      </w:r>
      <w:r w:rsidR="00213173" w:rsidRPr="008D2AF1">
        <w:t>.</w:t>
      </w:r>
      <w:r w:rsidR="001A5A1D" w:rsidRPr="008D2AF1">
        <w:t xml:space="preserve"> </w:t>
      </w:r>
      <w:r w:rsidR="00A047D2" w:rsidRPr="008D2AF1">
        <w:t>T</w:t>
      </w:r>
      <w:r w:rsidR="00FE017D" w:rsidRPr="008D2AF1">
        <w:t xml:space="preserve">he first experiment </w:t>
      </w:r>
      <w:r w:rsidR="00F02795" w:rsidRPr="008D2AF1">
        <w:t xml:space="preserve">occurred May 27 </w:t>
      </w:r>
      <w:r w:rsidR="00F02795" w:rsidRPr="008D2AF1">
        <w:rPr>
          <w:color w:val="000000"/>
        </w:rPr>
        <w:t xml:space="preserve">– </w:t>
      </w:r>
      <w:r w:rsidR="00F02795" w:rsidRPr="008D2AF1">
        <w:t>28, 2021</w:t>
      </w:r>
      <w:r w:rsidR="00392DBC" w:rsidRPr="008D2AF1">
        <w:t xml:space="preserve"> </w:t>
      </w:r>
      <w:r w:rsidR="00FE017D" w:rsidRPr="008D2AF1">
        <w:t>at Scott’s Bay (48°50'05.2"N</w:t>
      </w:r>
      <w:r w:rsidR="00AA20C8" w:rsidRPr="008D2AF1">
        <w:t>,</w:t>
      </w:r>
      <w:r w:rsidR="00FE017D" w:rsidRPr="008D2AF1">
        <w:t xml:space="preserve"> 125°08'49.3"W)</w:t>
      </w:r>
      <w:r w:rsidR="000C156B" w:rsidRPr="008D2AF1">
        <w:t xml:space="preserve">, a wide, exposed bay that opens </w:t>
      </w:r>
      <w:r w:rsidR="004F21D6" w:rsidRPr="008D2AF1">
        <w:t xml:space="preserve">into </w:t>
      </w:r>
      <w:r w:rsidR="000C156B" w:rsidRPr="008D2AF1">
        <w:t>Trevor Channel (</w:t>
      </w:r>
      <w:r w:rsidR="00D34121" w:rsidRPr="008D2AF1">
        <w:t>Fig. 1d</w:t>
      </w:r>
      <w:r w:rsidR="000C156B" w:rsidRPr="008D2AF1">
        <w:t>)</w:t>
      </w:r>
      <w:r w:rsidR="00FC0F65" w:rsidRPr="008D2AF1">
        <w:t xml:space="preserve">. </w:t>
      </w:r>
      <w:r w:rsidR="00C12458" w:rsidRPr="008D2AF1">
        <w:t xml:space="preserve">We constructed 18 wire </w:t>
      </w:r>
      <w:r w:rsidR="0003350D" w:rsidRPr="008D2AF1">
        <w:t>cages</w:t>
      </w:r>
      <w:r w:rsidR="005F0597" w:rsidRPr="008D2AF1">
        <w:t xml:space="preserve"> </w:t>
      </w:r>
      <w:r w:rsidR="000C156B" w:rsidRPr="008D2AF1">
        <w:t>(</w:t>
      </w:r>
      <w:r w:rsidR="0019076A" w:rsidRPr="008D2AF1">
        <w:t>26</w:t>
      </w:r>
      <w:r w:rsidR="0003350D" w:rsidRPr="008D2AF1">
        <w:t xml:space="preserve"> x </w:t>
      </w:r>
      <w:r w:rsidR="0019076A" w:rsidRPr="008D2AF1">
        <w:t>26</w:t>
      </w:r>
      <w:r w:rsidR="0003350D" w:rsidRPr="008D2AF1">
        <w:t xml:space="preserve"> x </w:t>
      </w:r>
      <w:r w:rsidR="0019076A" w:rsidRPr="008D2AF1">
        <w:t>26 cm</w:t>
      </w:r>
      <w:r w:rsidR="000C156B" w:rsidRPr="008D2AF1">
        <w:t>)</w:t>
      </w:r>
      <w:r w:rsidR="0003350D" w:rsidRPr="008D2AF1">
        <w:t xml:space="preserve">, </w:t>
      </w:r>
      <w:r w:rsidR="005F0597" w:rsidRPr="008D2AF1">
        <w:t>which we covered in</w:t>
      </w:r>
      <w:r w:rsidR="00C12458" w:rsidRPr="008D2AF1">
        <w:t xml:space="preserve"> </w:t>
      </w:r>
      <w:r w:rsidR="0019076A" w:rsidRPr="008D2AF1">
        <w:t>2</w:t>
      </w:r>
      <w:r w:rsidR="00C12458" w:rsidRPr="008D2AF1">
        <w:t xml:space="preserve"> mm plastic mesh</w:t>
      </w:r>
      <w:r w:rsidR="005F0597" w:rsidRPr="008D2AF1">
        <w:t>. These cages</w:t>
      </w:r>
      <w:r w:rsidR="00C12458" w:rsidRPr="008D2AF1">
        <w:t xml:space="preserve"> </w:t>
      </w:r>
      <w:r w:rsidR="005F0597" w:rsidRPr="008D2AF1">
        <w:t>were</w:t>
      </w:r>
      <w:r w:rsidR="00C12458" w:rsidRPr="008D2AF1">
        <w:t xml:space="preserve"> spaced 3 m apart along two weighted lines </w:t>
      </w:r>
      <w:r w:rsidR="003C3010" w:rsidRPr="008D2AF1">
        <w:t>(9 cages per line)</w:t>
      </w:r>
      <w:r w:rsidR="00C12458" w:rsidRPr="008D2AF1">
        <w:t xml:space="preserve"> and deployed </w:t>
      </w:r>
      <w:r w:rsidR="0003350D" w:rsidRPr="008D2AF1">
        <w:t xml:space="preserve">at </w:t>
      </w:r>
      <w:r w:rsidR="00C12458" w:rsidRPr="008D2AF1">
        <w:t xml:space="preserve">3 </w:t>
      </w:r>
      <w:r w:rsidR="0003350D" w:rsidRPr="008D2AF1">
        <w:t>to</w:t>
      </w:r>
      <w:r w:rsidR="00C12458" w:rsidRPr="008D2AF1">
        <w:t xml:space="preserve"> 5.8 m depth</w:t>
      </w:r>
      <w:r w:rsidR="003C3010" w:rsidRPr="008D2AF1">
        <w:t xml:space="preserve">. </w:t>
      </w:r>
      <w:r w:rsidR="00C12458" w:rsidRPr="008D2AF1">
        <w:t xml:space="preserve">We collected </w:t>
      </w:r>
      <w:r w:rsidR="00CB4FFE" w:rsidRPr="008D2AF1">
        <w:t xml:space="preserve">adult </w:t>
      </w:r>
      <w:r w:rsidR="00C12458" w:rsidRPr="008D2AF1">
        <w:t>California sea cucumbers from the site via SCUBA, measured contracted sea cucumber length and girth, and immediately placed them into the cages</w:t>
      </w:r>
      <w:r w:rsidR="00CF5454" w:rsidRPr="008D2AF1">
        <w:t xml:space="preserve"> in randomly assigned densities of</w:t>
      </w:r>
      <w:r w:rsidR="00AC1B8C" w:rsidRPr="008D2AF1">
        <w:t xml:space="preserve"> 0, 1, or 2 sea cucumbers (</w:t>
      </w:r>
      <w:r w:rsidR="00AC1B8C" w:rsidRPr="008D2AF1">
        <w:rPr>
          <w:i/>
          <w:iCs/>
        </w:rPr>
        <w:t>n</w:t>
      </w:r>
      <w:r w:rsidR="00AC1B8C" w:rsidRPr="008D2AF1">
        <w:t xml:space="preserve"> = 6</w:t>
      </w:r>
      <w:r w:rsidR="0003350D" w:rsidRPr="008D2AF1">
        <w:t xml:space="preserve"> replicates per density</w:t>
      </w:r>
      <w:r w:rsidR="00AC1B8C" w:rsidRPr="008D2AF1">
        <w:t>). After 24 h</w:t>
      </w:r>
      <w:r w:rsidR="00F02795" w:rsidRPr="008D2AF1">
        <w:t>ours</w:t>
      </w:r>
      <w:r w:rsidR="00AC1B8C" w:rsidRPr="008D2AF1">
        <w:t xml:space="preserve">, </w:t>
      </w:r>
      <w:r w:rsidR="0018005F" w:rsidRPr="008D2AF1">
        <w:t xml:space="preserve">we returned to </w:t>
      </w:r>
      <w:r w:rsidR="00DE63E7" w:rsidRPr="008D2AF1">
        <w:t xml:space="preserve">collect water samples from each cage </w:t>
      </w:r>
      <w:r w:rsidR="00DB029A" w:rsidRPr="008D2AF1">
        <w:rPr>
          <w:iCs/>
        </w:rPr>
        <w:t>in situ</w:t>
      </w:r>
      <w:r w:rsidR="00DE63E7" w:rsidRPr="008D2AF1">
        <w:t xml:space="preserve">. </w:t>
      </w:r>
      <w:r w:rsidR="00DB029A" w:rsidRPr="008D2AF1">
        <w:t>While underwater, we</w:t>
      </w:r>
      <w:r w:rsidR="00DE63E7" w:rsidRPr="008D2AF1">
        <w:t xml:space="preserve"> </w:t>
      </w:r>
      <w:r w:rsidR="0003350D" w:rsidRPr="008D2AF1">
        <w:t xml:space="preserve">minimized water movement </w:t>
      </w:r>
      <w:r w:rsidR="00152CBA" w:rsidRPr="008D2AF1">
        <w:t>by reducing our fin and hand movements while</w:t>
      </w:r>
      <w:r w:rsidR="0003350D" w:rsidRPr="008D2AF1">
        <w:t xml:space="preserve"> </w:t>
      </w:r>
      <w:r w:rsidR="00DE63E7" w:rsidRPr="008D2AF1">
        <w:t>open</w:t>
      </w:r>
      <w:r w:rsidR="00152CBA" w:rsidRPr="008D2AF1">
        <w:t>ing</w:t>
      </w:r>
      <w:r w:rsidR="00DE63E7" w:rsidRPr="008D2AF1">
        <w:t xml:space="preserve"> the mesh lids, which were secured with wire</w:t>
      </w:r>
      <w:r w:rsidR="003C3010" w:rsidRPr="008D2AF1">
        <w:t xml:space="preserve"> and </w:t>
      </w:r>
      <w:r w:rsidR="00DE63E7" w:rsidRPr="008D2AF1">
        <w:t xml:space="preserve">just wide enough to collect a 60 mL syringe of seawater. Once at the surface, we filtered </w:t>
      </w:r>
      <w:r w:rsidR="00C540DD" w:rsidRPr="008D2AF1">
        <w:t>40 mL of</w:t>
      </w:r>
      <w:r w:rsidR="00DE63E7" w:rsidRPr="008D2AF1">
        <w:t xml:space="preserve"> </w:t>
      </w:r>
      <w:r w:rsidR="00C540DD" w:rsidRPr="008D2AF1">
        <w:t xml:space="preserve">each </w:t>
      </w:r>
      <w:r w:rsidR="00DE63E7" w:rsidRPr="008D2AF1">
        <w:t xml:space="preserve">sample into amber bottles and transported them on ice to the lab, where we measured </w:t>
      </w:r>
      <w:r w:rsidR="00DE63E7" w:rsidRPr="008D2AF1">
        <w:rPr>
          <w:color w:val="000000"/>
        </w:rPr>
        <w:t>NH</w:t>
      </w:r>
      <w:r w:rsidR="00DE63E7" w:rsidRPr="008D2AF1">
        <w:rPr>
          <w:color w:val="000000"/>
          <w:vertAlign w:val="subscript"/>
        </w:rPr>
        <w:t>4</w:t>
      </w:r>
      <w:r w:rsidR="00DE63E7" w:rsidRPr="008D2AF1">
        <w:rPr>
          <w:color w:val="000000"/>
          <w:vertAlign w:val="superscript"/>
        </w:rPr>
        <w:t>+</w:t>
      </w:r>
      <w:r w:rsidR="00DE63E7" w:rsidRPr="008D2AF1">
        <w:rPr>
          <w:color w:val="000000"/>
        </w:rPr>
        <w:t xml:space="preserve"> using the</w:t>
      </w:r>
      <w:r w:rsidR="00DE63E7" w:rsidRPr="008D2AF1">
        <w:t xml:space="preserve"> </w:t>
      </w:r>
      <w:r w:rsidR="00AB222F" w:rsidRPr="008D2AF1">
        <w:rPr>
          <w:color w:val="000000"/>
        </w:rPr>
        <w:t xml:space="preserve">fluorometric method </w:t>
      </w:r>
      <w:r w:rsidR="00DE63E7" w:rsidRPr="008D2AF1">
        <w:rPr>
          <w:color w:val="000000"/>
        </w:rPr>
        <w:fldChar w:fldCharType="begin"/>
      </w:r>
      <w:r w:rsidR="00B87C81" w:rsidRPr="008D2AF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8D2AF1">
        <w:rPr>
          <w:color w:val="000000"/>
        </w:rPr>
        <w:fldChar w:fldCharType="separate"/>
      </w:r>
      <w:r w:rsidR="00B87C81" w:rsidRPr="008D2AF1">
        <w:rPr>
          <w:noProof/>
          <w:color w:val="000000"/>
        </w:rPr>
        <w:t>(Holmes et al. 1999)</w:t>
      </w:r>
      <w:r w:rsidR="00DE63E7" w:rsidRPr="008D2AF1">
        <w:rPr>
          <w:color w:val="000000"/>
        </w:rPr>
        <w:fldChar w:fldCharType="end"/>
      </w:r>
      <w:r w:rsidR="00DE63E7" w:rsidRPr="008D2AF1">
        <w:rPr>
          <w:color w:val="000000"/>
        </w:rPr>
        <w:t xml:space="preserve">. </w:t>
      </w:r>
    </w:p>
    <w:p w14:paraId="3F6C9C8A" w14:textId="1D7D344F" w:rsidR="00DE63E7" w:rsidRPr="008D2AF1" w:rsidRDefault="001A5A1D" w:rsidP="005675E2">
      <w:pPr>
        <w:spacing w:line="480" w:lineRule="auto"/>
        <w:ind w:firstLine="720"/>
        <w:rPr>
          <w:color w:val="000000"/>
        </w:rPr>
      </w:pPr>
      <w:r w:rsidRPr="008D2AF1">
        <w:t>We used red rock crabs (</w:t>
      </w:r>
      <w:r w:rsidRPr="008D2AF1">
        <w:rPr>
          <w:i/>
        </w:rPr>
        <w:t xml:space="preserve">Cancer </w:t>
      </w:r>
      <w:proofErr w:type="spellStart"/>
      <w:r w:rsidRPr="008D2AF1">
        <w:rPr>
          <w:i/>
        </w:rPr>
        <w:t>productus</w:t>
      </w:r>
      <w:proofErr w:type="spellEnd"/>
      <w:r w:rsidRPr="008D2AF1">
        <w:t xml:space="preserve">) in the second </w:t>
      </w:r>
      <w:r w:rsidR="001F1825" w:rsidRPr="008D2AF1">
        <w:t xml:space="preserve">caging </w:t>
      </w:r>
      <w:r w:rsidRPr="008D2AF1">
        <w:t xml:space="preserve">experiment to see if a species with an even </w:t>
      </w:r>
      <w:del w:id="82" w:author="Em Lim" w:date="2025-07-31T14:26:00Z">
        <w:r w:rsidRPr="008D2AF1" w:rsidDel="00AE19DC">
          <w:delText xml:space="preserve">higher </w:delText>
        </w:r>
      </w:del>
      <w:ins w:id="83" w:author="Em Lim" w:date="2025-07-31T14:22:00Z">
        <w:r w:rsidR="00AE19DC" w:rsidRPr="008D2AF1">
          <w:t xml:space="preserve">larger </w:t>
        </w:r>
      </w:ins>
      <w:r w:rsidRPr="008D2AF1">
        <w:t>individual-level excretion rate</w:t>
      </w:r>
      <w:r w:rsidR="00BD7CC8" w:rsidRPr="008D2AF1">
        <w:t xml:space="preserve"> </w:t>
      </w:r>
      <w:r w:rsidRPr="008D2AF1">
        <w:t xml:space="preserve">could produce </w:t>
      </w:r>
      <w:r w:rsidR="00B46066" w:rsidRPr="008D2AF1">
        <w:t>fine</w:t>
      </w:r>
      <w:r w:rsidR="001F1825" w:rsidRPr="008D2AF1">
        <w:t>-</w:t>
      </w:r>
      <w:r w:rsidRPr="008D2AF1">
        <w:t xml:space="preserve">scale nutrient </w:t>
      </w:r>
      <w:r w:rsidRPr="008D2AF1">
        <w:lastRenderedPageBreak/>
        <w:t xml:space="preserve">variation. </w:t>
      </w:r>
      <w:r w:rsidR="00392DBC" w:rsidRPr="008D2AF1">
        <w:rPr>
          <w:color w:val="000000"/>
        </w:rPr>
        <w:t xml:space="preserve">The </w:t>
      </w:r>
      <w:r w:rsidR="00392DBC" w:rsidRPr="008D2AF1">
        <w:t xml:space="preserve">second experiment </w:t>
      </w:r>
      <w:r w:rsidR="00F02795" w:rsidRPr="008D2AF1">
        <w:t>occurred</w:t>
      </w:r>
      <w:r w:rsidR="00CA5366" w:rsidRPr="008D2AF1">
        <w:t xml:space="preserve"> over nine days from</w:t>
      </w:r>
      <w:r w:rsidR="00F02795" w:rsidRPr="008D2AF1">
        <w:t xml:space="preserve"> </w:t>
      </w:r>
      <w:r w:rsidR="00F02795" w:rsidRPr="008D2AF1">
        <w:rPr>
          <w:color w:val="000000"/>
        </w:rPr>
        <w:t>June 10 – 19, 2023</w:t>
      </w:r>
      <w:r w:rsidR="00392DBC" w:rsidRPr="008D2AF1">
        <w:t xml:space="preserve"> in </w:t>
      </w:r>
      <w:proofErr w:type="spellStart"/>
      <w:r w:rsidR="00392DBC" w:rsidRPr="008D2AF1">
        <w:t>Bamfield</w:t>
      </w:r>
      <w:proofErr w:type="spellEnd"/>
      <w:r w:rsidR="00392DBC" w:rsidRPr="008D2AF1">
        <w:t xml:space="preserve"> </w:t>
      </w:r>
      <w:r w:rsidR="0003350D" w:rsidRPr="008D2AF1">
        <w:t>I</w:t>
      </w:r>
      <w:r w:rsidR="00392DBC" w:rsidRPr="008D2AF1">
        <w:t>nlet (48°49'53"N 125°08'11"W)</w:t>
      </w:r>
      <w:r w:rsidR="000C156B" w:rsidRPr="008D2AF1">
        <w:t>, a narrow, sheltered inlet (</w:t>
      </w:r>
      <w:r w:rsidR="00D34121" w:rsidRPr="008D2AF1">
        <w:t>Fig. 1d</w:t>
      </w:r>
      <w:r w:rsidR="000C156B" w:rsidRPr="008D2AF1">
        <w:t>)</w:t>
      </w:r>
      <w:r w:rsidR="007E1750" w:rsidRPr="008D2AF1">
        <w:t>. We</w:t>
      </w:r>
      <w:r w:rsidR="00BD384B" w:rsidRPr="008D2AF1">
        <w:rPr>
          <w:color w:val="000000"/>
        </w:rPr>
        <w:t xml:space="preserve"> replicated </w:t>
      </w:r>
      <w:r w:rsidR="007E1750" w:rsidRPr="008D2AF1">
        <w:rPr>
          <w:color w:val="000000"/>
        </w:rPr>
        <w:t>this experiment</w:t>
      </w:r>
      <w:r w:rsidR="00BD384B" w:rsidRPr="008D2AF1">
        <w:rPr>
          <w:color w:val="000000"/>
        </w:rPr>
        <w:t xml:space="preserve"> </w:t>
      </w:r>
      <w:r w:rsidR="00CB4FFE" w:rsidRPr="008D2AF1">
        <w:rPr>
          <w:color w:val="000000"/>
        </w:rPr>
        <w:t>from</w:t>
      </w:r>
      <w:r w:rsidR="004F21D6" w:rsidRPr="008D2AF1">
        <w:rPr>
          <w:color w:val="000000"/>
        </w:rPr>
        <w:t xml:space="preserve"> </w:t>
      </w:r>
      <w:r w:rsidR="00BD384B" w:rsidRPr="008D2AF1">
        <w:rPr>
          <w:color w:val="000000"/>
        </w:rPr>
        <w:t xml:space="preserve">June 19 – 28, 2023 following the same methodology. </w:t>
      </w:r>
      <w:r w:rsidR="007D6070" w:rsidRPr="008D2AF1">
        <w:rPr>
          <w:color w:val="000000"/>
        </w:rPr>
        <w:t xml:space="preserve">We collected </w:t>
      </w:r>
      <w:r w:rsidR="003C3010" w:rsidRPr="008D2AF1">
        <w:rPr>
          <w:color w:val="000000"/>
        </w:rPr>
        <w:t>red rock</w:t>
      </w:r>
      <w:r w:rsidR="007D6070" w:rsidRPr="008D2AF1">
        <w:rPr>
          <w:color w:val="000000"/>
        </w:rPr>
        <w:t xml:space="preserve"> crabs from the site using crab </w:t>
      </w:r>
      <w:r w:rsidR="00152CBA" w:rsidRPr="008D2AF1">
        <w:rPr>
          <w:color w:val="000000"/>
        </w:rPr>
        <w:t>traps and</w:t>
      </w:r>
      <w:r w:rsidR="007D6070" w:rsidRPr="008D2AF1">
        <w:rPr>
          <w:color w:val="000000"/>
        </w:rPr>
        <w:t xml:space="preserve"> kept </w:t>
      </w:r>
      <w:r w:rsidR="0003350D" w:rsidRPr="008D2AF1">
        <w:rPr>
          <w:color w:val="000000"/>
        </w:rPr>
        <w:t xml:space="preserve">them </w:t>
      </w:r>
      <w:r w:rsidR="007D6070" w:rsidRPr="008D2AF1">
        <w:rPr>
          <w:color w:val="000000"/>
        </w:rPr>
        <w:t>at BMSC in flow</w:t>
      </w:r>
      <w:r w:rsidR="00943023" w:rsidRPr="008D2AF1">
        <w:rPr>
          <w:color w:val="000000"/>
        </w:rPr>
        <w:t>-</w:t>
      </w:r>
      <w:r w:rsidR="007D6070" w:rsidRPr="008D2AF1">
        <w:rPr>
          <w:color w:val="000000"/>
        </w:rPr>
        <w:t xml:space="preserve">through sea tables for 2 – 10 days. Crabs were fed salmon every 2 </w:t>
      </w:r>
      <w:r w:rsidR="00943023" w:rsidRPr="008D2AF1">
        <w:rPr>
          <w:color w:val="000000"/>
        </w:rPr>
        <w:t>–</w:t>
      </w:r>
      <w:r w:rsidR="007D6070" w:rsidRPr="008D2AF1">
        <w:rPr>
          <w:color w:val="000000"/>
        </w:rPr>
        <w:t xml:space="preserve"> 4 days, and all crabs were fed the night before each experiment started. We constructed </w:t>
      </w:r>
      <w:r w:rsidR="00CD046A" w:rsidRPr="008D2AF1">
        <w:rPr>
          <w:color w:val="000000"/>
        </w:rPr>
        <w:t>12</w:t>
      </w:r>
      <w:r w:rsidR="007D6070" w:rsidRPr="008D2AF1">
        <w:rPr>
          <w:color w:val="000000"/>
        </w:rPr>
        <w:t xml:space="preserve"> cages from clear plastic </w:t>
      </w:r>
      <w:r w:rsidR="00A56CF1" w:rsidRPr="008D2AF1">
        <w:rPr>
          <w:color w:val="000000"/>
        </w:rPr>
        <w:t>(</w:t>
      </w:r>
      <w:r w:rsidR="0019076A" w:rsidRPr="008D2AF1">
        <w:rPr>
          <w:color w:val="000000"/>
        </w:rPr>
        <w:t>40</w:t>
      </w:r>
      <w:r w:rsidR="007D6070" w:rsidRPr="008D2AF1">
        <w:rPr>
          <w:color w:val="000000"/>
        </w:rPr>
        <w:t xml:space="preserve"> x </w:t>
      </w:r>
      <w:r w:rsidR="0019076A" w:rsidRPr="008D2AF1">
        <w:rPr>
          <w:color w:val="000000"/>
        </w:rPr>
        <w:t>28</w:t>
      </w:r>
      <w:r w:rsidR="007D6070" w:rsidRPr="008D2AF1">
        <w:rPr>
          <w:color w:val="000000"/>
        </w:rPr>
        <w:t xml:space="preserve"> x </w:t>
      </w:r>
      <w:r w:rsidR="0019076A" w:rsidRPr="008D2AF1">
        <w:rPr>
          <w:color w:val="000000"/>
        </w:rPr>
        <w:t>17</w:t>
      </w:r>
      <w:r w:rsidR="007D6070" w:rsidRPr="008D2AF1">
        <w:rPr>
          <w:color w:val="000000"/>
        </w:rPr>
        <w:t xml:space="preserve"> cm</w:t>
      </w:r>
      <w:r w:rsidR="00A56CF1" w:rsidRPr="008D2AF1">
        <w:rPr>
          <w:color w:val="000000"/>
        </w:rPr>
        <w:t>)</w:t>
      </w:r>
      <w:r w:rsidR="007D6070" w:rsidRPr="008D2AF1">
        <w:rPr>
          <w:color w:val="000000"/>
        </w:rPr>
        <w:t xml:space="preserve">, with two </w:t>
      </w:r>
      <w:r w:rsidR="0019076A" w:rsidRPr="008D2AF1">
        <w:rPr>
          <w:color w:val="000000"/>
        </w:rPr>
        <w:t>15</w:t>
      </w:r>
      <w:r w:rsidR="007D6070" w:rsidRPr="008D2AF1">
        <w:rPr>
          <w:color w:val="000000"/>
        </w:rPr>
        <w:t xml:space="preserve"> x </w:t>
      </w:r>
      <w:r w:rsidR="0019076A" w:rsidRPr="008D2AF1">
        <w:rPr>
          <w:color w:val="000000"/>
        </w:rPr>
        <w:t>9</w:t>
      </w:r>
      <w:r w:rsidR="007D6070" w:rsidRPr="008D2AF1">
        <w:rPr>
          <w:color w:val="000000"/>
        </w:rPr>
        <w:t xml:space="preserve"> cm windows covered in a dual layer of </w:t>
      </w:r>
      <w:r w:rsidR="0019076A" w:rsidRPr="008D2AF1">
        <w:rPr>
          <w:color w:val="000000"/>
        </w:rPr>
        <w:t>10</w:t>
      </w:r>
      <w:r w:rsidR="007D6070" w:rsidRPr="008D2AF1">
        <w:rPr>
          <w:color w:val="000000"/>
        </w:rPr>
        <w:t xml:space="preserve"> mm plastic mesh and </w:t>
      </w:r>
      <w:r w:rsidR="0019076A" w:rsidRPr="008D2AF1">
        <w:rPr>
          <w:color w:val="000000"/>
        </w:rPr>
        <w:t>1</w:t>
      </w:r>
      <w:r w:rsidR="007D6070" w:rsidRPr="008D2AF1">
        <w:rPr>
          <w:color w:val="000000"/>
        </w:rPr>
        <w:t xml:space="preserve"> m</w:t>
      </w:r>
      <w:r w:rsidR="00CF5454" w:rsidRPr="008D2AF1">
        <w:rPr>
          <w:color w:val="000000"/>
        </w:rPr>
        <w:t>m</w:t>
      </w:r>
      <w:r w:rsidR="007D6070" w:rsidRPr="008D2AF1">
        <w:rPr>
          <w:color w:val="000000"/>
        </w:rPr>
        <w:t xml:space="preserve"> mesh to allow for water flow. The cages were randomly distributed every 2 m along a lead line anchored with cement </w:t>
      </w:r>
      <w:r w:rsidR="00092ACC" w:rsidRPr="008D2AF1">
        <w:rPr>
          <w:color w:val="000000"/>
        </w:rPr>
        <w:t xml:space="preserve">blocks </w:t>
      </w:r>
      <w:r w:rsidR="007D6070" w:rsidRPr="008D2AF1">
        <w:rPr>
          <w:color w:val="000000"/>
        </w:rPr>
        <w:t xml:space="preserve">0.8 m below chart datum. </w:t>
      </w:r>
      <w:r w:rsidR="00CD046A" w:rsidRPr="008D2AF1">
        <w:rPr>
          <w:color w:val="000000"/>
        </w:rPr>
        <w:t>Each cage</w:t>
      </w:r>
      <w:r w:rsidR="007D6070" w:rsidRPr="008D2AF1">
        <w:rPr>
          <w:color w:val="000000"/>
        </w:rPr>
        <w:t xml:space="preserve"> contained either one large crab (carapace </w:t>
      </w:r>
      <w:r w:rsidR="00D768B7" w:rsidRPr="008D2AF1">
        <w:rPr>
          <w:color w:val="000000"/>
        </w:rPr>
        <w:t xml:space="preserve">15.0 – </w:t>
      </w:r>
      <w:r w:rsidR="007D6070" w:rsidRPr="008D2AF1">
        <w:rPr>
          <w:color w:val="000000"/>
        </w:rPr>
        <w:t>15.9 cm), one medium crab (</w:t>
      </w:r>
      <w:r w:rsidR="00D768B7" w:rsidRPr="008D2AF1">
        <w:rPr>
          <w:color w:val="000000"/>
        </w:rPr>
        <w:t>11.6</w:t>
      </w:r>
      <w:r w:rsidR="007D6070" w:rsidRPr="008D2AF1">
        <w:rPr>
          <w:color w:val="000000"/>
        </w:rPr>
        <w:t xml:space="preserve"> –</w:t>
      </w:r>
      <w:r w:rsidR="00D768B7" w:rsidRPr="008D2AF1">
        <w:rPr>
          <w:color w:val="000000"/>
        </w:rPr>
        <w:t xml:space="preserve"> 14.4 </w:t>
      </w:r>
      <w:r w:rsidR="007D6070" w:rsidRPr="008D2AF1">
        <w:rPr>
          <w:color w:val="000000"/>
        </w:rPr>
        <w:t xml:space="preserve">cm), or a control </w:t>
      </w:r>
      <w:r w:rsidR="00B928B9" w:rsidRPr="008D2AF1">
        <w:rPr>
          <w:color w:val="000000"/>
        </w:rPr>
        <w:t xml:space="preserve">(i.e., a small </w:t>
      </w:r>
      <w:r w:rsidR="007D6070" w:rsidRPr="008D2AF1">
        <w:rPr>
          <w:color w:val="000000"/>
        </w:rPr>
        <w:t xml:space="preserve">rock, scraped clean, </w:t>
      </w:r>
      <w:r w:rsidR="00F6133E" w:rsidRPr="008D2AF1">
        <w:rPr>
          <w:color w:val="000000"/>
        </w:rPr>
        <w:t>s</w:t>
      </w:r>
      <w:r w:rsidR="007D6070" w:rsidRPr="008D2AF1">
        <w:rPr>
          <w:color w:val="000000"/>
        </w:rPr>
        <w:t xml:space="preserve">o weight </w:t>
      </w:r>
      <w:r w:rsidR="00CB3CD3" w:rsidRPr="008D2AF1">
        <w:rPr>
          <w:color w:val="000000"/>
        </w:rPr>
        <w:t>was similar across all cages</w:t>
      </w:r>
      <w:r w:rsidR="00B928B9" w:rsidRPr="008D2AF1">
        <w:rPr>
          <w:color w:val="000000"/>
        </w:rPr>
        <w:t>) (</w:t>
      </w:r>
      <w:r w:rsidR="007D6070" w:rsidRPr="008D2AF1">
        <w:rPr>
          <w:i/>
          <w:iCs/>
          <w:color w:val="000000"/>
        </w:rPr>
        <w:t>n</w:t>
      </w:r>
      <w:r w:rsidR="007D6070" w:rsidRPr="008D2AF1">
        <w:rPr>
          <w:color w:val="000000"/>
        </w:rPr>
        <w:t xml:space="preserve"> = 4</w:t>
      </w:r>
      <w:r w:rsidR="00B928B9" w:rsidRPr="008D2AF1">
        <w:rPr>
          <w:color w:val="000000"/>
        </w:rPr>
        <w:t xml:space="preserve"> replicates per experiment</w:t>
      </w:r>
      <w:r w:rsidR="007D6070" w:rsidRPr="008D2AF1">
        <w:rPr>
          <w:color w:val="000000"/>
        </w:rPr>
        <w:t xml:space="preserve">). During both experiments, we replaced the crabs after 4 days with freshly fed, similar-sized crabs, at </w:t>
      </w:r>
      <w:r w:rsidR="00D12ADF" w:rsidRPr="008D2AF1">
        <w:rPr>
          <w:color w:val="000000"/>
        </w:rPr>
        <w:t>this</w:t>
      </w:r>
      <w:r w:rsidR="007D6070" w:rsidRPr="008D2AF1">
        <w:rPr>
          <w:color w:val="000000"/>
        </w:rPr>
        <w:t xml:space="preserve"> point</w:t>
      </w:r>
      <w:r w:rsidR="00D12ADF" w:rsidRPr="008D2AF1">
        <w:rPr>
          <w:color w:val="000000"/>
        </w:rPr>
        <w:t>,</w:t>
      </w:r>
      <w:r w:rsidR="007D6070" w:rsidRPr="008D2AF1">
        <w:rPr>
          <w:color w:val="000000"/>
        </w:rPr>
        <w:t xml:space="preserve"> we re-randomized the order of the cages along the line</w:t>
      </w:r>
      <w:r w:rsidR="002178A4" w:rsidRPr="008D2AF1">
        <w:rPr>
          <w:color w:val="000000"/>
        </w:rPr>
        <w:t xml:space="preserve"> to </w:t>
      </w:r>
      <w:r w:rsidR="00255C78" w:rsidRPr="008D2AF1">
        <w:rPr>
          <w:color w:val="000000"/>
        </w:rPr>
        <w:t>minimize</w:t>
      </w:r>
      <w:r w:rsidR="002178A4" w:rsidRPr="008D2AF1">
        <w:rPr>
          <w:color w:val="000000"/>
        </w:rPr>
        <w:t xml:space="preserve"> any effect of cage location</w:t>
      </w:r>
      <w:r w:rsidR="007D6070" w:rsidRPr="008D2AF1">
        <w:rPr>
          <w:color w:val="000000"/>
        </w:rPr>
        <w:t xml:space="preserve">. </w:t>
      </w:r>
      <w:r w:rsidR="005675E2" w:rsidRPr="008D2AF1">
        <w:rPr>
          <w:color w:val="000000"/>
        </w:rPr>
        <w:t xml:space="preserve">We measured seawater </w:t>
      </w:r>
      <w:r w:rsidR="005675E2" w:rsidRPr="008D2AF1">
        <w:t xml:space="preserve">NH₄⁺ </w:t>
      </w:r>
      <w:r w:rsidR="005675E2" w:rsidRPr="008D2AF1">
        <w:rPr>
          <w:color w:val="000000"/>
        </w:rPr>
        <w:t>concentration via snorkel at low tide at the beginning, middle, and end of each nine-day experiment. A fixed narrow rubber tube that began in the centre of the cage and extended several inches outside the mesh window allowed us to draw water samples using a 60 mL syringe without disturbing the cages.</w:t>
      </w:r>
      <w:r w:rsidR="00C540DD" w:rsidRPr="008D2AF1">
        <w:rPr>
          <w:color w:val="000000"/>
        </w:rPr>
        <w:t xml:space="preserve"> We filtered 40 mL of each sample into amber bottles</w:t>
      </w:r>
      <w:r w:rsidR="00B928B9" w:rsidRPr="008D2AF1">
        <w:rPr>
          <w:color w:val="000000"/>
        </w:rPr>
        <w:t>,</w:t>
      </w:r>
      <w:r w:rsidR="00C540DD" w:rsidRPr="008D2AF1">
        <w:rPr>
          <w:color w:val="000000"/>
        </w:rPr>
        <w:t xml:space="preserve"> which were stored on ice before </w:t>
      </w:r>
      <w:r w:rsidR="00057BA8" w:rsidRPr="008D2AF1">
        <w:t xml:space="preserve">NH₄⁺ </w:t>
      </w:r>
      <w:r w:rsidR="00C540DD" w:rsidRPr="008D2AF1">
        <w:rPr>
          <w:color w:val="000000"/>
        </w:rPr>
        <w:t xml:space="preserve">analysis via fluorometric standard-additions protocol II </w:t>
      </w:r>
      <w:r w:rsidR="00C540DD" w:rsidRPr="008D2AF1">
        <w:rPr>
          <w:color w:val="000000"/>
        </w:rPr>
        <w:fldChar w:fldCharType="begin"/>
      </w:r>
      <w:r w:rsidR="00B87C81" w:rsidRPr="008D2AF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8D2AF1">
        <w:rPr>
          <w:color w:val="000000"/>
        </w:rPr>
        <w:fldChar w:fldCharType="separate"/>
      </w:r>
      <w:r w:rsidR="00B87C81" w:rsidRPr="008D2AF1">
        <w:rPr>
          <w:noProof/>
          <w:color w:val="000000"/>
        </w:rPr>
        <w:t>(Taylor et al. 2007)</w:t>
      </w:r>
      <w:r w:rsidR="00C540DD" w:rsidRPr="008D2AF1">
        <w:rPr>
          <w:color w:val="000000"/>
        </w:rPr>
        <w:fldChar w:fldCharType="end"/>
      </w:r>
      <w:r w:rsidR="00C540DD" w:rsidRPr="008D2AF1">
        <w:rPr>
          <w:color w:val="000000"/>
        </w:rPr>
        <w:t>.</w:t>
      </w:r>
      <w:r w:rsidR="004D08E1" w:rsidRPr="008D2AF1">
        <w:rPr>
          <w:color w:val="000000"/>
        </w:rPr>
        <w:t xml:space="preserve"> </w:t>
      </w:r>
    </w:p>
    <w:p w14:paraId="06471E38" w14:textId="715F02FD" w:rsidR="00263F14" w:rsidRPr="008D2AF1" w:rsidRDefault="00263F14" w:rsidP="0007282D">
      <w:pPr>
        <w:spacing w:line="480" w:lineRule="auto"/>
        <w:ind w:firstLine="720"/>
        <w:rPr>
          <w:color w:val="000000"/>
        </w:rPr>
      </w:pPr>
    </w:p>
    <w:p w14:paraId="65028A09" w14:textId="3B84A136" w:rsidR="00263F14" w:rsidRPr="008D2AF1" w:rsidRDefault="00263F14" w:rsidP="00263F14">
      <w:pPr>
        <w:spacing w:line="480" w:lineRule="auto"/>
        <w:rPr>
          <w:i/>
          <w:color w:val="000000"/>
        </w:rPr>
      </w:pPr>
      <w:r w:rsidRPr="008D2AF1">
        <w:rPr>
          <w:i/>
          <w:color w:val="000000"/>
        </w:rPr>
        <w:t>Statistical analyses</w:t>
      </w:r>
    </w:p>
    <w:p w14:paraId="2727A2AE" w14:textId="221F5BA2" w:rsidR="0097669C" w:rsidRPr="008D2AF1" w:rsidRDefault="00263F14" w:rsidP="00EB3BC7">
      <w:pPr>
        <w:spacing w:line="480" w:lineRule="auto"/>
      </w:pPr>
      <w:r w:rsidRPr="008D2AF1">
        <w:t xml:space="preserve">All statistical analysis were conducted in R (v4.1.2, </w:t>
      </w:r>
      <w:r w:rsidRPr="008D2AF1">
        <w:fldChar w:fldCharType="begin"/>
      </w:r>
      <w:r w:rsidR="00745A78" w:rsidRPr="008D2AF1">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8D2AF1">
        <w:fldChar w:fldCharType="separate"/>
      </w:r>
      <w:r w:rsidRPr="008D2AF1">
        <w:rPr>
          <w:noProof/>
        </w:rPr>
        <w:t>R Core Team, 2019)</w:t>
      </w:r>
      <w:r w:rsidRPr="008D2AF1">
        <w:fldChar w:fldCharType="end"/>
      </w:r>
      <w:r w:rsidRPr="008D2AF1">
        <w:t xml:space="preserve"> using RStudio  (v1.3.1093, </w:t>
      </w:r>
      <w:r w:rsidRPr="008D2AF1">
        <w:fldChar w:fldCharType="begin"/>
      </w:r>
      <w:r w:rsidR="00745A78" w:rsidRPr="008D2AF1">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Environment for R.","URL":"http://www.posit.co/","author":[{"family":"Posit team","given":""}],"issued":{"date-parts":[["2024"]]}}}],"schema":"https://github.com/citation-style-language/schema/raw/master/csl-citation.json"} </w:instrText>
      </w:r>
      <w:r w:rsidRPr="008D2AF1">
        <w:fldChar w:fldCharType="separate"/>
      </w:r>
      <w:r w:rsidRPr="008D2AF1">
        <w:rPr>
          <w:noProof/>
        </w:rPr>
        <w:t>RStudio Team, 2016)</w:t>
      </w:r>
      <w:r w:rsidRPr="008D2AF1">
        <w:fldChar w:fldCharType="end"/>
      </w:r>
      <w:r w:rsidRPr="008D2AF1">
        <w:t xml:space="preserve">. We used </w:t>
      </w:r>
      <w:ins w:id="84" w:author="Em Lim" w:date="2025-08-25T11:11:00Z" w16du:dateUtc="2025-08-25T18:11:00Z">
        <w:r w:rsidR="00BE3999">
          <w:t>‘</w:t>
        </w:r>
      </w:ins>
      <w:proofErr w:type="spellStart"/>
      <w:r w:rsidRPr="008D2AF1">
        <w:t>tidyverse</w:t>
      </w:r>
      <w:proofErr w:type="spellEnd"/>
      <w:ins w:id="85" w:author="Em Lim" w:date="2025-08-25T11:11:00Z" w16du:dateUtc="2025-08-25T18:11:00Z">
        <w:r w:rsidR="00BE3999">
          <w:t>’</w:t>
        </w:r>
      </w:ins>
      <w:r w:rsidRPr="008D2AF1">
        <w:t xml:space="preserve"> packages for data manipulation and </w:t>
      </w:r>
      <w:r w:rsidRPr="008D2AF1">
        <w:lastRenderedPageBreak/>
        <w:t xml:space="preserve">visualization </w:t>
      </w:r>
      <w:r w:rsidRPr="008D2AF1">
        <w:fldChar w:fldCharType="begin"/>
      </w:r>
      <w:r w:rsidR="001D6E00" w:rsidRPr="008D2AF1">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journalAbbreviation":"JOSS","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8D2AF1">
        <w:fldChar w:fldCharType="separate"/>
      </w:r>
      <w:r w:rsidR="00B87C81" w:rsidRPr="008D2AF1">
        <w:rPr>
          <w:noProof/>
        </w:rPr>
        <w:t>(Wickham et al. 2019)</w:t>
      </w:r>
      <w:r w:rsidRPr="008D2AF1">
        <w:fldChar w:fldCharType="end"/>
      </w:r>
      <w:r w:rsidRPr="008D2AF1">
        <w:t>, ‘</w:t>
      </w:r>
      <w:proofErr w:type="spellStart"/>
      <w:r w:rsidRPr="008D2AF1">
        <w:t>glmmTMB</w:t>
      </w:r>
      <w:proofErr w:type="spellEnd"/>
      <w:r w:rsidRPr="008D2AF1">
        <w:t xml:space="preserve">’ for all modelling </w:t>
      </w:r>
      <w:r w:rsidRPr="008D2AF1">
        <w:fldChar w:fldCharType="begin"/>
      </w:r>
      <w:r w:rsidR="00B87C81" w:rsidRPr="008D2AF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8D2AF1">
        <w:fldChar w:fldCharType="separate"/>
      </w:r>
      <w:r w:rsidR="00B87C81" w:rsidRPr="008D2AF1">
        <w:rPr>
          <w:noProof/>
        </w:rPr>
        <w:t>(Brooks et al. 2017)</w:t>
      </w:r>
      <w:r w:rsidRPr="008D2AF1">
        <w:fldChar w:fldCharType="end"/>
      </w:r>
      <w:r w:rsidRPr="008D2AF1">
        <w:t xml:space="preserve">, and </w:t>
      </w:r>
      <w:ins w:id="86" w:author="Em Lim" w:date="2025-08-25T11:13:00Z" w16du:dateUtc="2025-08-25T18:13:00Z">
        <w:r w:rsidR="00BE3999">
          <w:t>‘</w:t>
        </w:r>
      </w:ins>
      <w:proofErr w:type="spellStart"/>
      <w:r w:rsidRPr="008D2AF1">
        <w:t>DHARMa</w:t>
      </w:r>
      <w:proofErr w:type="spellEnd"/>
      <w:ins w:id="87" w:author="Em Lim" w:date="2025-08-25T11:13:00Z" w16du:dateUtc="2025-08-25T18:13:00Z">
        <w:r w:rsidR="00BE3999">
          <w:t>’</w:t>
        </w:r>
      </w:ins>
      <w:r w:rsidRPr="008D2AF1">
        <w:t xml:space="preserve"> to check model fit</w:t>
      </w:r>
      <w:r w:rsidR="00933A0C" w:rsidRPr="008D2AF1">
        <w:t xml:space="preserve"> </w:t>
      </w:r>
      <w:r w:rsidR="00933A0C" w:rsidRPr="008D2AF1">
        <w:fldChar w:fldCharType="begin"/>
      </w:r>
      <w:r w:rsidR="001D6E00" w:rsidRPr="008D2AF1">
        <w:instrText xml:space="preserve"> ADDIN ZOTERO_ITEM CSL_CITATION {"citationID":"z5CjK9d0","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8D2AF1">
        <w:fldChar w:fldCharType="separate"/>
      </w:r>
      <w:r w:rsidR="001D6E00" w:rsidRPr="008D2AF1">
        <w:rPr>
          <w:noProof/>
        </w:rPr>
        <w:t>(Hartig 2022)</w:t>
      </w:r>
      <w:r w:rsidR="00933A0C" w:rsidRPr="008D2AF1">
        <w:fldChar w:fldCharType="end"/>
      </w:r>
      <w:r w:rsidRPr="008D2AF1">
        <w:t xml:space="preserve">. </w:t>
      </w:r>
      <w:r w:rsidR="0097669C" w:rsidRPr="008D2AF1">
        <w:t xml:space="preserve">We ensured </w:t>
      </w:r>
      <w:del w:id="88" w:author="Em Lim" w:date="2025-08-25T11:15:00Z" w16du:dateUtc="2025-08-25T18:15:00Z">
        <w:r w:rsidR="0097669C" w:rsidRPr="008D2AF1" w:rsidDel="00DC7676">
          <w:delText xml:space="preserve">all </w:delText>
        </w:r>
      </w:del>
      <w:r w:rsidR="0097669C" w:rsidRPr="008D2AF1">
        <w:t xml:space="preserve">models met assumptions by inspecting </w:t>
      </w:r>
      <w:r w:rsidR="0097669C" w:rsidRPr="008D2AF1">
        <w:rPr>
          <w:color w:val="000000"/>
        </w:rPr>
        <w:t>residuals using</w:t>
      </w:r>
      <w:r w:rsidR="00BD7CC8" w:rsidRPr="008D2AF1">
        <w:rPr>
          <w:color w:val="000000"/>
        </w:rPr>
        <w:t xml:space="preserve"> the</w:t>
      </w:r>
      <w:r w:rsidR="0097669C" w:rsidRPr="008D2AF1">
        <w:rPr>
          <w:color w:val="000000"/>
        </w:rPr>
        <w:t xml:space="preserve"> </w:t>
      </w:r>
      <w:ins w:id="89" w:author="Em Lim" w:date="2025-08-25T11:16:00Z" w16du:dateUtc="2025-08-25T18:16:00Z">
        <w:r w:rsidR="00DC7676">
          <w:rPr>
            <w:color w:val="000000"/>
          </w:rPr>
          <w:t>‘</w:t>
        </w:r>
      </w:ins>
      <w:proofErr w:type="spellStart"/>
      <w:r w:rsidR="00BD7CC8" w:rsidRPr="008D2AF1">
        <w:t>DHARMa</w:t>
      </w:r>
      <w:proofErr w:type="spellEnd"/>
      <w:ins w:id="90" w:author="Em Lim" w:date="2025-08-25T11:15:00Z" w16du:dateUtc="2025-08-25T18:15:00Z">
        <w:r w:rsidR="00DC7676">
          <w:t>’</w:t>
        </w:r>
      </w:ins>
      <w:r w:rsidR="00067308" w:rsidRPr="008D2AF1">
        <w:t xml:space="preserve"> </w:t>
      </w:r>
      <w:proofErr w:type="spellStart"/>
      <w:r w:rsidR="0097669C" w:rsidRPr="008D2AF1">
        <w:t>simulateResiduals</w:t>
      </w:r>
      <w:proofErr w:type="spellEnd"/>
      <w:r w:rsidR="00BD7CC8" w:rsidRPr="008D2AF1">
        <w:t xml:space="preserve"> function</w:t>
      </w:r>
      <w:r w:rsidR="0097669C" w:rsidRPr="008D2AF1">
        <w:rPr>
          <w:color w:val="000000"/>
        </w:rPr>
        <w:t xml:space="preserve"> and checked for </w:t>
      </w:r>
      <w:r w:rsidR="0097669C" w:rsidRPr="008D2AF1">
        <w:t xml:space="preserve">collinearity </w:t>
      </w:r>
      <w:r w:rsidR="0097669C" w:rsidRPr="008D2AF1">
        <w:rPr>
          <w:color w:val="000000"/>
        </w:rPr>
        <w:t xml:space="preserve">between variables using </w:t>
      </w:r>
      <w:r w:rsidR="00BD7CC8" w:rsidRPr="008D2AF1">
        <w:t xml:space="preserve">the </w:t>
      </w:r>
      <w:proofErr w:type="spellStart"/>
      <w:r w:rsidR="0097669C" w:rsidRPr="008D2AF1">
        <w:t>vif</w:t>
      </w:r>
      <w:proofErr w:type="spellEnd"/>
      <w:r w:rsidR="0097669C" w:rsidRPr="008D2AF1">
        <w:t xml:space="preserve"> </w:t>
      </w:r>
      <w:r w:rsidR="00BD7CC8" w:rsidRPr="008D2AF1">
        <w:t xml:space="preserve">function from the </w:t>
      </w:r>
      <w:ins w:id="91" w:author="Em Lim" w:date="2025-08-25T11:13:00Z" w16du:dateUtc="2025-08-25T18:13:00Z">
        <w:r w:rsidR="00BE3999">
          <w:t>‘</w:t>
        </w:r>
      </w:ins>
      <w:r w:rsidR="00BD7CC8" w:rsidRPr="008D2AF1">
        <w:t>car</w:t>
      </w:r>
      <w:ins w:id="92" w:author="Em Lim" w:date="2025-08-25T11:13:00Z" w16du:dateUtc="2025-08-25T18:13:00Z">
        <w:r w:rsidR="00BE3999">
          <w:t>’</w:t>
        </w:r>
      </w:ins>
      <w:r w:rsidR="00BD7CC8" w:rsidRPr="008D2AF1">
        <w:t xml:space="preserve"> package </w:t>
      </w:r>
      <w:r w:rsidR="0097669C" w:rsidRPr="008D2AF1">
        <w:t xml:space="preserve">with a cutoff </w:t>
      </w:r>
      <w:r w:rsidR="00131A7C" w:rsidRPr="008D2AF1">
        <w:t xml:space="preserve">value of </w:t>
      </w:r>
      <w:r w:rsidR="0097669C" w:rsidRPr="008D2AF1">
        <w:t>2.</w:t>
      </w:r>
      <w:r w:rsidR="0097669C" w:rsidRPr="008D2AF1">
        <w:rPr>
          <w:color w:val="000000"/>
        </w:rPr>
        <w:t xml:space="preserve"> </w:t>
      </w:r>
    </w:p>
    <w:p w14:paraId="35BD6D46" w14:textId="77777777" w:rsidR="003330E3" w:rsidRPr="008D2AF1" w:rsidRDefault="00943023" w:rsidP="003330E3">
      <w:pPr>
        <w:spacing w:line="480" w:lineRule="auto"/>
      </w:pPr>
      <w:r w:rsidRPr="008D2AF1">
        <w:tab/>
        <w:t xml:space="preserve">For each Reef Life Survey conducted, </w:t>
      </w:r>
      <w:r w:rsidR="00DE4185" w:rsidRPr="008D2AF1">
        <w:t xml:space="preserve">we </w:t>
      </w:r>
      <w:r w:rsidRPr="008D2AF1">
        <w:t>calculated fish biomass from fish length following the formula</w:t>
      </w:r>
      <w:r w:rsidR="00A226B8" w:rsidRPr="008D2AF1">
        <w:t>:</w:t>
      </w:r>
    </w:p>
    <w:p w14:paraId="3F15EFE5" w14:textId="77777777" w:rsidR="003330E3" w:rsidRPr="008D2AF1" w:rsidRDefault="003330E3" w:rsidP="003330E3">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4DF7F134" w:rsidR="001B79C7" w:rsidRPr="008D2AF1" w:rsidRDefault="00943023" w:rsidP="003330E3">
      <w:pPr>
        <w:spacing w:line="480" w:lineRule="auto"/>
      </w:pPr>
      <w:r w:rsidRPr="008D2AF1">
        <w:t>W is fish weight, L is the fish length, a and b are species</w:t>
      </w:r>
      <w:r w:rsidR="008600C1" w:rsidRPr="008D2AF1">
        <w:t>-</w:t>
      </w:r>
      <w:r w:rsidRPr="008D2AF1">
        <w:t xml:space="preserve">specific constants from </w:t>
      </w:r>
      <w:proofErr w:type="spellStart"/>
      <w:r w:rsidRPr="008D2AF1">
        <w:t>FishBase</w:t>
      </w:r>
      <w:proofErr w:type="spellEnd"/>
      <w:r w:rsidRPr="008D2AF1">
        <w:t xml:space="preserve"> </w:t>
      </w:r>
      <w:r w:rsidRPr="008D2AF1">
        <w:fldChar w:fldCharType="begin"/>
      </w:r>
      <w:r w:rsidR="00B87C81" w:rsidRPr="008D2AF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8D2AF1">
        <w:fldChar w:fldCharType="separate"/>
      </w:r>
      <w:r w:rsidR="00B87C81" w:rsidRPr="008D2AF1">
        <w:rPr>
          <w:noProof/>
        </w:rPr>
        <w:t>(Froese et al. 2014)</w:t>
      </w:r>
      <w:r w:rsidRPr="008D2AF1">
        <w:fldChar w:fldCharType="end"/>
      </w:r>
      <w:r w:rsidRPr="008D2AF1">
        <w:t xml:space="preserve">. </w:t>
      </w:r>
      <w:r w:rsidR="004F21D6" w:rsidRPr="008D2AF1">
        <w:t>All mobile</w:t>
      </w:r>
      <w:r w:rsidR="00131A7C" w:rsidRPr="008D2AF1">
        <w:t xml:space="preserve"> invertebrates</w:t>
      </w:r>
      <w:r w:rsidR="00EE7580" w:rsidRPr="008D2AF1">
        <w:t xml:space="preserve"> </w:t>
      </w:r>
      <w:r w:rsidR="004F21D6" w:rsidRPr="008D2AF1">
        <w:t>were counted</w:t>
      </w:r>
      <w:r w:rsidR="00131A7C" w:rsidRPr="008D2AF1">
        <w:t>,</w:t>
      </w:r>
      <w:r w:rsidR="004F21D6" w:rsidRPr="008D2AF1">
        <w:t xml:space="preserve"> but only</w:t>
      </w:r>
      <w:r w:rsidR="00EE7580" w:rsidRPr="008D2AF1">
        <w:t xml:space="preserve"> </w:t>
      </w:r>
      <w:r w:rsidR="00131A7C" w:rsidRPr="008D2AF1">
        <w:t>sunflower sea stars</w:t>
      </w:r>
      <w:r w:rsidR="00EE5D31" w:rsidRPr="008D2AF1">
        <w:t xml:space="preserve"> (</w:t>
      </w:r>
      <w:proofErr w:type="spellStart"/>
      <w:r w:rsidR="00EE5D31" w:rsidRPr="008D2AF1">
        <w:rPr>
          <w:i/>
          <w:iCs/>
        </w:rPr>
        <w:t>Pycnopodia</w:t>
      </w:r>
      <w:proofErr w:type="spellEnd"/>
      <w:r w:rsidR="00EE5D31" w:rsidRPr="008D2AF1">
        <w:rPr>
          <w:i/>
          <w:iCs/>
        </w:rPr>
        <w:t xml:space="preserve"> </w:t>
      </w:r>
      <w:proofErr w:type="spellStart"/>
      <w:r w:rsidR="00EE5D31" w:rsidRPr="008D2AF1">
        <w:rPr>
          <w:i/>
          <w:iCs/>
        </w:rPr>
        <w:t>helianthoides</w:t>
      </w:r>
      <w:proofErr w:type="spellEnd"/>
      <w:r w:rsidR="00EE5D31" w:rsidRPr="008D2AF1">
        <w:t>)</w:t>
      </w:r>
      <w:r w:rsidR="00131A7C" w:rsidRPr="008D2AF1">
        <w:t xml:space="preserve"> and economically important species (abalone</w:t>
      </w:r>
      <w:r w:rsidR="00EE5D31" w:rsidRPr="008D2AF1">
        <w:t xml:space="preserve"> </w:t>
      </w:r>
      <w:r w:rsidR="00731BE6" w:rsidRPr="008D2AF1">
        <w:t>[</w:t>
      </w:r>
      <w:proofErr w:type="spellStart"/>
      <w:r w:rsidR="00EE5D31" w:rsidRPr="008D2AF1">
        <w:rPr>
          <w:i/>
          <w:iCs/>
        </w:rPr>
        <w:t>Haliotis</w:t>
      </w:r>
      <w:proofErr w:type="spellEnd"/>
      <w:r w:rsidR="00EE5D31" w:rsidRPr="008D2AF1">
        <w:rPr>
          <w:i/>
          <w:iCs/>
        </w:rPr>
        <w:t xml:space="preserve"> </w:t>
      </w:r>
      <w:proofErr w:type="spellStart"/>
      <w:r w:rsidR="00EE5D31" w:rsidRPr="008D2AF1">
        <w:rPr>
          <w:i/>
          <w:iCs/>
        </w:rPr>
        <w:t>kamtschatkana</w:t>
      </w:r>
      <w:proofErr w:type="spellEnd"/>
      <w:r w:rsidR="00731BE6" w:rsidRPr="008D2AF1">
        <w:t>]</w:t>
      </w:r>
      <w:r w:rsidR="00EE5D31" w:rsidRPr="008D2AF1">
        <w:t xml:space="preserve"> </w:t>
      </w:r>
      <w:r w:rsidR="00131A7C" w:rsidRPr="008D2AF1">
        <w:t>and scallops</w:t>
      </w:r>
      <w:r w:rsidR="00EE5D31" w:rsidRPr="008D2AF1">
        <w:t xml:space="preserve"> </w:t>
      </w:r>
      <w:r w:rsidR="00731BE6" w:rsidRPr="008D2AF1">
        <w:t>[</w:t>
      </w:r>
      <w:proofErr w:type="spellStart"/>
      <w:r w:rsidR="00EE5D31" w:rsidRPr="008D2AF1">
        <w:rPr>
          <w:i/>
          <w:iCs/>
        </w:rPr>
        <w:t>Crassadoma</w:t>
      </w:r>
      <w:proofErr w:type="spellEnd"/>
      <w:r w:rsidR="00EE5D31" w:rsidRPr="008D2AF1">
        <w:rPr>
          <w:i/>
          <w:iCs/>
        </w:rPr>
        <w:t xml:space="preserve"> gigantea</w:t>
      </w:r>
      <w:r w:rsidR="00731BE6" w:rsidRPr="008D2AF1">
        <w:t>]</w:t>
      </w:r>
      <w:r w:rsidR="00131A7C" w:rsidRPr="008D2AF1">
        <w:t xml:space="preserve">) </w:t>
      </w:r>
      <w:r w:rsidR="00EE7580" w:rsidRPr="008D2AF1">
        <w:t xml:space="preserve">were </w:t>
      </w:r>
      <w:r w:rsidR="004F21D6" w:rsidRPr="008D2AF1">
        <w:t>sized</w:t>
      </w:r>
      <w:r w:rsidR="00F02795" w:rsidRPr="008D2AF1">
        <w:t>.</w:t>
      </w:r>
      <w:r w:rsidR="00EE7580" w:rsidRPr="008D2AF1">
        <w:t xml:space="preserve"> </w:t>
      </w:r>
      <w:r w:rsidR="00F02795" w:rsidRPr="008D2AF1">
        <w:t>W</w:t>
      </w:r>
      <w:r w:rsidR="00131A7C" w:rsidRPr="008D2AF1">
        <w:t xml:space="preserve">e used </w:t>
      </w:r>
      <w:r w:rsidR="00131A7C" w:rsidRPr="008D2AF1">
        <w:rPr>
          <w:color w:val="000000"/>
        </w:rPr>
        <w:t xml:space="preserve">published length–weight relationships to calculate wet weight </w:t>
      </w:r>
      <w:r w:rsidR="004F21D6" w:rsidRPr="008D2AF1">
        <w:rPr>
          <w:color w:val="000000"/>
        </w:rPr>
        <w:t>for these three species</w:t>
      </w:r>
      <w:r w:rsidR="00131A7C" w:rsidRPr="008D2AF1">
        <w:t xml:space="preserve">. For all other invertebrates, we used published wet weights to </w:t>
      </w:r>
      <w:r w:rsidR="00C119E0" w:rsidRPr="008D2AF1">
        <w:t xml:space="preserve">estimate </w:t>
      </w:r>
      <w:r w:rsidR="00131A7C" w:rsidRPr="008D2AF1">
        <w:t>biomass for each taxon. We used shell-free wet weight for species with large shells</w:t>
      </w:r>
      <w:r w:rsidR="00F02795" w:rsidRPr="008D2AF1">
        <w:t>,</w:t>
      </w:r>
      <w:r w:rsidR="00131A7C" w:rsidRPr="008D2AF1">
        <w:t xml:space="preserve"> such as hermit crabs and snails. </w:t>
      </w:r>
      <w:r w:rsidR="00792779" w:rsidRPr="008D2AF1">
        <w:t xml:space="preserve">When biomass information was unavailable for a species, we used estimates from the closest relative or most </w:t>
      </w:r>
      <w:r w:rsidR="00E6786E" w:rsidRPr="008D2AF1">
        <w:t>similarly sized</w:t>
      </w:r>
      <w:r w:rsidR="00792779" w:rsidRPr="008D2AF1">
        <w:t xml:space="preserve"> species available</w:t>
      </w:r>
      <w:r w:rsidR="00920FC5" w:rsidRPr="008D2AF1">
        <w:t xml:space="preserve"> (Table </w:t>
      </w:r>
      <w:del w:id="93" w:author="Em Lim" w:date="2025-08-25T16:00:00Z" w16du:dateUtc="2025-08-25T23:00:00Z">
        <w:r w:rsidR="00AA2B21" w:rsidRPr="008D2AF1" w:rsidDel="00D136B6">
          <w:delText>S1.0</w:delText>
        </w:r>
      </w:del>
      <w:ins w:id="94" w:author="Em Lim" w:date="2025-08-25T16:00:00Z" w16du:dateUtc="2025-08-25T23:00:00Z">
        <w:r w:rsidR="00D136B6">
          <w:t>S</w:t>
        </w:r>
      </w:ins>
      <w:r w:rsidR="00AA2B21" w:rsidRPr="008D2AF1">
        <w:t>3</w:t>
      </w:r>
      <w:r w:rsidR="00920FC5" w:rsidRPr="008D2AF1">
        <w:t>)</w:t>
      </w:r>
      <w:r w:rsidR="00792779" w:rsidRPr="008D2AF1">
        <w:t>.</w:t>
      </w:r>
      <w:r w:rsidR="00792779" w:rsidRPr="008D2AF1">
        <w:rPr>
          <w:color w:val="000000"/>
        </w:rPr>
        <w:t xml:space="preserve"> </w:t>
      </w:r>
      <w:r w:rsidR="0093424F" w:rsidRPr="008D2AF1">
        <w:t>Animal abundance</w:t>
      </w:r>
      <w:r w:rsidR="003F63B3" w:rsidRPr="008D2AF1">
        <w:t xml:space="preserve"> per m</w:t>
      </w:r>
      <w:r w:rsidR="003F63B3" w:rsidRPr="008D2AF1">
        <w:rPr>
          <w:vertAlign w:val="superscript"/>
        </w:rPr>
        <w:t>2</w:t>
      </w:r>
      <w:r w:rsidR="0093424F" w:rsidRPr="008D2AF1">
        <w:t xml:space="preserve"> was calculated as the total number of fishes and invertebrates counted on each survey</w:t>
      </w:r>
      <w:ins w:id="95" w:author="Em Lim" w:date="2025-07-31T17:04:00Z">
        <w:r w:rsidR="00D12EFA" w:rsidRPr="008D2AF1">
          <w:t>, and animal biomass per m</w:t>
        </w:r>
        <w:r w:rsidR="00D12EFA" w:rsidRPr="008D2AF1">
          <w:rPr>
            <w:vertAlign w:val="superscript"/>
          </w:rPr>
          <w:t>2</w:t>
        </w:r>
        <w:r w:rsidR="00D12EFA" w:rsidRPr="008D2AF1">
          <w:t xml:space="preserve"> was calculated as the total wet weight of all animals on each survey</w:t>
        </w:r>
      </w:ins>
      <w:r w:rsidR="00EA4716" w:rsidRPr="008D2AF1">
        <w:t xml:space="preserve"> (divided by 500 m</w:t>
      </w:r>
      <w:r w:rsidR="00EA4716" w:rsidRPr="008D2AF1">
        <w:rPr>
          <w:vertAlign w:val="superscript"/>
        </w:rPr>
        <w:t>2</w:t>
      </w:r>
      <w:r w:rsidR="00EA4716" w:rsidRPr="008D2AF1">
        <w:t xml:space="preserve"> for pelagic fishes and by 100 m</w:t>
      </w:r>
      <w:r w:rsidR="00EA4716" w:rsidRPr="008D2AF1">
        <w:rPr>
          <w:vertAlign w:val="superscript"/>
        </w:rPr>
        <w:t>2</w:t>
      </w:r>
      <w:r w:rsidR="00EA4716" w:rsidRPr="008D2AF1">
        <w:t xml:space="preserve"> for cryptic fishes and macroinvertebrates)</w:t>
      </w:r>
      <w:ins w:id="96" w:author="Isabelle Cote" w:date="2025-08-12T14:03:00Z">
        <w:r w:rsidR="008A5C9A" w:rsidRPr="008D2AF1">
          <w:t>.</w:t>
        </w:r>
      </w:ins>
      <w:del w:id="97" w:author="Isabelle Cote" w:date="2025-08-12T14:03:00Z">
        <w:r w:rsidR="0093424F" w:rsidRPr="008D2AF1" w:rsidDel="008A5C9A">
          <w:delText>,</w:delText>
        </w:r>
      </w:del>
      <w:r w:rsidR="0093424F" w:rsidRPr="008D2AF1">
        <w:t xml:space="preserve"> </w:t>
      </w:r>
      <w:del w:id="98" w:author="Em Lim" w:date="2025-07-31T17:04:00Z">
        <w:r w:rsidR="004433B7" w:rsidRPr="008D2AF1" w:rsidDel="00D12EFA">
          <w:delText xml:space="preserve">and </w:delText>
        </w:r>
      </w:del>
      <w:ins w:id="99" w:author="Em Lim" w:date="2025-07-31T17:04:00Z">
        <w:r w:rsidR="00D12EFA" w:rsidRPr="008D2AF1">
          <w:t>W</w:t>
        </w:r>
      </w:ins>
      <w:del w:id="100" w:author="Em Lim" w:date="2025-07-31T17:04:00Z">
        <w:r w:rsidR="004433B7" w:rsidRPr="008D2AF1" w:rsidDel="00D12EFA">
          <w:delText>w</w:delText>
        </w:r>
      </w:del>
      <w:r w:rsidR="0041407D" w:rsidRPr="008D2AF1">
        <w:t>e</w:t>
      </w:r>
      <w:r w:rsidR="00C25CFD" w:rsidRPr="008D2AF1">
        <w:t xml:space="preserve"> used the ‘vegan’ package to calculate Shannon and Simpson diversity indices </w:t>
      </w:r>
      <w:r w:rsidR="00C25CFD" w:rsidRPr="008D2AF1">
        <w:fldChar w:fldCharType="begin"/>
      </w:r>
      <w:r w:rsidR="001D6E00" w:rsidRPr="008D2AF1">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8D2AF1">
        <w:fldChar w:fldCharType="separate"/>
      </w:r>
      <w:r w:rsidR="00B87C81" w:rsidRPr="008D2AF1">
        <w:rPr>
          <w:noProof/>
        </w:rPr>
        <w:t>(Oksanen et al. 2022)</w:t>
      </w:r>
      <w:r w:rsidR="00C25CFD" w:rsidRPr="008D2AF1">
        <w:fldChar w:fldCharType="end"/>
      </w:r>
      <w:r w:rsidRPr="008D2AF1">
        <w:t xml:space="preserve">. We calculated </w:t>
      </w:r>
      <w:del w:id="101" w:author="Isabelle Cote" w:date="2025-08-12T14:03:00Z">
        <w:r w:rsidRPr="008D2AF1" w:rsidDel="008A5C9A">
          <w:delText xml:space="preserve">the </w:delText>
        </w:r>
      </w:del>
      <w:r w:rsidRPr="008D2AF1">
        <w:t>tid</w:t>
      </w:r>
      <w:ins w:id="102" w:author="Isabelle Cote" w:date="2025-08-12T14:03:00Z">
        <w:r w:rsidR="008A5C9A" w:rsidRPr="008D2AF1">
          <w:t>al</w:t>
        </w:r>
      </w:ins>
      <w:del w:id="103" w:author="Isabelle Cote" w:date="2025-08-12T14:03:00Z">
        <w:r w:rsidRPr="008D2AF1" w:rsidDel="008A5C9A">
          <w:delText>e</w:delText>
        </w:r>
      </w:del>
      <w:r w:rsidRPr="008D2AF1">
        <w:t xml:space="preserve"> exchange by computing the </w:t>
      </w:r>
      <w:r w:rsidR="00137407" w:rsidRPr="008D2AF1">
        <w:t xml:space="preserve">percent </w:t>
      </w:r>
      <w:r w:rsidRPr="008D2AF1">
        <w:t xml:space="preserve">change of the tide height every minute, </w:t>
      </w:r>
      <w:r w:rsidR="00131A7C" w:rsidRPr="008D2AF1">
        <w:t>averaged over the</w:t>
      </w:r>
      <w:r w:rsidRPr="008D2AF1">
        <w:t xml:space="preserve"> </w:t>
      </w:r>
      <w:r w:rsidR="00131A7C" w:rsidRPr="008D2AF1">
        <w:t>hour-long survey.</w:t>
      </w:r>
    </w:p>
    <w:p w14:paraId="010730BD" w14:textId="77777777" w:rsidR="00131A7C" w:rsidRPr="008D2AF1" w:rsidRDefault="00131A7C" w:rsidP="00EB3BC7">
      <w:pPr>
        <w:spacing w:line="480" w:lineRule="auto"/>
      </w:pPr>
    </w:p>
    <w:p w14:paraId="1BBA84D4" w14:textId="2D05C3BB" w:rsidR="008600C1" w:rsidRPr="008D2AF1" w:rsidRDefault="001743C0" w:rsidP="008600C1">
      <w:pPr>
        <w:spacing w:line="480" w:lineRule="auto"/>
      </w:pPr>
      <w:r w:rsidRPr="008D2AF1">
        <w:lastRenderedPageBreak/>
        <w:t>Meso-scale</w:t>
      </w:r>
      <w:r w:rsidR="008600C1" w:rsidRPr="008D2AF1">
        <w:t xml:space="preserve"> (</w:t>
      </w:r>
      <w:r w:rsidRPr="008D2AF1">
        <w:t>among-site</w:t>
      </w:r>
      <w:r w:rsidR="008600C1" w:rsidRPr="008D2AF1">
        <w:t>) variation</w:t>
      </w:r>
    </w:p>
    <w:p w14:paraId="3814180E" w14:textId="16C811C0" w:rsidR="00E221AC" w:rsidRPr="008D2AF1" w:rsidRDefault="00670555" w:rsidP="00670555">
      <w:pPr>
        <w:spacing w:line="480" w:lineRule="auto"/>
      </w:pPr>
      <w:r w:rsidRPr="008D2AF1">
        <w:t xml:space="preserve">To </w:t>
      </w:r>
      <w:r w:rsidR="00121C0A" w:rsidRPr="008D2AF1">
        <w:t>explore</w:t>
      </w:r>
      <w:r w:rsidRPr="008D2AF1">
        <w:t xml:space="preserve"> </w:t>
      </w:r>
      <w:r w:rsidR="001743C0" w:rsidRPr="008D2AF1">
        <w:t xml:space="preserve">meso-scale </w:t>
      </w:r>
      <w:r w:rsidRPr="008D2AF1">
        <w:t>variation in</w:t>
      </w:r>
      <w:r w:rsidR="00522FED" w:rsidRPr="008D2AF1">
        <w:t xml:space="preserve"> NH₄⁺</w:t>
      </w:r>
      <w:r w:rsidRPr="008D2AF1">
        <w:t>, we constructed generalized linear mixed</w:t>
      </w:r>
      <w:r w:rsidR="00CF5454" w:rsidRPr="008D2AF1">
        <w:t>-</w:t>
      </w:r>
      <w:r w:rsidRPr="008D2AF1">
        <w:t>effect models</w:t>
      </w:r>
      <w:r w:rsidR="000227FF" w:rsidRPr="008D2AF1">
        <w:t xml:space="preserve"> (GLMMs)</w:t>
      </w:r>
      <w:r w:rsidRPr="008D2AF1">
        <w:t xml:space="preserve"> with </w:t>
      </w:r>
      <w:r w:rsidR="00522FED" w:rsidRPr="008D2AF1">
        <w:t>NH₄⁺</w:t>
      </w:r>
      <w:r w:rsidR="008600C1" w:rsidRPr="008D2AF1">
        <w:t xml:space="preserve"> concentration</w:t>
      </w:r>
      <w:r w:rsidR="00522FED" w:rsidRPr="008D2AF1">
        <w:t xml:space="preserve"> </w:t>
      </w:r>
      <w:r w:rsidRPr="008D2AF1">
        <w:t>as the response variable, and animal abundance</w:t>
      </w:r>
      <w:ins w:id="104" w:author="Em Lim" w:date="2025-08-25T11:24:00Z" w16du:dateUtc="2025-08-25T18:24:00Z">
        <w:r w:rsidR="004930A4">
          <w:t xml:space="preserve"> (per m</w:t>
        </w:r>
        <w:r w:rsidR="004930A4">
          <w:rPr>
            <w:vertAlign w:val="superscript"/>
          </w:rPr>
          <w:t>2</w:t>
        </w:r>
        <w:r w:rsidR="004930A4">
          <w:t>)</w:t>
        </w:r>
      </w:ins>
      <w:r w:rsidRPr="008D2AF1">
        <w:t>, tid</w:t>
      </w:r>
      <w:ins w:id="105" w:author="Isabelle Cote" w:date="2025-08-12T14:03:00Z">
        <w:r w:rsidR="008A5C9A" w:rsidRPr="008D2AF1">
          <w:t>al</w:t>
        </w:r>
      </w:ins>
      <w:del w:id="106" w:author="Isabelle Cote" w:date="2025-08-12T14:03:00Z">
        <w:r w:rsidRPr="008D2AF1" w:rsidDel="008A5C9A">
          <w:delText>e</w:delText>
        </w:r>
      </w:del>
      <w:r w:rsidRPr="008D2AF1">
        <w:t xml:space="preserve"> exchange, an interaction between abundance</w:t>
      </w:r>
      <w:r w:rsidR="008600C1" w:rsidRPr="008D2AF1">
        <w:t xml:space="preserve"> and </w:t>
      </w:r>
      <w:r w:rsidRPr="008D2AF1">
        <w:t>tide, Shannon diversity,</w:t>
      </w:r>
      <w:r w:rsidR="008E62A2" w:rsidRPr="008D2AF1">
        <w:t xml:space="preserve"> and</w:t>
      </w:r>
      <w:r w:rsidRPr="008D2AF1">
        <w:t xml:space="preserve"> survey depth</w:t>
      </w:r>
      <w:r w:rsidR="008E62A2" w:rsidRPr="008D2AF1">
        <w:t xml:space="preserve"> as predictors</w:t>
      </w:r>
      <w:r w:rsidRPr="008D2AF1">
        <w:t>, and random effect</w:t>
      </w:r>
      <w:r w:rsidR="00F013CE" w:rsidRPr="008D2AF1">
        <w:t>s</w:t>
      </w:r>
      <w:r w:rsidRPr="008D2AF1">
        <w:t xml:space="preserve"> of site</w:t>
      </w:r>
      <w:r w:rsidR="008E62A2" w:rsidRPr="008D2AF1">
        <w:t xml:space="preserve"> </w:t>
      </w:r>
      <w:r w:rsidRPr="008D2AF1">
        <w:t xml:space="preserve">and year. </w:t>
      </w:r>
      <w:r w:rsidR="00E32297" w:rsidRPr="008D2AF1">
        <w:t xml:space="preserve">All predictors were </w:t>
      </w:r>
      <w:r w:rsidR="00C25CFD" w:rsidRPr="008D2AF1">
        <w:t xml:space="preserve">scaled and </w:t>
      </w:r>
      <w:r w:rsidR="00E32297" w:rsidRPr="008D2AF1">
        <w:t xml:space="preserve">centered around the mean using the scale function. </w:t>
      </w:r>
      <w:r w:rsidR="002B6ECC" w:rsidRPr="008D2AF1">
        <w:t>We used a gamma distribution (link = ‘log’)</w:t>
      </w:r>
      <w:r w:rsidR="00E32297" w:rsidRPr="008D2AF1">
        <w:t xml:space="preserve">. </w:t>
      </w:r>
      <w:r w:rsidR="004F21D6" w:rsidRPr="008D2AF1">
        <w:t>To test the robustness of our modelling approach, we</w:t>
      </w:r>
      <w:r w:rsidR="002B6ECC" w:rsidRPr="008D2AF1">
        <w:t xml:space="preserve"> </w:t>
      </w:r>
      <w:r w:rsidR="001269A3" w:rsidRPr="008D2AF1">
        <w:t>considered</w:t>
      </w:r>
      <w:r w:rsidR="002B6ECC" w:rsidRPr="008D2AF1">
        <w:t xml:space="preserve"> animal biomass</w:t>
      </w:r>
      <w:ins w:id="107" w:author="Em Lim" w:date="2025-07-31T16:58:00Z">
        <w:r w:rsidR="00D12EFA" w:rsidRPr="008D2AF1">
          <w:t>/m</w:t>
        </w:r>
        <w:r w:rsidR="00D12EFA" w:rsidRPr="008D2AF1">
          <w:rPr>
            <w:vertAlign w:val="superscript"/>
          </w:rPr>
          <w:t>2</w:t>
        </w:r>
      </w:ins>
      <w:r w:rsidR="002B6ECC" w:rsidRPr="008D2AF1">
        <w:t xml:space="preserve"> </w:t>
      </w:r>
      <w:r w:rsidR="009B2BF8" w:rsidRPr="008D2AF1">
        <w:t xml:space="preserve">as a predictor </w:t>
      </w:r>
      <w:r w:rsidR="002B6ECC" w:rsidRPr="008D2AF1">
        <w:t>instead of abundance</w:t>
      </w:r>
      <w:ins w:id="108" w:author="Isabelle Cote" w:date="2025-08-12T14:04:00Z">
        <w:r w:rsidR="008A5C9A" w:rsidRPr="008D2AF1">
          <w:t>/m</w:t>
        </w:r>
        <w:r w:rsidR="008A5C9A" w:rsidRPr="008D2AF1">
          <w:rPr>
            <w:vertAlign w:val="superscript"/>
          </w:rPr>
          <w:t>2</w:t>
        </w:r>
      </w:ins>
      <w:r w:rsidR="002B6ECC" w:rsidRPr="008D2AF1">
        <w:t>,</w:t>
      </w:r>
      <w:r w:rsidR="008600C1" w:rsidRPr="008D2AF1">
        <w:t xml:space="preserve"> and</w:t>
      </w:r>
      <w:r w:rsidR="002B6ECC" w:rsidRPr="008D2AF1">
        <w:t xml:space="preserve"> </w:t>
      </w:r>
      <w:r w:rsidR="008600C1" w:rsidRPr="008D2AF1">
        <w:t>S</w:t>
      </w:r>
      <w:r w:rsidR="002B6ECC" w:rsidRPr="008D2AF1">
        <w:t>impson’s diversity instead of Shannon diversity</w:t>
      </w:r>
      <w:r w:rsidR="00A5575A" w:rsidRPr="008D2AF1">
        <w:t>;</w:t>
      </w:r>
      <w:r w:rsidR="002B6ECC" w:rsidRPr="008D2AF1">
        <w:t xml:space="preserve"> </w:t>
      </w:r>
      <w:r w:rsidR="001269A3" w:rsidRPr="008D2AF1">
        <w:t xml:space="preserve">alternative models including these predictors were not </w:t>
      </w:r>
      <w:r w:rsidR="00A5575A" w:rsidRPr="008D2AF1">
        <w:t xml:space="preserve">better supported </w:t>
      </w:r>
      <w:r w:rsidR="001269A3" w:rsidRPr="008D2AF1">
        <w:t xml:space="preserve">by AIC </w:t>
      </w:r>
      <w:r w:rsidR="002B6ECC" w:rsidRPr="008D2AF1">
        <w:t>(</w:t>
      </w:r>
      <w:r w:rsidR="002A304B" w:rsidRPr="008D2AF1">
        <w:t xml:space="preserve">Table </w:t>
      </w:r>
      <w:del w:id="109" w:author="Em Lim" w:date="2025-08-25T16:00:00Z" w16du:dateUtc="2025-08-25T23:00:00Z">
        <w:r w:rsidR="00AA2B21" w:rsidRPr="008D2AF1" w:rsidDel="00D136B6">
          <w:delText>S1.0</w:delText>
        </w:r>
      </w:del>
      <w:ins w:id="110" w:author="Em Lim" w:date="2025-08-25T16:00:00Z" w16du:dateUtc="2025-08-25T23:00:00Z">
        <w:r w:rsidR="00D136B6">
          <w:t>S</w:t>
        </w:r>
      </w:ins>
      <w:r w:rsidR="00AA2B21" w:rsidRPr="008D2AF1">
        <w:t>4</w:t>
      </w:r>
      <w:r w:rsidR="002B6ECC" w:rsidRPr="008D2AF1">
        <w:t xml:space="preserve">). </w:t>
      </w:r>
      <w:del w:id="111" w:author="Em Lim" w:date="2025-07-31T17:20:00Z">
        <w:r w:rsidR="00E85DC2" w:rsidRPr="008D2AF1" w:rsidDel="00727362">
          <w:delText>We ran additional models considering the effect of only the most abundant families of fishes and invertebrates</w:delText>
        </w:r>
        <w:r w:rsidR="0097669C" w:rsidRPr="008D2AF1" w:rsidDel="00727362">
          <w:delText>, which</w:delText>
        </w:r>
        <w:r w:rsidR="00E85DC2" w:rsidRPr="008D2AF1" w:rsidDel="00727362">
          <w:delText xml:space="preserve"> are fully described in Supplement</w:delText>
        </w:r>
        <w:r w:rsidR="00247A1B" w:rsidRPr="008D2AF1" w:rsidDel="00727362">
          <w:delText>al Material Section</w:delText>
        </w:r>
        <w:r w:rsidR="00E85DC2" w:rsidRPr="008D2AF1" w:rsidDel="00727362">
          <w:delText xml:space="preserve"> 2. </w:delText>
        </w:r>
      </w:del>
    </w:p>
    <w:p w14:paraId="6CC95C2F" w14:textId="77777777" w:rsidR="009A305F" w:rsidRPr="008D2AF1" w:rsidRDefault="009A305F" w:rsidP="00670555">
      <w:pPr>
        <w:spacing w:line="480" w:lineRule="auto"/>
      </w:pPr>
    </w:p>
    <w:p w14:paraId="3F38BBD9" w14:textId="5FA66728" w:rsidR="008600C1" w:rsidRPr="008D2AF1" w:rsidRDefault="001743C0" w:rsidP="008600C1">
      <w:pPr>
        <w:spacing w:line="480" w:lineRule="auto"/>
        <w:rPr>
          <w:iCs/>
        </w:rPr>
      </w:pPr>
      <w:r w:rsidRPr="008D2AF1">
        <w:rPr>
          <w:iCs/>
        </w:rPr>
        <w:t>S</w:t>
      </w:r>
      <w:r w:rsidR="008600C1" w:rsidRPr="008D2AF1">
        <w:rPr>
          <w:iCs/>
        </w:rPr>
        <w:t>mall-scale</w:t>
      </w:r>
      <w:r w:rsidRPr="008D2AF1">
        <w:rPr>
          <w:iCs/>
        </w:rPr>
        <w:t xml:space="preserve"> (within-site)</w:t>
      </w:r>
      <w:r w:rsidR="008600C1" w:rsidRPr="008D2AF1">
        <w:rPr>
          <w:iCs/>
        </w:rPr>
        <w:t xml:space="preserve"> variation</w:t>
      </w:r>
    </w:p>
    <w:p w14:paraId="7F72EBCE" w14:textId="66E09F12" w:rsidR="005F1E8D" w:rsidRPr="008D2AF1" w:rsidRDefault="0061731D" w:rsidP="00670555">
      <w:pPr>
        <w:spacing w:line="480" w:lineRule="auto"/>
      </w:pPr>
      <w:r w:rsidRPr="008D2AF1">
        <w:t xml:space="preserve">To determine whether </w:t>
      </w:r>
      <w:r w:rsidR="00522FED" w:rsidRPr="008D2AF1">
        <w:t xml:space="preserve">NH₄⁺ concentration </w:t>
      </w:r>
      <w:r w:rsidR="00EE5DD8" w:rsidRPr="008D2AF1">
        <w:t xml:space="preserve">differed </w:t>
      </w:r>
      <w:r w:rsidR="00522FED" w:rsidRPr="008D2AF1">
        <w:t xml:space="preserve">inside </w:t>
      </w:r>
      <w:r w:rsidR="00EE5DD8" w:rsidRPr="008D2AF1">
        <w:t xml:space="preserve">and </w:t>
      </w:r>
      <w:r w:rsidR="00522FED" w:rsidRPr="008D2AF1">
        <w:t xml:space="preserve">outside of kelp forests, we </w:t>
      </w:r>
      <w:r w:rsidR="00417390" w:rsidRPr="008D2AF1">
        <w:rPr>
          <w:color w:val="000000"/>
        </w:rPr>
        <w:t>used a linear mixed</w:t>
      </w:r>
      <w:r w:rsidR="009B2BF8" w:rsidRPr="008D2AF1">
        <w:rPr>
          <w:color w:val="000000"/>
        </w:rPr>
        <w:t>-</w:t>
      </w:r>
      <w:r w:rsidR="00417390" w:rsidRPr="008D2AF1">
        <w:rPr>
          <w:color w:val="000000"/>
        </w:rPr>
        <w:t>effects model</w:t>
      </w:r>
      <w:r w:rsidR="000227FF" w:rsidRPr="008D2AF1">
        <w:rPr>
          <w:color w:val="000000"/>
        </w:rPr>
        <w:t xml:space="preserve"> (LMM)</w:t>
      </w:r>
      <w:r w:rsidR="00417390" w:rsidRPr="008D2AF1">
        <w:rPr>
          <w:color w:val="000000"/>
        </w:rPr>
        <w:t xml:space="preserve"> </w:t>
      </w:r>
      <w:r w:rsidR="00417390" w:rsidRPr="008D2AF1">
        <w:t xml:space="preserve">with </w:t>
      </w:r>
      <w:r w:rsidR="00417390" w:rsidRPr="008D2AF1">
        <w:rPr>
          <w:color w:val="000000"/>
        </w:rPr>
        <w:t>∆NH₄⁺ as the response variable (</w:t>
      </w:r>
      <w:r w:rsidR="00417390" w:rsidRPr="008D2AF1">
        <w:rPr>
          <w:i/>
          <w:iCs/>
          <w:color w:val="000000"/>
        </w:rPr>
        <w:t>n</w:t>
      </w:r>
      <w:r w:rsidR="00417390" w:rsidRPr="008D2AF1">
        <w:rPr>
          <w:color w:val="000000"/>
        </w:rPr>
        <w:t xml:space="preserve"> = 3 </w:t>
      </w:r>
      <w:r w:rsidR="00EE5DD8" w:rsidRPr="008D2AF1">
        <w:rPr>
          <w:color w:val="000000"/>
        </w:rPr>
        <w:t xml:space="preserve">estimates </w:t>
      </w:r>
      <w:r w:rsidR="00417390" w:rsidRPr="008D2AF1">
        <w:rPr>
          <w:color w:val="000000"/>
        </w:rPr>
        <w:t xml:space="preserve">per site), and </w:t>
      </w:r>
      <w:r w:rsidR="00705FE1" w:rsidRPr="008D2AF1">
        <w:rPr>
          <w:color w:val="000000"/>
        </w:rPr>
        <w:t>kelp species</w:t>
      </w:r>
      <w:r w:rsidR="00C45043" w:rsidRPr="008D2AF1">
        <w:rPr>
          <w:color w:val="000000"/>
        </w:rPr>
        <w:t>, mean forest kelp biomass</w:t>
      </w:r>
      <w:r w:rsidR="004254E3" w:rsidRPr="008D2AF1">
        <w:rPr>
          <w:color w:val="000000"/>
        </w:rPr>
        <w:t xml:space="preserve"> (</w:t>
      </w:r>
      <w:r w:rsidR="00397ACC" w:rsidRPr="008D2AF1">
        <w:rPr>
          <w:color w:val="000000"/>
        </w:rPr>
        <w:t xml:space="preserve">per </w:t>
      </w:r>
      <w:r w:rsidR="009B2BF8" w:rsidRPr="008D2AF1">
        <w:rPr>
          <w:color w:val="000000"/>
        </w:rPr>
        <w:t>m</w:t>
      </w:r>
      <w:r w:rsidR="009B2BF8" w:rsidRPr="008D2AF1">
        <w:rPr>
          <w:color w:val="000000"/>
          <w:vertAlign w:val="superscript"/>
        </w:rPr>
        <w:t>2</w:t>
      </w:r>
      <w:r w:rsidR="004254E3" w:rsidRPr="008D2AF1">
        <w:rPr>
          <w:color w:val="000000"/>
        </w:rPr>
        <w:t>)</w:t>
      </w:r>
      <w:r w:rsidR="00E32297" w:rsidRPr="008D2AF1">
        <w:rPr>
          <w:color w:val="000000"/>
        </w:rPr>
        <w:t>, tid</w:t>
      </w:r>
      <w:ins w:id="112" w:author="Isabelle Cote" w:date="2025-08-12T14:05:00Z">
        <w:r w:rsidR="008A5C9A" w:rsidRPr="008D2AF1">
          <w:rPr>
            <w:color w:val="000000"/>
          </w:rPr>
          <w:t>al</w:t>
        </w:r>
      </w:ins>
      <w:del w:id="113" w:author="Isabelle Cote" w:date="2025-08-12T14:05:00Z">
        <w:r w:rsidR="00E32297" w:rsidRPr="008D2AF1" w:rsidDel="008A5C9A">
          <w:rPr>
            <w:color w:val="000000"/>
          </w:rPr>
          <w:delText>e</w:delText>
        </w:r>
      </w:del>
      <w:r w:rsidR="00E32297" w:rsidRPr="008D2AF1">
        <w:rPr>
          <w:color w:val="000000"/>
        </w:rPr>
        <w:t xml:space="preserve"> exchange, animal </w:t>
      </w:r>
      <w:r w:rsidR="00EF152C" w:rsidRPr="008D2AF1">
        <w:rPr>
          <w:color w:val="000000"/>
        </w:rPr>
        <w:t>biomass</w:t>
      </w:r>
      <w:ins w:id="114" w:author="Em Lim" w:date="2025-08-25T11:24:00Z" w16du:dateUtc="2025-08-25T18:24:00Z">
        <w:r w:rsidR="004930A4">
          <w:rPr>
            <w:color w:val="000000"/>
          </w:rPr>
          <w:t xml:space="preserve"> (per m</w:t>
        </w:r>
        <w:r w:rsidR="004930A4">
          <w:rPr>
            <w:color w:val="000000"/>
            <w:vertAlign w:val="superscript"/>
          </w:rPr>
          <w:t>2</w:t>
        </w:r>
        <w:r w:rsidR="004930A4">
          <w:rPr>
            <w:color w:val="000000"/>
          </w:rPr>
          <w:t>)</w:t>
        </w:r>
      </w:ins>
      <w:r w:rsidR="00E32297" w:rsidRPr="008D2AF1">
        <w:rPr>
          <w:color w:val="000000"/>
        </w:rPr>
        <w:t xml:space="preserve">, survey depth, </w:t>
      </w:r>
      <w:r w:rsidR="00D20127" w:rsidRPr="008D2AF1">
        <w:rPr>
          <w:color w:val="000000"/>
        </w:rPr>
        <w:t>Shannon</w:t>
      </w:r>
      <w:r w:rsidR="00E32297" w:rsidRPr="008D2AF1">
        <w:rPr>
          <w:color w:val="000000"/>
        </w:rPr>
        <w:t xml:space="preserve"> diversity, and interactions between kelp biomass</w:t>
      </w:r>
      <w:r w:rsidR="00EE5DD8" w:rsidRPr="008D2AF1">
        <w:rPr>
          <w:color w:val="000000"/>
        </w:rPr>
        <w:t xml:space="preserve"> and </w:t>
      </w:r>
      <w:r w:rsidR="00E32297" w:rsidRPr="008D2AF1">
        <w:rPr>
          <w:color w:val="000000"/>
        </w:rPr>
        <w:t>tid</w:t>
      </w:r>
      <w:ins w:id="115" w:author="Isabelle Cote" w:date="2025-08-12T14:05:00Z">
        <w:r w:rsidR="008A5C9A" w:rsidRPr="008D2AF1">
          <w:rPr>
            <w:color w:val="000000"/>
          </w:rPr>
          <w:t>al</w:t>
        </w:r>
      </w:ins>
      <w:del w:id="116" w:author="Isabelle Cote" w:date="2025-08-12T14:05:00Z">
        <w:r w:rsidR="00E32297" w:rsidRPr="008D2AF1" w:rsidDel="008A5C9A">
          <w:rPr>
            <w:color w:val="000000"/>
          </w:rPr>
          <w:delText>e</w:delText>
        </w:r>
      </w:del>
      <w:r w:rsidR="00E32297" w:rsidRPr="008D2AF1">
        <w:rPr>
          <w:color w:val="000000"/>
        </w:rPr>
        <w:t xml:space="preserve"> exchange, kelp biomass</w:t>
      </w:r>
      <w:r w:rsidR="00EE5DD8" w:rsidRPr="008D2AF1">
        <w:rPr>
          <w:color w:val="000000"/>
        </w:rPr>
        <w:t xml:space="preserve"> and </w:t>
      </w:r>
      <w:r w:rsidR="00E32297" w:rsidRPr="008D2AF1">
        <w:rPr>
          <w:color w:val="000000"/>
        </w:rPr>
        <w:t xml:space="preserve">animal </w:t>
      </w:r>
      <w:r w:rsidR="00EF152C" w:rsidRPr="008D2AF1">
        <w:rPr>
          <w:color w:val="000000"/>
        </w:rPr>
        <w:t>biomass</w:t>
      </w:r>
      <w:r w:rsidR="00E32297" w:rsidRPr="008D2AF1">
        <w:rPr>
          <w:color w:val="000000"/>
        </w:rPr>
        <w:t xml:space="preserve">, and animal </w:t>
      </w:r>
      <w:r w:rsidR="00EF152C" w:rsidRPr="008D2AF1">
        <w:rPr>
          <w:color w:val="000000"/>
        </w:rPr>
        <w:t xml:space="preserve">biomass </w:t>
      </w:r>
      <w:r w:rsidR="00EE5DD8" w:rsidRPr="008D2AF1">
        <w:rPr>
          <w:color w:val="000000"/>
        </w:rPr>
        <w:t xml:space="preserve">and </w:t>
      </w:r>
      <w:r w:rsidR="00E32297" w:rsidRPr="008D2AF1">
        <w:rPr>
          <w:color w:val="000000"/>
        </w:rPr>
        <w:t xml:space="preserve">tide exchange as fixed effects. </w:t>
      </w:r>
      <w:r w:rsidR="00E32297" w:rsidRPr="008D2AF1">
        <w:t xml:space="preserve">All continuous predictors were </w:t>
      </w:r>
      <w:r w:rsidR="00C25CFD" w:rsidRPr="008D2AF1">
        <w:t xml:space="preserve">scaled and </w:t>
      </w:r>
      <w:r w:rsidR="00E32297" w:rsidRPr="008D2AF1">
        <w:t xml:space="preserve">centered around the mean </w:t>
      </w:r>
      <w:r w:rsidR="00EE5DD8" w:rsidRPr="008D2AF1">
        <w:t>as above</w:t>
      </w:r>
      <w:r w:rsidR="00E32297" w:rsidRPr="008D2AF1">
        <w:t xml:space="preserve">. </w:t>
      </w:r>
      <w:r w:rsidR="00E32297" w:rsidRPr="008D2AF1">
        <w:rPr>
          <w:color w:val="000000"/>
        </w:rPr>
        <w:t xml:space="preserve">We included site as a random effect (1|site) </w:t>
      </w:r>
      <w:r w:rsidR="00131A7C" w:rsidRPr="008D2AF1">
        <w:rPr>
          <w:color w:val="000000"/>
        </w:rPr>
        <w:t xml:space="preserve">as each site contributed </w:t>
      </w:r>
      <w:r w:rsidR="00F02795" w:rsidRPr="008D2AF1">
        <w:rPr>
          <w:color w:val="000000"/>
        </w:rPr>
        <w:t>three</w:t>
      </w:r>
      <w:r w:rsidR="00131A7C" w:rsidRPr="008D2AF1">
        <w:rPr>
          <w:color w:val="000000"/>
        </w:rPr>
        <w:t xml:space="preserve"> estimates to the analysis and</w:t>
      </w:r>
      <w:r w:rsidR="00E32297" w:rsidRPr="008D2AF1">
        <w:rPr>
          <w:color w:val="000000"/>
        </w:rPr>
        <w:t xml:space="preserve"> used a </w:t>
      </w:r>
      <w:r w:rsidR="00EE5DD8" w:rsidRPr="008D2AF1">
        <w:rPr>
          <w:color w:val="000000"/>
        </w:rPr>
        <w:t>G</w:t>
      </w:r>
      <w:r w:rsidR="00E32297" w:rsidRPr="008D2AF1">
        <w:rPr>
          <w:color w:val="000000"/>
        </w:rPr>
        <w:t xml:space="preserve">aussian distribution. </w:t>
      </w:r>
      <w:r w:rsidR="00815249" w:rsidRPr="008D2AF1">
        <w:t>As above, we chose our final set of predictors upon comparing AIC values of</w:t>
      </w:r>
      <w:r w:rsidR="005F1E8D" w:rsidRPr="008D2AF1">
        <w:t xml:space="preserve"> models with </w:t>
      </w:r>
      <w:r w:rsidR="007B0963" w:rsidRPr="008D2AF1">
        <w:t>alternat</w:t>
      </w:r>
      <w:ins w:id="117" w:author="Isabelle Cote" w:date="2025-08-12T14:09:00Z">
        <w:r w:rsidR="00D87C1E" w:rsidRPr="008D2AF1">
          <w:t>ive</w:t>
        </w:r>
      </w:ins>
      <w:del w:id="118" w:author="Isabelle Cote" w:date="2025-08-12T14:09:00Z">
        <w:r w:rsidR="007B0963" w:rsidRPr="008D2AF1" w:rsidDel="00D87C1E">
          <w:delText>e</w:delText>
        </w:r>
      </w:del>
      <w:r w:rsidR="007B0963" w:rsidRPr="008D2AF1">
        <w:t xml:space="preserve"> predictors</w:t>
      </w:r>
      <w:r w:rsidR="005F1E8D" w:rsidRPr="008D2AF1">
        <w:t xml:space="preserve"> (Table </w:t>
      </w:r>
      <w:del w:id="119" w:author="Em Lim" w:date="2025-08-25T16:00:00Z" w16du:dateUtc="2025-08-25T23:00:00Z">
        <w:r w:rsidR="00AA2B21" w:rsidRPr="008D2AF1" w:rsidDel="00D136B6">
          <w:delText>S1.0</w:delText>
        </w:r>
      </w:del>
      <w:ins w:id="120" w:author="Em Lim" w:date="2025-08-25T16:00:00Z" w16du:dateUtc="2025-08-25T23:00:00Z">
        <w:r w:rsidR="00D136B6">
          <w:t>S</w:t>
        </w:r>
      </w:ins>
      <w:r w:rsidR="00AA2B21" w:rsidRPr="008D2AF1">
        <w:t>5</w:t>
      </w:r>
      <w:r w:rsidR="005F1E8D" w:rsidRPr="008D2AF1">
        <w:t xml:space="preserve">). </w:t>
      </w:r>
      <w:r w:rsidR="00480B9F" w:rsidRPr="008D2AF1">
        <w:t xml:space="preserve"> </w:t>
      </w:r>
      <w:del w:id="121" w:author="Em Lim" w:date="2025-07-31T17:21:00Z">
        <w:r w:rsidR="00EC3A47" w:rsidRPr="008D2AF1" w:rsidDel="00727362">
          <w:delText>W</w:delText>
        </w:r>
        <w:r w:rsidR="00E85DC2" w:rsidRPr="008D2AF1" w:rsidDel="00727362">
          <w:delText xml:space="preserve">e </w:delText>
        </w:r>
        <w:r w:rsidR="00EC3A47" w:rsidRPr="008D2AF1" w:rsidDel="00727362">
          <w:delText>then</w:delText>
        </w:r>
        <w:r w:rsidR="00E85DC2" w:rsidRPr="008D2AF1" w:rsidDel="00727362">
          <w:delText xml:space="preserve"> ran additional models considering the effect of only the most abundant families of fishes and invertebrates </w:delText>
        </w:r>
        <w:r w:rsidR="00092ACC" w:rsidRPr="008D2AF1" w:rsidDel="00727362">
          <w:delText>(</w:delText>
        </w:r>
        <w:r w:rsidR="00247A1B" w:rsidRPr="008D2AF1" w:rsidDel="00727362">
          <w:delText>Supplemental Material Section 2</w:delText>
        </w:r>
        <w:r w:rsidR="00092ACC" w:rsidRPr="008D2AF1" w:rsidDel="00727362">
          <w:delText>)</w:delText>
        </w:r>
        <w:r w:rsidR="00E85DC2" w:rsidRPr="008D2AF1" w:rsidDel="00727362">
          <w:delText xml:space="preserve">. </w:delText>
        </w:r>
      </w:del>
    </w:p>
    <w:p w14:paraId="7F610FAE" w14:textId="77777777" w:rsidR="006349E9" w:rsidRPr="008D2AF1" w:rsidRDefault="006349E9" w:rsidP="00576035">
      <w:pPr>
        <w:spacing w:line="480" w:lineRule="auto"/>
        <w:ind w:firstLine="720"/>
      </w:pPr>
    </w:p>
    <w:p w14:paraId="44A5F10B" w14:textId="14DE9388" w:rsidR="00EE5DD8" w:rsidRPr="008D2AF1" w:rsidRDefault="00F428EF" w:rsidP="00EE5DD8">
      <w:pPr>
        <w:spacing w:line="480" w:lineRule="auto"/>
        <w:rPr>
          <w:iCs/>
        </w:rPr>
      </w:pPr>
      <w:r w:rsidRPr="008D2AF1">
        <w:rPr>
          <w:iCs/>
        </w:rPr>
        <w:t>Fine-scale</w:t>
      </w:r>
      <w:r w:rsidR="00EE5DD8" w:rsidRPr="008D2AF1">
        <w:rPr>
          <w:iCs/>
        </w:rPr>
        <w:t xml:space="preserve"> (</w:t>
      </w:r>
      <w:r w:rsidRPr="008D2AF1">
        <w:rPr>
          <w:iCs/>
        </w:rPr>
        <w:t>microhabitat</w:t>
      </w:r>
      <w:r w:rsidR="00EE5DD8" w:rsidRPr="008D2AF1">
        <w:rPr>
          <w:iCs/>
        </w:rPr>
        <w:t>) variation</w:t>
      </w:r>
    </w:p>
    <w:p w14:paraId="78B2165D" w14:textId="76015C23" w:rsidR="00E85DC2" w:rsidRPr="008D2AF1" w:rsidRDefault="00F6133E" w:rsidP="002F18B0">
      <w:pPr>
        <w:spacing w:line="480" w:lineRule="auto"/>
        <w:rPr>
          <w:color w:val="000000"/>
        </w:rPr>
      </w:pPr>
      <w:r w:rsidRPr="008D2AF1">
        <w:lastRenderedPageBreak/>
        <w:t>We constructed separate linear models for each caging experiment t</w:t>
      </w:r>
      <w:r w:rsidR="00BD1992" w:rsidRPr="008D2AF1">
        <w:t xml:space="preserve">o quantify the </w:t>
      </w:r>
      <w:r w:rsidR="005B26B9" w:rsidRPr="008D2AF1">
        <w:t>impact of caged animals on</w:t>
      </w:r>
      <w:r w:rsidR="00B27808" w:rsidRPr="008D2AF1">
        <w:t xml:space="preserve"> </w:t>
      </w:r>
      <w:r w:rsidR="00092ACC" w:rsidRPr="008D2AF1">
        <w:t xml:space="preserve">adjacent </w:t>
      </w:r>
      <w:r w:rsidR="00B27808" w:rsidRPr="008D2AF1">
        <w:t>NH₄⁺ concentration</w:t>
      </w:r>
      <w:r w:rsidR="009B31A7" w:rsidRPr="008D2AF1">
        <w:t>.</w:t>
      </w:r>
      <w:r w:rsidR="00690DD3" w:rsidRPr="008D2AF1">
        <w:t xml:space="preserve"> For the sea cucumber experiment, we regressed cage NH₄⁺ concentration against</w:t>
      </w:r>
      <w:r w:rsidR="00EE5DD8" w:rsidRPr="008D2AF1">
        <w:t xml:space="preserve"> </w:t>
      </w:r>
      <w:r w:rsidR="00997D69" w:rsidRPr="008D2AF1">
        <w:t>the treatment (</w:t>
      </w:r>
      <w:r w:rsidR="00EE5DD8" w:rsidRPr="008D2AF1">
        <w:t xml:space="preserve">i.e., sea cucumber density: </w:t>
      </w:r>
      <w:r w:rsidR="00997D69" w:rsidRPr="008D2AF1">
        <w:t>0, 1, or 2 sea cucumbers) and cage depth (centered)</w:t>
      </w:r>
      <w:r w:rsidR="009B2BF8" w:rsidRPr="008D2AF1">
        <w:t xml:space="preserve"> using a </w:t>
      </w:r>
      <w:r w:rsidR="00EE5DD8" w:rsidRPr="008D2AF1">
        <w:t>G</w:t>
      </w:r>
      <w:r w:rsidR="009B2BF8" w:rsidRPr="008D2AF1">
        <w:t>aussian distribution</w:t>
      </w:r>
      <w:r w:rsidR="00997D69" w:rsidRPr="008D2AF1">
        <w:t>.</w:t>
      </w:r>
      <w:r w:rsidR="0097669C" w:rsidRPr="008D2AF1">
        <w:t xml:space="preserve"> </w:t>
      </w:r>
      <w:del w:id="122" w:author="Em Lim" w:date="2025-07-31T17:17:00Z">
        <w:r w:rsidR="0026774C" w:rsidRPr="008D2AF1" w:rsidDel="00A75D59">
          <w:rPr>
            <w:color w:val="000000"/>
          </w:rPr>
          <w:delText xml:space="preserve">We calculated the NH₄⁺ excretion rate for each sea cucumber using </w:delText>
        </w:r>
        <w:r w:rsidR="00151BB6" w:rsidRPr="008D2AF1" w:rsidDel="00A75D59">
          <w:rPr>
            <w:color w:val="000000"/>
          </w:rPr>
          <w:delText>a</w:delText>
        </w:r>
        <w:r w:rsidR="0026774C" w:rsidRPr="008D2AF1" w:rsidDel="00A75D59">
          <w:rPr>
            <w:color w:val="000000"/>
          </w:rPr>
          <w:delText xml:space="preserve"> previous</w:delText>
        </w:r>
        <w:r w:rsidR="00151BB6" w:rsidRPr="008D2AF1" w:rsidDel="00A75D59">
          <w:rPr>
            <w:color w:val="000000"/>
          </w:rPr>
          <w:delText>ly generated size</w:delText>
        </w:r>
        <w:r w:rsidR="00401383" w:rsidRPr="008D2AF1" w:rsidDel="00A75D59">
          <w:rPr>
            <w:color w:val="000000"/>
          </w:rPr>
          <w:delText>-</w:delText>
        </w:r>
        <w:r w:rsidR="00C54451" w:rsidRPr="008D2AF1" w:rsidDel="00A75D59">
          <w:rPr>
            <w:color w:val="000000"/>
          </w:rPr>
          <w:delText>to</w:delText>
        </w:r>
        <w:r w:rsidR="00401383" w:rsidRPr="008D2AF1" w:rsidDel="00A75D59">
          <w:rPr>
            <w:color w:val="000000"/>
          </w:rPr>
          <w:delText>-</w:delText>
        </w:r>
        <w:r w:rsidR="0026774C" w:rsidRPr="008D2AF1" w:rsidDel="00A75D59">
          <w:rPr>
            <w:color w:val="000000"/>
          </w:rPr>
          <w:delText xml:space="preserve">excretion </w:delText>
        </w:r>
        <w:r w:rsidR="00151BB6" w:rsidRPr="008D2AF1" w:rsidDel="00A75D59">
          <w:rPr>
            <w:color w:val="000000"/>
          </w:rPr>
          <w:delText>relationship</w:delText>
        </w:r>
        <w:r w:rsidR="0026774C" w:rsidRPr="008D2AF1" w:rsidDel="00A75D59">
          <w:rPr>
            <w:color w:val="000000"/>
          </w:rPr>
          <w:delText xml:space="preserve"> (</w:delText>
        </w:r>
        <w:r w:rsidR="001D4EB7" w:rsidRPr="008D2AF1" w:rsidDel="00A75D59">
          <w:rPr>
            <w:color w:val="000000"/>
          </w:rPr>
          <w:delText xml:space="preserve">Table </w:delText>
        </w:r>
        <w:r w:rsidR="00AA2B21" w:rsidRPr="008D2AF1" w:rsidDel="00A75D59">
          <w:rPr>
            <w:color w:val="000000"/>
          </w:rPr>
          <w:delText>S1.06</w:delText>
        </w:r>
        <w:r w:rsidR="0097669C" w:rsidRPr="008D2AF1" w:rsidDel="00A75D59">
          <w:rPr>
            <w:color w:val="000000"/>
          </w:rPr>
          <w:delText>)</w:delText>
        </w:r>
        <w:r w:rsidR="0026774C" w:rsidRPr="008D2AF1" w:rsidDel="00A75D59">
          <w:rPr>
            <w:color w:val="000000"/>
          </w:rPr>
          <w:delText xml:space="preserve">. </w:delText>
        </w:r>
      </w:del>
      <w:r w:rsidR="00D823F4" w:rsidRPr="008D2AF1">
        <w:t>For the red rock crab experiment, we constructed a</w:t>
      </w:r>
      <w:r w:rsidR="00401383" w:rsidRPr="008D2AF1">
        <w:t xml:space="preserve"> </w:t>
      </w:r>
      <w:del w:id="123" w:author="Em Lim" w:date="2025-08-25T11:26:00Z" w16du:dateUtc="2025-08-25T18:26:00Z">
        <w:r w:rsidR="00D823F4" w:rsidRPr="008D2AF1" w:rsidDel="00B60B24">
          <w:delText xml:space="preserve">generalized linear mixed-effects model </w:delText>
        </w:r>
        <w:r w:rsidR="00401383" w:rsidRPr="008D2AF1" w:rsidDel="00B60B24">
          <w:delText>(</w:delText>
        </w:r>
      </w:del>
      <w:r w:rsidR="00401383" w:rsidRPr="008D2AF1">
        <w:t>GLMM</w:t>
      </w:r>
      <w:del w:id="124" w:author="Em Lim" w:date="2025-08-25T11:26:00Z" w16du:dateUtc="2025-08-25T18:26:00Z">
        <w:r w:rsidR="00401383" w:rsidRPr="008D2AF1" w:rsidDel="00B60B24">
          <w:delText>)</w:delText>
        </w:r>
      </w:del>
      <w:r w:rsidR="00401383" w:rsidRPr="008D2AF1">
        <w:t xml:space="preserve"> </w:t>
      </w:r>
      <w:r w:rsidR="00D823F4" w:rsidRPr="008D2AF1">
        <w:t>with cage NH₄⁺ concentration as the response variable</w:t>
      </w:r>
      <w:r w:rsidR="00D85A41" w:rsidRPr="008D2AF1">
        <w:t xml:space="preserve"> and</w:t>
      </w:r>
      <w:r w:rsidR="00D823F4" w:rsidRPr="008D2AF1">
        <w:t xml:space="preserve"> treatment (no crab, medium crab, or large crab) as the predictor variable</w:t>
      </w:r>
      <w:r w:rsidR="00EC50FD" w:rsidRPr="008D2AF1">
        <w:t xml:space="preserve"> with a gamma distribution (link = ‘log’)</w:t>
      </w:r>
      <w:r w:rsidR="00E25DCB" w:rsidRPr="008D2AF1">
        <w:t>. We included</w:t>
      </w:r>
      <w:r w:rsidR="00D823F4" w:rsidRPr="008D2AF1">
        <w:t xml:space="preserve"> a random effect of </w:t>
      </w:r>
      <w:r w:rsidR="00034975" w:rsidRPr="008D2AF1">
        <w:t>sampling day</w:t>
      </w:r>
      <w:r w:rsidR="00E25DCB" w:rsidRPr="008D2AF1">
        <w:t xml:space="preserve"> because we measured NH₄⁺ three times per experiment, and a random effect of experimental week, because we replicated the whole experiment twice</w:t>
      </w:r>
      <w:r w:rsidR="00EC50FD" w:rsidRPr="008D2AF1">
        <w:t>.</w:t>
      </w:r>
      <w:r w:rsidR="0097669C" w:rsidRPr="008D2AF1">
        <w:t xml:space="preserve"> </w:t>
      </w:r>
      <w:ins w:id="125" w:author="Em Lim" w:date="2025-07-31T17:15:00Z">
        <w:r w:rsidR="00A75D59" w:rsidRPr="008D2AF1">
          <w:t xml:space="preserve">We also </w:t>
        </w:r>
        <w:del w:id="126" w:author="Isabelle Cote" w:date="2025-08-12T14:10:00Z">
          <w:r w:rsidR="00A75D59" w:rsidRPr="008D2AF1" w:rsidDel="00D87C1E">
            <w:delText>computed</w:delText>
          </w:r>
        </w:del>
      </w:ins>
      <w:ins w:id="127" w:author="Isabelle Cote" w:date="2025-08-12T14:10:00Z">
        <w:r w:rsidR="00D87C1E" w:rsidRPr="008D2AF1">
          <w:t>calculated</w:t>
        </w:r>
      </w:ins>
      <w:ins w:id="128" w:author="Em Lim" w:date="2025-07-31T17:15:00Z">
        <w:r w:rsidR="00A75D59" w:rsidRPr="008D2AF1">
          <w:t xml:space="preserve"> the respective NH₄⁺ supply rates by sea cucumbers and red rock crabs</w:t>
        </w:r>
      </w:ins>
      <w:ins w:id="129" w:author="Em Lim" w:date="2025-07-31T17:16:00Z">
        <w:r w:rsidR="00A75D59" w:rsidRPr="008D2AF1">
          <w:t xml:space="preserve"> using</w:t>
        </w:r>
        <w:r w:rsidR="00A75D59" w:rsidRPr="008D2AF1">
          <w:rPr>
            <w:color w:val="000000"/>
          </w:rPr>
          <w:t xml:space="preserve"> a previously generated size</w:t>
        </w:r>
        <w:del w:id="130" w:author="Isabelle Cote" w:date="2025-08-12T14:10:00Z">
          <w:r w:rsidR="00A75D59" w:rsidRPr="008D2AF1" w:rsidDel="00D87C1E">
            <w:rPr>
              <w:color w:val="000000"/>
            </w:rPr>
            <w:delText>-to</w:delText>
          </w:r>
        </w:del>
        <w:r w:rsidR="00A75D59" w:rsidRPr="008D2AF1">
          <w:rPr>
            <w:color w:val="000000"/>
          </w:rPr>
          <w:t xml:space="preserve">-excretion relationship for </w:t>
        </w:r>
      </w:ins>
      <w:ins w:id="131" w:author="Em Lim" w:date="2025-07-31T17:17:00Z">
        <w:r w:rsidR="00A75D59" w:rsidRPr="008D2AF1">
          <w:rPr>
            <w:color w:val="000000"/>
          </w:rPr>
          <w:t>each</w:t>
        </w:r>
      </w:ins>
      <w:ins w:id="132" w:author="Em Lim" w:date="2025-07-31T17:16:00Z">
        <w:r w:rsidR="00A75D59" w:rsidRPr="008D2AF1">
          <w:rPr>
            <w:color w:val="000000"/>
          </w:rPr>
          <w:t xml:space="preserve"> sea cucumber (Table </w:t>
        </w:r>
      </w:ins>
      <w:ins w:id="133" w:author="Em Lim" w:date="2025-08-25T16:00:00Z" w16du:dateUtc="2025-08-25T23:00:00Z">
        <w:r w:rsidR="00D136B6">
          <w:rPr>
            <w:color w:val="000000"/>
          </w:rPr>
          <w:t>S</w:t>
        </w:r>
      </w:ins>
      <w:ins w:id="134" w:author="Em Lim" w:date="2025-07-31T17:16:00Z">
        <w:r w:rsidR="00A75D59" w:rsidRPr="008D2AF1">
          <w:rPr>
            <w:color w:val="000000"/>
          </w:rPr>
          <w:t>6), and a</w:t>
        </w:r>
      </w:ins>
      <w:ins w:id="135" w:author="Em Lim" w:date="2025-07-31T17:15:00Z">
        <w:r w:rsidR="00A75D59" w:rsidRPr="008D2AF1">
          <w:t xml:space="preserve"> </w:t>
        </w:r>
      </w:ins>
      <w:del w:id="136" w:author="Em Lim" w:date="2025-07-31T17:16:00Z">
        <w:r w:rsidR="006312EC" w:rsidRPr="008D2AF1" w:rsidDel="00A75D59">
          <w:delText xml:space="preserve">We </w:delText>
        </w:r>
        <w:r w:rsidR="00151BB6" w:rsidRPr="008D2AF1" w:rsidDel="00A75D59">
          <w:delText xml:space="preserve">used a previously developed </w:delText>
        </w:r>
      </w:del>
      <w:r w:rsidR="00151BB6" w:rsidRPr="008D2AF1">
        <w:t>carapace</w:t>
      </w:r>
      <w:del w:id="137" w:author="Isabelle Cote" w:date="2025-08-12T14:10:00Z">
        <w:r w:rsidR="00772701" w:rsidRPr="008D2AF1" w:rsidDel="00D87C1E">
          <w:delText>-to</w:delText>
        </w:r>
      </w:del>
      <w:r w:rsidR="00772701" w:rsidRPr="008D2AF1">
        <w:t>-</w:t>
      </w:r>
      <w:r w:rsidR="00151BB6" w:rsidRPr="008D2AF1">
        <w:t xml:space="preserve">excretion relationship </w:t>
      </w:r>
      <w:del w:id="138" w:author="Em Lim" w:date="2025-07-31T17:16:00Z">
        <w:r w:rsidR="00151BB6" w:rsidRPr="008D2AF1" w:rsidDel="00A75D59">
          <w:delText xml:space="preserve">to </w:delText>
        </w:r>
        <w:r w:rsidR="006312EC" w:rsidRPr="008D2AF1" w:rsidDel="00A75D59">
          <w:delText xml:space="preserve">calculate </w:delText>
        </w:r>
        <w:r w:rsidR="00C54451" w:rsidRPr="008D2AF1" w:rsidDel="00A75D59">
          <w:delText xml:space="preserve">NH₄⁺ </w:delText>
        </w:r>
        <w:r w:rsidR="006312EC" w:rsidRPr="008D2AF1" w:rsidDel="00A75D59">
          <w:delText>excretion rates</w:delText>
        </w:r>
        <w:r w:rsidR="00151BB6" w:rsidRPr="008D2AF1" w:rsidDel="00A75D59">
          <w:delText xml:space="preserve"> </w:delText>
        </w:r>
      </w:del>
      <w:r w:rsidR="00151BB6" w:rsidRPr="008D2AF1">
        <w:t>for each crab</w:t>
      </w:r>
      <w:r w:rsidR="0097669C" w:rsidRPr="008D2AF1">
        <w:t xml:space="preserve"> (</w:t>
      </w:r>
      <w:r w:rsidR="00EB4C91" w:rsidRPr="008D2AF1">
        <w:rPr>
          <w:color w:val="000000"/>
        </w:rPr>
        <w:t xml:space="preserve">Table </w:t>
      </w:r>
      <w:del w:id="139" w:author="Em Lim" w:date="2025-08-25T16:00:00Z" w16du:dateUtc="2025-08-25T23:00:00Z">
        <w:r w:rsidR="00AA2B21" w:rsidRPr="008D2AF1" w:rsidDel="00D136B6">
          <w:rPr>
            <w:color w:val="000000"/>
          </w:rPr>
          <w:delText>S1.0</w:delText>
        </w:r>
      </w:del>
      <w:ins w:id="140" w:author="Em Lim" w:date="2025-08-25T16:00:00Z" w16du:dateUtc="2025-08-25T23:00:00Z">
        <w:r w:rsidR="00D136B6">
          <w:rPr>
            <w:color w:val="000000"/>
          </w:rPr>
          <w:t>S</w:t>
        </w:r>
      </w:ins>
      <w:r w:rsidR="00AA2B21" w:rsidRPr="008D2AF1">
        <w:rPr>
          <w:color w:val="000000"/>
        </w:rPr>
        <w:t>7</w:t>
      </w:r>
      <w:r w:rsidR="00EB4C91" w:rsidRPr="008D2AF1">
        <w:rPr>
          <w:color w:val="000000"/>
        </w:rPr>
        <w:t>)</w:t>
      </w:r>
      <w:r w:rsidR="00151BB6" w:rsidRPr="008D2AF1">
        <w:t>.</w:t>
      </w:r>
    </w:p>
    <w:p w14:paraId="60C7A659" w14:textId="7A48402A" w:rsidR="00487ED1" w:rsidRPr="008D2AF1" w:rsidRDefault="00487ED1" w:rsidP="00EB3BC7">
      <w:pPr>
        <w:spacing w:line="480" w:lineRule="auto"/>
      </w:pPr>
      <w:r w:rsidRPr="008D2AF1">
        <w:tab/>
      </w:r>
    </w:p>
    <w:p w14:paraId="40D29041" w14:textId="1972C698" w:rsidR="00C05A5A" w:rsidRPr="008D2AF1" w:rsidRDefault="00C05A5A" w:rsidP="00EB3BC7">
      <w:pPr>
        <w:spacing w:line="480" w:lineRule="auto"/>
        <w:rPr>
          <w:b/>
        </w:rPr>
      </w:pPr>
      <w:r w:rsidRPr="008D2AF1">
        <w:rPr>
          <w:b/>
        </w:rPr>
        <w:t>Results</w:t>
      </w:r>
    </w:p>
    <w:p w14:paraId="68768815" w14:textId="6C7E1317" w:rsidR="00701EB0" w:rsidRPr="008D2AF1" w:rsidRDefault="00C05A5A" w:rsidP="00EB3BC7">
      <w:pPr>
        <w:spacing w:line="480" w:lineRule="auto"/>
      </w:pPr>
      <w:r w:rsidRPr="008D2AF1">
        <w:t xml:space="preserve">We found evidence of </w:t>
      </w:r>
      <w:r w:rsidR="00682CDC" w:rsidRPr="008D2AF1">
        <w:t xml:space="preserve">meso-scale </w:t>
      </w:r>
      <w:r w:rsidR="002620AE" w:rsidRPr="008D2AF1">
        <w:t>variation in</w:t>
      </w:r>
      <w:r w:rsidRPr="008D2AF1">
        <w:t xml:space="preserve"> ammonium</w:t>
      </w:r>
      <w:r w:rsidR="00057BA8" w:rsidRPr="008D2AF1">
        <w:t xml:space="preserve"> (NH₄⁺)</w:t>
      </w:r>
      <w:r w:rsidRPr="008D2AF1">
        <w:t xml:space="preserve"> </w:t>
      </w:r>
      <w:r w:rsidR="002620AE" w:rsidRPr="008D2AF1">
        <w:t>concentration</w:t>
      </w:r>
      <w:r w:rsidR="00682CDC" w:rsidRPr="008D2AF1">
        <w:t>s, which</w:t>
      </w:r>
      <w:r w:rsidRPr="008D2AF1">
        <w:t xml:space="preserve"> </w:t>
      </w:r>
      <w:r w:rsidR="00682CDC" w:rsidRPr="008D2AF1">
        <w:t xml:space="preserve">ranged </w:t>
      </w:r>
      <w:r w:rsidR="00B654FE" w:rsidRPr="008D2AF1">
        <w:t>from 0.0</w:t>
      </w:r>
      <w:r w:rsidR="004036C6" w:rsidRPr="008D2AF1">
        <w:t>7</w:t>
      </w:r>
      <w:r w:rsidR="00B654FE" w:rsidRPr="008D2AF1">
        <w:t xml:space="preserve"> </w:t>
      </w:r>
      <w:proofErr w:type="spellStart"/>
      <w:r w:rsidR="00B654FE" w:rsidRPr="008D2AF1">
        <w:t>μM</w:t>
      </w:r>
      <w:proofErr w:type="spellEnd"/>
      <w:r w:rsidR="00B654FE" w:rsidRPr="008D2AF1">
        <w:t xml:space="preserve"> – 2.</w:t>
      </w:r>
      <w:r w:rsidR="004036C6" w:rsidRPr="008D2AF1">
        <w:t>06</w:t>
      </w:r>
      <w:r w:rsidR="00B654FE" w:rsidRPr="008D2AF1">
        <w:t xml:space="preserve"> </w:t>
      </w:r>
      <w:proofErr w:type="spellStart"/>
      <w:r w:rsidR="00B654FE" w:rsidRPr="008D2AF1">
        <w:t>μM</w:t>
      </w:r>
      <w:proofErr w:type="spellEnd"/>
      <w:r w:rsidR="00B654FE" w:rsidRPr="008D2AF1">
        <w:t xml:space="preserve"> among rocky reefs </w:t>
      </w:r>
      <w:r w:rsidRPr="008D2AF1">
        <w:t>in Barkley Sound</w:t>
      </w:r>
      <w:r w:rsidR="00C77243" w:rsidRPr="008D2AF1">
        <w:t xml:space="preserve"> (</w:t>
      </w:r>
      <w:r w:rsidR="00D34121" w:rsidRPr="008D2AF1">
        <w:t>Fig. 1d</w:t>
      </w:r>
      <w:r w:rsidR="00C77243" w:rsidRPr="008D2AF1">
        <w:t>)</w:t>
      </w:r>
      <w:r w:rsidRPr="008D2AF1">
        <w:t xml:space="preserve">. </w:t>
      </w:r>
      <w:r w:rsidR="001175F9" w:rsidRPr="008D2AF1">
        <w:t>Overall, we found no evidence that NH₄⁺</w:t>
      </w:r>
      <w:r w:rsidR="00682CDC" w:rsidRPr="008D2AF1">
        <w:t xml:space="preserve"> concentration</w:t>
      </w:r>
      <w:r w:rsidR="001175F9" w:rsidRPr="008D2AF1">
        <w:t xml:space="preserve"> </w:t>
      </w:r>
      <w:r w:rsidR="00682CDC" w:rsidRPr="008D2AF1">
        <w:t xml:space="preserve">was </w:t>
      </w:r>
      <w:r w:rsidR="001175F9" w:rsidRPr="008D2AF1">
        <w:t>correlated with animal abundance (</w:t>
      </w:r>
      <w:r w:rsidR="007B580F" w:rsidRPr="008D2AF1">
        <w:t>GLMM</w:t>
      </w:r>
      <w:r w:rsidR="001175F9" w:rsidRPr="008D2AF1">
        <w:t xml:space="preserve">, </w:t>
      </w:r>
      <w:r w:rsidR="001175F9" w:rsidRPr="008D2AF1">
        <w:rPr>
          <w:i/>
          <w:iCs/>
        </w:rPr>
        <w:t>p</w:t>
      </w:r>
      <w:r w:rsidR="001175F9" w:rsidRPr="008D2AF1">
        <w:t xml:space="preserve"> = 0.</w:t>
      </w:r>
      <w:r w:rsidR="00527C2B" w:rsidRPr="008D2AF1">
        <w:t>57</w:t>
      </w:r>
      <w:r w:rsidR="001175F9" w:rsidRPr="008D2AF1">
        <w:t>), tid</w:t>
      </w:r>
      <w:ins w:id="141" w:author="Isabelle Cote" w:date="2025-08-12T14:06:00Z">
        <w:r w:rsidR="008A5C9A" w:rsidRPr="008D2AF1">
          <w:t>al</w:t>
        </w:r>
      </w:ins>
      <w:del w:id="142" w:author="Isabelle Cote" w:date="2025-08-12T14:06:00Z">
        <w:r w:rsidR="001175F9" w:rsidRPr="008D2AF1" w:rsidDel="008A5C9A">
          <w:delText>e</w:delText>
        </w:r>
      </w:del>
      <w:r w:rsidR="001175F9" w:rsidRPr="008D2AF1">
        <w:t xml:space="preserve"> exchange (</w:t>
      </w:r>
      <w:r w:rsidR="00A7066E" w:rsidRPr="008D2AF1">
        <w:rPr>
          <w:i/>
          <w:iCs/>
        </w:rPr>
        <w:t>p</w:t>
      </w:r>
      <w:r w:rsidR="00A7066E" w:rsidRPr="008D2AF1">
        <w:t xml:space="preserve"> = 0.</w:t>
      </w:r>
      <w:r w:rsidR="00527C2B" w:rsidRPr="008D2AF1">
        <w:t>99</w:t>
      </w:r>
      <w:r w:rsidR="00A7066E" w:rsidRPr="008D2AF1">
        <w:t>), Shannon diversity (</w:t>
      </w:r>
      <w:r w:rsidR="00A7066E" w:rsidRPr="008D2AF1">
        <w:rPr>
          <w:i/>
          <w:iCs/>
        </w:rPr>
        <w:t>p</w:t>
      </w:r>
      <w:r w:rsidR="00A7066E" w:rsidRPr="008D2AF1">
        <w:t xml:space="preserve"> = 0.</w:t>
      </w:r>
      <w:r w:rsidR="00527C2B" w:rsidRPr="008D2AF1">
        <w:t>4</w:t>
      </w:r>
      <w:r w:rsidR="00A7066E" w:rsidRPr="008D2AF1">
        <w:t>1), or survey depth (</w:t>
      </w:r>
      <w:r w:rsidR="00A7066E" w:rsidRPr="008D2AF1">
        <w:rPr>
          <w:i/>
          <w:iCs/>
        </w:rPr>
        <w:t>p</w:t>
      </w:r>
      <w:r w:rsidR="00A7066E" w:rsidRPr="008D2AF1">
        <w:t xml:space="preserve"> = 0.6</w:t>
      </w:r>
      <w:r w:rsidR="00527C2B" w:rsidRPr="008D2AF1">
        <w:t>1</w:t>
      </w:r>
      <w:r w:rsidR="00F02795" w:rsidRPr="008D2AF1">
        <w:t>;</w:t>
      </w:r>
      <w:r w:rsidR="00A7066E" w:rsidRPr="008D2AF1">
        <w:t xml:space="preserve"> </w:t>
      </w:r>
      <w:r w:rsidR="0069194B" w:rsidRPr="008D2AF1">
        <w:t>F</w:t>
      </w:r>
      <w:r w:rsidR="00A7066E" w:rsidRPr="008D2AF1">
        <w:t xml:space="preserve">ig. </w:t>
      </w:r>
      <w:r w:rsidR="000D0396" w:rsidRPr="008D2AF1">
        <w:t>2</w:t>
      </w:r>
      <w:r w:rsidR="00A7066E" w:rsidRPr="008D2AF1">
        <w:t>a</w:t>
      </w:r>
      <w:r w:rsidR="007A27D0" w:rsidRPr="008D2AF1">
        <w:t xml:space="preserve">; Table </w:t>
      </w:r>
      <w:del w:id="143" w:author="Em Lim" w:date="2025-08-25T16:00:00Z" w16du:dateUtc="2025-08-25T23:00:00Z">
        <w:r w:rsidR="007A27D0" w:rsidRPr="008D2AF1" w:rsidDel="00D136B6">
          <w:delText>S1.0</w:delText>
        </w:r>
      </w:del>
      <w:ins w:id="144" w:author="Em Lim" w:date="2025-08-25T16:00:00Z" w16du:dateUtc="2025-08-25T23:00:00Z">
        <w:r w:rsidR="00D136B6">
          <w:t>S</w:t>
        </w:r>
      </w:ins>
      <w:r w:rsidR="007A27D0" w:rsidRPr="008D2AF1">
        <w:t>8</w:t>
      </w:r>
      <w:r w:rsidR="00A7066E" w:rsidRPr="008D2AF1">
        <w:t>). However, we did find a significantly negative interaction between animal abundance and tid</w:t>
      </w:r>
      <w:ins w:id="145" w:author="Isabelle Cote" w:date="2025-08-12T14:06:00Z">
        <w:r w:rsidR="008A5C9A" w:rsidRPr="008D2AF1">
          <w:t>al</w:t>
        </w:r>
      </w:ins>
      <w:del w:id="146" w:author="Isabelle Cote" w:date="2025-08-12T14:06:00Z">
        <w:r w:rsidR="00A7066E" w:rsidRPr="008D2AF1" w:rsidDel="008A5C9A">
          <w:delText>e</w:delText>
        </w:r>
      </w:del>
      <w:r w:rsidR="00A7066E" w:rsidRPr="008D2AF1">
        <w:t xml:space="preserve"> exchange (</w:t>
      </w:r>
      <w:r w:rsidR="00A7066E" w:rsidRPr="008D2AF1">
        <w:rPr>
          <w:i/>
          <w:iCs/>
        </w:rPr>
        <w:t>p</w:t>
      </w:r>
      <w:r w:rsidR="00A7066E" w:rsidRPr="008D2AF1">
        <w:t xml:space="preserve"> = 0.0</w:t>
      </w:r>
      <w:r w:rsidR="00527C2B" w:rsidRPr="008D2AF1">
        <w:t>1</w:t>
      </w:r>
      <w:r w:rsidR="00F02795" w:rsidRPr="008D2AF1">
        <w:t>;</w:t>
      </w:r>
      <w:r w:rsidR="00A7066E" w:rsidRPr="008D2AF1">
        <w:t xml:space="preserve"> </w:t>
      </w:r>
      <w:r w:rsidR="0069194B" w:rsidRPr="008D2AF1">
        <w:t>Fi</w:t>
      </w:r>
      <w:r w:rsidR="00A7066E" w:rsidRPr="008D2AF1">
        <w:t xml:space="preserve">g. </w:t>
      </w:r>
      <w:r w:rsidR="000D0396" w:rsidRPr="008D2AF1">
        <w:t>2</w:t>
      </w:r>
      <w:r w:rsidR="00A7066E" w:rsidRPr="008D2AF1">
        <w:t>b)</w:t>
      </w:r>
      <w:r w:rsidR="00B654FE" w:rsidRPr="008D2AF1">
        <w:t xml:space="preserve">, </w:t>
      </w:r>
      <w:r w:rsidR="006D152A" w:rsidRPr="008D2AF1">
        <w:t>revealing</w:t>
      </w:r>
      <w:r w:rsidR="00B654FE" w:rsidRPr="008D2AF1">
        <w:t xml:space="preserve"> </w:t>
      </w:r>
      <w:r w:rsidR="006D152A" w:rsidRPr="008D2AF1">
        <w:t xml:space="preserve">a </w:t>
      </w:r>
      <w:r w:rsidR="00B654FE" w:rsidRPr="008D2AF1">
        <w:t>weakly positive effect of</w:t>
      </w:r>
      <w:r w:rsidR="003F63B3" w:rsidRPr="008D2AF1">
        <w:t xml:space="preserve"> total</w:t>
      </w:r>
      <w:r w:rsidR="00B654FE" w:rsidRPr="008D2AF1">
        <w:t xml:space="preserve"> animal abundance</w:t>
      </w:r>
      <w:r w:rsidR="003F63B3" w:rsidRPr="008D2AF1">
        <w:t xml:space="preserve"> per m</w:t>
      </w:r>
      <w:r w:rsidR="003F63B3" w:rsidRPr="008D2AF1">
        <w:rPr>
          <w:vertAlign w:val="superscript"/>
        </w:rPr>
        <w:t>2</w:t>
      </w:r>
      <w:r w:rsidR="00B654FE" w:rsidRPr="008D2AF1">
        <w:t xml:space="preserve"> on </w:t>
      </w:r>
      <w:r w:rsidR="006D152A" w:rsidRPr="008D2AF1">
        <w:t>NH₄⁺</w:t>
      </w:r>
      <w:r w:rsidR="00682CDC" w:rsidRPr="008D2AF1">
        <w:t xml:space="preserve"> concentration</w:t>
      </w:r>
      <w:r w:rsidR="006D152A" w:rsidRPr="008D2AF1">
        <w:t xml:space="preserve">, but only at </w:t>
      </w:r>
      <w:r w:rsidR="000D4769" w:rsidRPr="008D2AF1">
        <w:t>ebb</w:t>
      </w:r>
      <w:r w:rsidR="006D152A" w:rsidRPr="008D2AF1">
        <w:t xml:space="preserve"> tide</w:t>
      </w:r>
      <w:r w:rsidR="00A7066E" w:rsidRPr="008D2AF1">
        <w:t>.</w:t>
      </w:r>
      <w:r w:rsidR="001A65DD" w:rsidRPr="008D2AF1">
        <w:t xml:space="preserve"> </w:t>
      </w:r>
      <w:del w:id="147" w:author="Em Lim" w:date="2025-07-31T17:21:00Z">
        <w:r w:rsidR="00BC49DF" w:rsidRPr="008D2AF1" w:rsidDel="00727362">
          <w:delText>In the models considering only the abundance of one animal family at a time, we found evidence for a positive relationship between the abundance of greenlings (Hexagrammidae) and whitecap limpets (Acmaeidae) and NH₄⁺ (</w:delText>
        </w:r>
        <w:r w:rsidR="00BC49DF" w:rsidRPr="008D2AF1" w:rsidDel="00727362">
          <w:rPr>
            <w:i/>
            <w:iCs/>
          </w:rPr>
          <w:delText>p</w:delText>
        </w:r>
        <w:r w:rsidR="00BC49DF" w:rsidRPr="008D2AF1" w:rsidDel="00727362">
          <w:delText xml:space="preserve"> = 0.03</w:delText>
        </w:r>
        <w:r w:rsidR="006673D2" w:rsidRPr="008D2AF1" w:rsidDel="00727362">
          <w:delText>;</w:delText>
        </w:r>
        <w:r w:rsidR="00BC49DF" w:rsidRPr="008D2AF1" w:rsidDel="00727362">
          <w:delText xml:space="preserve"> Fig. </w:delText>
        </w:r>
        <w:r w:rsidR="00AA2B21" w:rsidRPr="008D2AF1" w:rsidDel="00727362">
          <w:delText>S2.01</w:delText>
        </w:r>
        <w:r w:rsidR="00BC49DF" w:rsidRPr="008D2AF1" w:rsidDel="00727362">
          <w:delText xml:space="preserve">). The single-family models did not reveal a significant effect of any other predictors (Fig. </w:delText>
        </w:r>
        <w:r w:rsidR="00AA2B21" w:rsidRPr="008D2AF1" w:rsidDel="00727362">
          <w:delText>S2.01</w:delText>
        </w:r>
        <w:r w:rsidR="00BC49DF" w:rsidRPr="008D2AF1" w:rsidDel="00727362">
          <w:delText xml:space="preserve"> and Table </w:delText>
        </w:r>
        <w:r w:rsidR="00AA2B21" w:rsidRPr="008D2AF1" w:rsidDel="00727362">
          <w:delText>S2.01</w:delText>
        </w:r>
        <w:r w:rsidR="00BC49DF" w:rsidRPr="008D2AF1" w:rsidDel="00727362">
          <w:delText>).</w:delText>
        </w:r>
        <w:r w:rsidR="009A305F" w:rsidRPr="008D2AF1" w:rsidDel="00727362">
          <w:rPr>
            <w:b/>
            <w:noProof/>
          </w:rPr>
          <w:delText xml:space="preserve"> </w:delText>
        </w:r>
      </w:del>
    </w:p>
    <w:p w14:paraId="75963A17" w14:textId="0269C6D9" w:rsidR="0024126D" w:rsidRPr="008D2AF1" w:rsidRDefault="00701EB0" w:rsidP="009E5038">
      <w:pPr>
        <w:spacing w:line="480" w:lineRule="auto"/>
      </w:pPr>
      <w:r w:rsidRPr="008D2AF1">
        <w:tab/>
      </w:r>
      <w:r w:rsidR="00C146F7" w:rsidRPr="008D2AF1">
        <w:t xml:space="preserve">We </w:t>
      </w:r>
      <w:r w:rsidR="00682CDC" w:rsidRPr="008D2AF1">
        <w:t xml:space="preserve">also </w:t>
      </w:r>
      <w:r w:rsidR="00375F57" w:rsidRPr="008D2AF1">
        <w:t>documented</w:t>
      </w:r>
      <w:r w:rsidR="00C146F7" w:rsidRPr="008D2AF1">
        <w:t xml:space="preserve"> evidence of </w:t>
      </w:r>
      <w:r w:rsidR="004F21D6" w:rsidRPr="008D2AF1">
        <w:t>significant</w:t>
      </w:r>
      <w:r w:rsidR="00C146F7" w:rsidRPr="008D2AF1">
        <w:t xml:space="preserve"> </w:t>
      </w:r>
      <w:r w:rsidR="00682CDC" w:rsidRPr="008D2AF1">
        <w:t>small-scale</w:t>
      </w:r>
      <w:r w:rsidR="00245F48" w:rsidRPr="008D2AF1">
        <w:t>, within-site</w:t>
      </w:r>
      <w:r w:rsidR="006D152A" w:rsidRPr="008D2AF1">
        <w:t xml:space="preserve"> variation</w:t>
      </w:r>
      <w:r w:rsidR="000D0396" w:rsidRPr="008D2AF1">
        <w:t xml:space="preserve"> </w:t>
      </w:r>
      <w:r w:rsidR="00375F57" w:rsidRPr="008D2AF1">
        <w:t xml:space="preserve">of NH₄⁺ </w:t>
      </w:r>
      <w:r w:rsidR="000D0396" w:rsidRPr="008D2AF1">
        <w:t>(Fig. 3</w:t>
      </w:r>
      <w:r w:rsidR="007800EF" w:rsidRPr="008D2AF1">
        <w:t xml:space="preserve">; Table </w:t>
      </w:r>
      <w:del w:id="148" w:author="Em Lim" w:date="2025-08-25T16:00:00Z" w16du:dateUtc="2025-08-25T23:00:00Z">
        <w:r w:rsidR="007800EF" w:rsidRPr="008D2AF1" w:rsidDel="00D136B6">
          <w:delText>S1.0</w:delText>
        </w:r>
      </w:del>
      <w:ins w:id="149" w:author="Em Lim" w:date="2025-08-25T16:00:00Z" w16du:dateUtc="2025-08-25T23:00:00Z">
        <w:r w:rsidR="00D136B6">
          <w:t>S</w:t>
        </w:r>
      </w:ins>
      <w:r w:rsidR="007800EF" w:rsidRPr="008D2AF1">
        <w:t>9</w:t>
      </w:r>
      <w:r w:rsidR="000D0396" w:rsidRPr="008D2AF1">
        <w:t>)</w:t>
      </w:r>
      <w:r w:rsidR="00375F57" w:rsidRPr="008D2AF1">
        <w:t>.</w:t>
      </w:r>
      <w:r w:rsidR="00E36DF6" w:rsidRPr="008D2AF1">
        <w:t>; c</w:t>
      </w:r>
      <w:r w:rsidRPr="008D2AF1">
        <w:t>oncentrations</w:t>
      </w:r>
      <w:r w:rsidR="00375F57" w:rsidRPr="008D2AF1">
        <w:t xml:space="preserve"> were</w:t>
      </w:r>
      <w:r w:rsidRPr="008D2AF1">
        <w:t xml:space="preserve"> </w:t>
      </w:r>
      <w:r w:rsidR="00BD50D3" w:rsidRPr="008D2AF1">
        <w:t>1.</w:t>
      </w:r>
      <w:r w:rsidR="00D27303" w:rsidRPr="008D2AF1">
        <w:t>3</w:t>
      </w:r>
      <w:r w:rsidR="0097669C" w:rsidRPr="008D2AF1">
        <w:t xml:space="preserve">x </w:t>
      </w:r>
      <w:del w:id="150" w:author="Em Lim" w:date="2025-07-31T14:22:00Z">
        <w:r w:rsidRPr="008D2AF1" w:rsidDel="00AE19DC">
          <w:delText xml:space="preserve">higher </w:delText>
        </w:r>
      </w:del>
      <w:ins w:id="151" w:author="Em Lim" w:date="2025-07-31T14:22:00Z">
        <w:r w:rsidR="00AE19DC" w:rsidRPr="008D2AF1">
          <w:t xml:space="preserve">greater </w:t>
        </w:r>
      </w:ins>
      <w:r w:rsidRPr="008D2AF1">
        <w:t>inside giant kelp</w:t>
      </w:r>
      <w:r w:rsidR="00D27303" w:rsidRPr="008D2AF1">
        <w:t xml:space="preserve"> forests</w:t>
      </w:r>
      <w:r w:rsidR="00BD50D3" w:rsidRPr="008D2AF1">
        <w:t xml:space="preserve"> and </w:t>
      </w:r>
      <w:r w:rsidR="00D27303" w:rsidRPr="008D2AF1">
        <w:t xml:space="preserve">1.6x </w:t>
      </w:r>
      <w:del w:id="152" w:author="Em Lim" w:date="2025-07-31T14:22:00Z">
        <w:r w:rsidR="00D27303" w:rsidRPr="008D2AF1" w:rsidDel="00AE19DC">
          <w:delText xml:space="preserve">higher </w:delText>
        </w:r>
      </w:del>
      <w:ins w:id="153" w:author="Em Lim" w:date="2025-07-31T14:22:00Z">
        <w:r w:rsidR="00AE19DC" w:rsidRPr="008D2AF1">
          <w:t xml:space="preserve">greater </w:t>
        </w:r>
      </w:ins>
      <w:r w:rsidR="00D27303" w:rsidRPr="008D2AF1">
        <w:t xml:space="preserve">inside </w:t>
      </w:r>
      <w:r w:rsidR="00BD50D3" w:rsidRPr="008D2AF1">
        <w:t>bull kelp</w:t>
      </w:r>
      <w:r w:rsidRPr="008D2AF1">
        <w:t xml:space="preserve"> forests</w:t>
      </w:r>
      <w:r w:rsidR="00D27303" w:rsidRPr="008D2AF1">
        <w:t xml:space="preserve"> than outside</w:t>
      </w:r>
      <w:r w:rsidRPr="008D2AF1">
        <w:t xml:space="preserve"> (</w:t>
      </w:r>
      <w:r w:rsidR="00D10B17" w:rsidRPr="008D2AF1">
        <w:t xml:space="preserve">LMM, </w:t>
      </w:r>
      <w:r w:rsidRPr="008D2AF1">
        <w:rPr>
          <w:i/>
          <w:iCs/>
        </w:rPr>
        <w:t>p</w:t>
      </w:r>
      <w:r w:rsidRPr="008D2AF1">
        <w:t xml:space="preserve"> &lt; 0.001</w:t>
      </w:r>
      <w:r w:rsidR="000D0396" w:rsidRPr="008D2AF1">
        <w:t>; Fig. 3b)</w:t>
      </w:r>
      <w:r w:rsidR="006D152A" w:rsidRPr="008D2AF1">
        <w:t xml:space="preserve">. </w:t>
      </w:r>
      <w:r w:rsidR="00682CDC" w:rsidRPr="008D2AF1">
        <w:t xml:space="preserve">The ‘excess’ </w:t>
      </w:r>
      <w:r w:rsidR="006D152A" w:rsidRPr="008D2AF1">
        <w:t xml:space="preserve">NH₄⁺ </w:t>
      </w:r>
      <w:r w:rsidR="00682CDC" w:rsidRPr="008D2AF1">
        <w:t xml:space="preserve">concentration </w:t>
      </w:r>
      <w:r w:rsidR="00682CDC" w:rsidRPr="008D2AF1">
        <w:lastRenderedPageBreak/>
        <w:t>inside kelp forests</w:t>
      </w:r>
      <w:r w:rsidR="00C673A5" w:rsidRPr="008D2AF1">
        <w:t xml:space="preserve"> increased </w:t>
      </w:r>
      <w:r w:rsidR="0097669C" w:rsidRPr="008D2AF1">
        <w:t>with</w:t>
      </w:r>
      <w:r w:rsidR="00677126" w:rsidRPr="008D2AF1">
        <w:t xml:space="preserve"> kelp biomass</w:t>
      </w:r>
      <w:r w:rsidR="00C673A5" w:rsidRPr="008D2AF1">
        <w:t xml:space="preserve"> </w:t>
      </w:r>
      <w:r w:rsidR="00677126" w:rsidRPr="008D2AF1">
        <w:t>(</w:t>
      </w:r>
      <w:r w:rsidR="00C673A5" w:rsidRPr="008D2AF1">
        <w:rPr>
          <w:i/>
          <w:iCs/>
        </w:rPr>
        <w:t>p</w:t>
      </w:r>
      <w:r w:rsidR="00C673A5" w:rsidRPr="008D2AF1">
        <w:t xml:space="preserve"> &lt; 0.001</w:t>
      </w:r>
      <w:r w:rsidR="000D0396" w:rsidRPr="008D2AF1">
        <w:t>; Fig. 3c</w:t>
      </w:r>
      <w:r w:rsidR="00C673A5" w:rsidRPr="008D2AF1">
        <w:t>)</w:t>
      </w:r>
      <w:r w:rsidR="0097669C" w:rsidRPr="008D2AF1">
        <w:t>,</w:t>
      </w:r>
      <w:r w:rsidR="00C673A5" w:rsidRPr="008D2AF1">
        <w:t xml:space="preserve"> </w:t>
      </w:r>
      <w:r w:rsidR="00D07BC0" w:rsidRPr="008D2AF1">
        <w:t xml:space="preserve">and </w:t>
      </w:r>
      <w:r w:rsidR="00C673A5" w:rsidRPr="008D2AF1">
        <w:t>tid</w:t>
      </w:r>
      <w:ins w:id="154" w:author="Isabelle Cote" w:date="2025-08-12T14:07:00Z">
        <w:r w:rsidR="008A5C9A" w:rsidRPr="008D2AF1">
          <w:t>al</w:t>
        </w:r>
      </w:ins>
      <w:del w:id="155" w:author="Isabelle Cote" w:date="2025-08-12T14:06:00Z">
        <w:r w:rsidR="00C673A5" w:rsidRPr="008D2AF1" w:rsidDel="008A5C9A">
          <w:delText>e</w:delText>
        </w:r>
      </w:del>
      <w:r w:rsidR="00C673A5" w:rsidRPr="008D2AF1">
        <w:t xml:space="preserve"> exchange (</w:t>
      </w:r>
      <w:r w:rsidR="003859F6" w:rsidRPr="008D2AF1">
        <w:rPr>
          <w:i/>
          <w:iCs/>
        </w:rPr>
        <w:t>p</w:t>
      </w:r>
      <w:r w:rsidR="003859F6" w:rsidRPr="008D2AF1">
        <w:t xml:space="preserve"> </w:t>
      </w:r>
      <w:r w:rsidR="009D2E19" w:rsidRPr="008D2AF1">
        <w:t>=</w:t>
      </w:r>
      <w:r w:rsidR="003859F6" w:rsidRPr="008D2AF1">
        <w:t xml:space="preserve"> 0.0</w:t>
      </w:r>
      <w:r w:rsidR="00D772FB" w:rsidRPr="008D2AF1">
        <w:t>2</w:t>
      </w:r>
      <w:r w:rsidR="000D0396" w:rsidRPr="008D2AF1">
        <w:t>; Fig. 3</w:t>
      </w:r>
      <w:r w:rsidR="00A41148" w:rsidRPr="008D2AF1">
        <w:t>a</w:t>
      </w:r>
      <w:r w:rsidR="00C673A5" w:rsidRPr="008D2AF1">
        <w:t>)</w:t>
      </w:r>
      <w:r w:rsidR="00D07BC0" w:rsidRPr="008D2AF1">
        <w:t>.</w:t>
      </w:r>
      <w:r w:rsidR="002E3839" w:rsidRPr="008D2AF1">
        <w:t xml:space="preserve"> </w:t>
      </w:r>
      <w:r w:rsidR="00A067A6" w:rsidRPr="008D2AF1">
        <w:t xml:space="preserve">We found limited evidence for an effect of </w:t>
      </w:r>
      <w:r w:rsidR="00C673A5" w:rsidRPr="008D2AF1">
        <w:t>animal biomass (</w:t>
      </w:r>
      <w:r w:rsidR="00C673A5" w:rsidRPr="008D2AF1">
        <w:rPr>
          <w:i/>
          <w:iCs/>
        </w:rPr>
        <w:t>p</w:t>
      </w:r>
      <w:r w:rsidR="003859F6" w:rsidRPr="008D2AF1">
        <w:t xml:space="preserve"> =</w:t>
      </w:r>
      <w:r w:rsidR="00C673A5" w:rsidRPr="008D2AF1">
        <w:t xml:space="preserve"> 0.</w:t>
      </w:r>
      <w:r w:rsidR="00D772FB" w:rsidRPr="008D2AF1">
        <w:t>10</w:t>
      </w:r>
      <w:r w:rsidR="000D0396" w:rsidRPr="008D2AF1">
        <w:t>;</w:t>
      </w:r>
      <w:r w:rsidR="0069194B" w:rsidRPr="008D2AF1">
        <w:t xml:space="preserve"> Fig. </w:t>
      </w:r>
      <w:r w:rsidR="000D0396" w:rsidRPr="008D2AF1">
        <w:t>3</w:t>
      </w:r>
      <w:r w:rsidR="0069194B" w:rsidRPr="008D2AF1">
        <w:t>a</w:t>
      </w:r>
      <w:r w:rsidR="00C673A5" w:rsidRPr="008D2AF1">
        <w:t>)</w:t>
      </w:r>
      <w:r w:rsidR="00A067A6" w:rsidRPr="008D2AF1">
        <w:t>,</w:t>
      </w:r>
      <w:r w:rsidR="00D07BC0" w:rsidRPr="008D2AF1">
        <w:t xml:space="preserve"> </w:t>
      </w:r>
      <w:r w:rsidR="00D772FB" w:rsidRPr="008D2AF1">
        <w:t xml:space="preserve">and no evidence of an effect of </w:t>
      </w:r>
      <w:r w:rsidR="00D07BC0" w:rsidRPr="008D2AF1">
        <w:t>survey depth (</w:t>
      </w:r>
      <w:r w:rsidR="00D07BC0" w:rsidRPr="008D2AF1">
        <w:rPr>
          <w:i/>
          <w:iCs/>
        </w:rPr>
        <w:t>p</w:t>
      </w:r>
      <w:r w:rsidR="00D07BC0" w:rsidRPr="008D2AF1">
        <w:t xml:space="preserve"> = 0.</w:t>
      </w:r>
      <w:r w:rsidR="00D772FB" w:rsidRPr="008D2AF1">
        <w:t>19</w:t>
      </w:r>
      <w:r w:rsidR="000D0396" w:rsidRPr="008D2AF1">
        <w:t xml:space="preserve">; </w:t>
      </w:r>
      <w:r w:rsidR="00D07BC0" w:rsidRPr="008D2AF1">
        <w:t xml:space="preserve">Fig. </w:t>
      </w:r>
      <w:r w:rsidR="000D0396" w:rsidRPr="008D2AF1">
        <w:t>3</w:t>
      </w:r>
      <w:r w:rsidR="00D07BC0" w:rsidRPr="008D2AF1">
        <w:t>a)</w:t>
      </w:r>
      <w:r w:rsidR="00A067A6" w:rsidRPr="008D2AF1">
        <w:t xml:space="preserve">, </w:t>
      </w:r>
      <w:r w:rsidR="00D772FB" w:rsidRPr="008D2AF1">
        <w:t>or</w:t>
      </w:r>
      <w:r w:rsidR="00A067A6" w:rsidRPr="008D2AF1">
        <w:t xml:space="preserve"> </w:t>
      </w:r>
      <w:r w:rsidR="00245F48" w:rsidRPr="008D2AF1">
        <w:t>Shannon diversity on ∆NH₄⁺ (</w:t>
      </w:r>
      <w:r w:rsidR="00C673A5" w:rsidRPr="008D2AF1">
        <w:rPr>
          <w:i/>
          <w:iCs/>
        </w:rPr>
        <w:t>p</w:t>
      </w:r>
      <w:r w:rsidR="00C673A5" w:rsidRPr="008D2AF1">
        <w:t xml:space="preserve"> </w:t>
      </w:r>
      <w:r w:rsidR="00D07BC0" w:rsidRPr="008D2AF1">
        <w:t>= 0.</w:t>
      </w:r>
      <w:r w:rsidR="003B44B3" w:rsidRPr="008D2AF1">
        <w:t>23</w:t>
      </w:r>
      <w:r w:rsidR="000D0396" w:rsidRPr="008D2AF1">
        <w:t>; Fig. 3a</w:t>
      </w:r>
      <w:r w:rsidR="00C673A5" w:rsidRPr="008D2AF1">
        <w:t>)</w:t>
      </w:r>
      <w:r w:rsidR="00846C5B" w:rsidRPr="008D2AF1">
        <w:t xml:space="preserve">. </w:t>
      </w:r>
      <w:r w:rsidR="000D0396" w:rsidRPr="008D2AF1">
        <w:t>There was a</w:t>
      </w:r>
      <w:r w:rsidR="00C673A5" w:rsidRPr="008D2AF1">
        <w:t xml:space="preserve"> positive </w:t>
      </w:r>
      <w:r w:rsidR="00245F48" w:rsidRPr="008D2AF1">
        <w:t>i</w:t>
      </w:r>
      <w:r w:rsidR="00C673A5" w:rsidRPr="008D2AF1">
        <w:t>nteraction between kelp forest biomass and tid</w:t>
      </w:r>
      <w:ins w:id="156" w:author="Isabelle Cote" w:date="2025-08-12T14:07:00Z">
        <w:r w:rsidR="008A5C9A" w:rsidRPr="008D2AF1">
          <w:t>al</w:t>
        </w:r>
      </w:ins>
      <w:del w:id="157" w:author="Isabelle Cote" w:date="2025-08-12T14:07:00Z">
        <w:r w:rsidR="00C673A5" w:rsidRPr="008D2AF1" w:rsidDel="008A5C9A">
          <w:delText>e</w:delText>
        </w:r>
      </w:del>
      <w:r w:rsidR="00C673A5" w:rsidRPr="008D2AF1">
        <w:t xml:space="preserve"> exchange,</w:t>
      </w:r>
      <w:r w:rsidR="00682CDC" w:rsidRPr="008D2AF1">
        <w:t xml:space="preserve"> whereby</w:t>
      </w:r>
      <w:r w:rsidR="00677126" w:rsidRPr="008D2AF1">
        <w:t xml:space="preserve"> the positive effect of kelp biomass on</w:t>
      </w:r>
      <w:r w:rsidR="00682CDC" w:rsidRPr="008D2AF1">
        <w:t xml:space="preserve"> </w:t>
      </w:r>
      <w:r w:rsidR="0025202D" w:rsidRPr="008D2AF1">
        <w:t xml:space="preserve">∆NH₄⁺ increased </w:t>
      </w:r>
      <w:r w:rsidR="00677126" w:rsidRPr="008D2AF1">
        <w:t>with</w:t>
      </w:r>
      <w:r w:rsidR="0025202D" w:rsidRPr="008D2AF1">
        <w:t xml:space="preserve"> tid</w:t>
      </w:r>
      <w:ins w:id="158" w:author="Isabelle Cote" w:date="2025-08-12T14:07:00Z">
        <w:r w:rsidR="008A5C9A" w:rsidRPr="008D2AF1">
          <w:t xml:space="preserve">al </w:t>
        </w:r>
      </w:ins>
      <w:del w:id="159" w:author="Isabelle Cote" w:date="2025-08-12T14:07:00Z">
        <w:r w:rsidR="0025202D" w:rsidRPr="008D2AF1" w:rsidDel="008A5C9A">
          <w:delText xml:space="preserve">e </w:delText>
        </w:r>
      </w:del>
      <w:r w:rsidR="0025202D" w:rsidRPr="008D2AF1">
        <w:t>exchange</w:t>
      </w:r>
      <w:r w:rsidR="00677126" w:rsidRPr="008D2AF1">
        <w:t xml:space="preserve"> (</w:t>
      </w:r>
      <w:r w:rsidR="00677126" w:rsidRPr="008D2AF1">
        <w:rPr>
          <w:i/>
          <w:iCs/>
        </w:rPr>
        <w:t>p</w:t>
      </w:r>
      <w:r w:rsidR="00677126" w:rsidRPr="008D2AF1">
        <w:t xml:space="preserve"> </w:t>
      </w:r>
      <w:r w:rsidR="003859F6" w:rsidRPr="008D2AF1">
        <w:t>&lt;</w:t>
      </w:r>
      <w:r w:rsidR="00677126" w:rsidRPr="008D2AF1">
        <w:t xml:space="preserve"> 0.00</w:t>
      </w:r>
      <w:r w:rsidR="003859F6" w:rsidRPr="008D2AF1">
        <w:t>1</w:t>
      </w:r>
      <w:r w:rsidR="00F02795" w:rsidRPr="008D2AF1">
        <w:t>;</w:t>
      </w:r>
      <w:r w:rsidR="00677126" w:rsidRPr="008D2AF1">
        <w:t xml:space="preserve"> Fig. </w:t>
      </w:r>
      <w:r w:rsidR="00A41148" w:rsidRPr="008D2AF1">
        <w:t>3</w:t>
      </w:r>
      <w:proofErr w:type="gramStart"/>
      <w:r w:rsidR="00A41148" w:rsidRPr="008D2AF1">
        <w:t>a</w:t>
      </w:r>
      <w:r w:rsidR="00AC065D" w:rsidRPr="008D2AF1">
        <w:t>,</w:t>
      </w:r>
      <w:r w:rsidR="00A41148" w:rsidRPr="008D2AF1">
        <w:t>c</w:t>
      </w:r>
      <w:proofErr w:type="gramEnd"/>
      <w:r w:rsidR="00677126" w:rsidRPr="008D2AF1">
        <w:t>)</w:t>
      </w:r>
      <w:r w:rsidR="0025202D" w:rsidRPr="008D2AF1">
        <w:t xml:space="preserve">. </w:t>
      </w:r>
      <w:r w:rsidR="00222A9E" w:rsidRPr="008D2AF1">
        <w:t xml:space="preserve">We also </w:t>
      </w:r>
      <w:r w:rsidR="00DE371F" w:rsidRPr="008D2AF1">
        <w:t>identified</w:t>
      </w:r>
      <w:r w:rsidR="00222A9E" w:rsidRPr="008D2AF1">
        <w:t xml:space="preserve"> a negative interaction between kelp biomass and animal biomass (</w:t>
      </w:r>
      <w:r w:rsidR="00222A9E" w:rsidRPr="008D2AF1">
        <w:rPr>
          <w:i/>
          <w:iCs/>
        </w:rPr>
        <w:t>p</w:t>
      </w:r>
      <w:r w:rsidR="00222A9E" w:rsidRPr="008D2AF1">
        <w:t xml:space="preserve"> = 0.0</w:t>
      </w:r>
      <w:r w:rsidR="00D3709D" w:rsidRPr="008D2AF1">
        <w:t>4</w:t>
      </w:r>
      <w:r w:rsidR="00A41148" w:rsidRPr="008D2AF1">
        <w:t>; Fig. 3</w:t>
      </w:r>
      <w:proofErr w:type="gramStart"/>
      <w:r w:rsidR="00A41148" w:rsidRPr="008D2AF1">
        <w:t>a</w:t>
      </w:r>
      <w:r w:rsidR="00AC065D" w:rsidRPr="008D2AF1">
        <w:t>,</w:t>
      </w:r>
      <w:r w:rsidR="00A41148" w:rsidRPr="008D2AF1">
        <w:t>d</w:t>
      </w:r>
      <w:proofErr w:type="gramEnd"/>
      <w:r w:rsidR="00222A9E" w:rsidRPr="008D2AF1">
        <w:t xml:space="preserve">), </w:t>
      </w:r>
      <w:r w:rsidR="00D07BC0" w:rsidRPr="008D2AF1">
        <w:t>and a negative</w:t>
      </w:r>
      <w:r w:rsidR="00C673A5" w:rsidRPr="008D2AF1">
        <w:t xml:space="preserve"> interaction</w:t>
      </w:r>
      <w:r w:rsidR="00222A9E" w:rsidRPr="008D2AF1">
        <w:t xml:space="preserve"> between </w:t>
      </w:r>
      <w:r w:rsidR="00C673A5" w:rsidRPr="008D2AF1">
        <w:t>tid</w:t>
      </w:r>
      <w:del w:id="160" w:author="Isabelle Cote" w:date="2025-08-12T14:07:00Z">
        <w:r w:rsidR="00C673A5" w:rsidRPr="008D2AF1" w:rsidDel="008A5C9A">
          <w:delText>e</w:delText>
        </w:r>
      </w:del>
      <w:ins w:id="161" w:author="Isabelle Cote" w:date="2025-08-12T14:07:00Z">
        <w:r w:rsidR="008A5C9A" w:rsidRPr="008D2AF1">
          <w:t>al</w:t>
        </w:r>
      </w:ins>
      <w:r w:rsidR="00222A9E" w:rsidRPr="008D2AF1">
        <w:t xml:space="preserve"> exchange and </w:t>
      </w:r>
      <w:r w:rsidR="00C673A5" w:rsidRPr="008D2AF1">
        <w:t>animal biomass</w:t>
      </w:r>
      <w:r w:rsidR="00222A9E" w:rsidRPr="008D2AF1">
        <w:t xml:space="preserve"> </w:t>
      </w:r>
      <w:r w:rsidR="00C673A5" w:rsidRPr="008D2AF1">
        <w:t>(</w:t>
      </w:r>
      <w:r w:rsidR="00C673A5" w:rsidRPr="008D2AF1">
        <w:rPr>
          <w:i/>
          <w:iCs/>
        </w:rPr>
        <w:t>p</w:t>
      </w:r>
      <w:r w:rsidR="00C673A5" w:rsidRPr="008D2AF1">
        <w:t xml:space="preserve"> </w:t>
      </w:r>
      <w:r w:rsidR="00222A9E" w:rsidRPr="008D2AF1">
        <w:t>= 0.</w:t>
      </w:r>
      <w:r w:rsidR="00D07BC0" w:rsidRPr="008D2AF1">
        <w:t>00</w:t>
      </w:r>
      <w:r w:rsidR="00D3709D" w:rsidRPr="008D2AF1">
        <w:t>1</w:t>
      </w:r>
      <w:r w:rsidR="00F02795" w:rsidRPr="008D2AF1">
        <w:t>;</w:t>
      </w:r>
      <w:r w:rsidR="00682CDC" w:rsidRPr="008D2AF1">
        <w:t xml:space="preserve"> Fig. </w:t>
      </w:r>
      <w:r w:rsidR="00A41148" w:rsidRPr="008D2AF1">
        <w:t>3a</w:t>
      </w:r>
      <w:r w:rsidR="00AC065D" w:rsidRPr="008D2AF1">
        <w:t>,</w:t>
      </w:r>
      <w:r w:rsidR="00A41148" w:rsidRPr="008D2AF1">
        <w:t>e</w:t>
      </w:r>
      <w:r w:rsidR="00C673A5" w:rsidRPr="008D2AF1">
        <w:t xml:space="preserve">). </w:t>
      </w:r>
      <w:r w:rsidR="00291E5F" w:rsidRPr="008D2AF1">
        <w:t xml:space="preserve">The change in </w:t>
      </w:r>
      <w:r w:rsidR="00846C5B" w:rsidRPr="008D2AF1">
        <w:t xml:space="preserve">NH₄⁺ </w:t>
      </w:r>
      <w:r w:rsidR="009B2182" w:rsidRPr="008D2AF1">
        <w:t xml:space="preserve">was negative </w:t>
      </w:r>
      <w:r w:rsidR="00846C5B" w:rsidRPr="008D2AF1">
        <w:t>between samples taken 5 m apart at the no-kelp control sites (</w:t>
      </w:r>
      <w:r w:rsidR="00846C5B" w:rsidRPr="008D2AF1">
        <w:rPr>
          <w:i/>
          <w:iCs/>
        </w:rPr>
        <w:t>p</w:t>
      </w:r>
      <w:r w:rsidR="00846C5B" w:rsidRPr="008D2AF1">
        <w:t xml:space="preserve"> = 0.00</w:t>
      </w:r>
      <w:r w:rsidR="00D3709D" w:rsidRPr="008D2AF1">
        <w:t>4</w:t>
      </w:r>
      <w:r w:rsidR="00F02795" w:rsidRPr="008D2AF1">
        <w:t>;</w:t>
      </w:r>
      <w:r w:rsidR="00846C5B" w:rsidRPr="008D2AF1">
        <w:t xml:space="preserve"> Fig. </w:t>
      </w:r>
      <w:r w:rsidR="00A41148" w:rsidRPr="008D2AF1">
        <w:t>3b</w:t>
      </w:r>
      <w:r w:rsidR="00846C5B" w:rsidRPr="008D2AF1">
        <w:t>).</w:t>
      </w:r>
      <w:r w:rsidR="00275834" w:rsidRPr="008D2AF1">
        <w:rPr>
          <w:color w:val="000000"/>
        </w:rPr>
        <w:t xml:space="preserve"> </w:t>
      </w:r>
      <w:del w:id="162" w:author="Em Lim" w:date="2025-07-31T17:21:00Z">
        <w:r w:rsidR="002C2F6E" w:rsidRPr="008D2AF1" w:rsidDel="00727362">
          <w:rPr>
            <w:color w:val="000000"/>
          </w:rPr>
          <w:delText xml:space="preserve">For the single-family models, five families displayed significant relationships between biomass and </w:delText>
        </w:r>
        <w:r w:rsidR="002C2F6E" w:rsidRPr="008D2AF1" w:rsidDel="00727362">
          <w:delText xml:space="preserve">∆NH₄⁺, while the biomass of Gobiidae was negatively correlated with ∆NH₄⁺ (Fig. </w:delText>
        </w:r>
        <w:r w:rsidR="00AA2B21" w:rsidRPr="008D2AF1" w:rsidDel="00727362">
          <w:delText>S2.02</w:delText>
        </w:r>
        <w:r w:rsidR="002C2F6E" w:rsidRPr="008D2AF1" w:rsidDel="00727362">
          <w:delText xml:space="preserve"> and Table </w:delText>
        </w:r>
        <w:r w:rsidR="00AA2B21" w:rsidRPr="008D2AF1" w:rsidDel="00727362">
          <w:delText>S2.02</w:delText>
        </w:r>
        <w:r w:rsidR="002C2F6E" w:rsidRPr="008D2AF1" w:rsidDel="00727362">
          <w:delText>).</w:delText>
        </w:r>
      </w:del>
    </w:p>
    <w:p w14:paraId="154EC5F1" w14:textId="7D647D22" w:rsidR="009A305F" w:rsidRPr="008D2AF1" w:rsidRDefault="0069194B" w:rsidP="00AA776B">
      <w:pPr>
        <w:spacing w:line="480" w:lineRule="auto"/>
      </w:pPr>
      <w:r w:rsidRPr="008D2AF1">
        <w:tab/>
        <w:t xml:space="preserve">We found </w:t>
      </w:r>
      <w:r w:rsidR="00C146F7" w:rsidRPr="008D2AF1">
        <w:t xml:space="preserve">mixed evidence for </w:t>
      </w:r>
      <w:r w:rsidR="009B2182" w:rsidRPr="008D2AF1">
        <w:t xml:space="preserve">animal-related </w:t>
      </w:r>
      <w:r w:rsidR="00B10FF6" w:rsidRPr="008D2AF1">
        <w:t xml:space="preserve">fine-scale </w:t>
      </w:r>
      <w:r w:rsidR="006F3E6B" w:rsidRPr="008D2AF1">
        <w:t xml:space="preserve">variability </w:t>
      </w:r>
      <w:r w:rsidR="009B2182" w:rsidRPr="008D2AF1">
        <w:t xml:space="preserve">in </w:t>
      </w:r>
      <w:r w:rsidR="001440F3" w:rsidRPr="008D2AF1">
        <w:rPr>
          <w:color w:val="000000"/>
        </w:rPr>
        <w:t xml:space="preserve">NH₄⁺ </w:t>
      </w:r>
      <w:r w:rsidR="009B2182" w:rsidRPr="008D2AF1">
        <w:t>concentration</w:t>
      </w:r>
      <w:r w:rsidR="00C146F7" w:rsidRPr="008D2AF1">
        <w:t xml:space="preserve">. For sea cucumbers, we found </w:t>
      </w:r>
      <w:r w:rsidRPr="008D2AF1">
        <w:t xml:space="preserve">no effect of </w:t>
      </w:r>
      <w:ins w:id="163" w:author="Em Lim" w:date="2025-08-25T11:37:00Z" w16du:dateUtc="2025-08-25T18:37:00Z">
        <w:r w:rsidR="008E2B85">
          <w:t xml:space="preserve">one or two </w:t>
        </w:r>
      </w:ins>
      <w:r w:rsidRPr="008D2AF1">
        <w:t>sea cucumber</w:t>
      </w:r>
      <w:ins w:id="164" w:author="Em Lim" w:date="2025-08-25T11:37:00Z" w16du:dateUtc="2025-08-25T18:37:00Z">
        <w:r w:rsidR="008E2B85">
          <w:t>s</w:t>
        </w:r>
      </w:ins>
      <w:r w:rsidRPr="008D2AF1">
        <w:t xml:space="preserve"> </w:t>
      </w:r>
      <w:del w:id="165" w:author="Em Lim" w:date="2025-08-25T11:37:00Z" w16du:dateUtc="2025-08-25T18:37:00Z">
        <w:r w:rsidRPr="008D2AF1" w:rsidDel="008E2B85">
          <w:delText xml:space="preserve">density </w:delText>
        </w:r>
      </w:del>
      <w:r w:rsidRPr="008D2AF1">
        <w:t>on cage NH₄⁺ concentration</w:t>
      </w:r>
      <w:r w:rsidR="00122300" w:rsidRPr="008D2AF1">
        <w:t xml:space="preserve"> despite a supply rate of 14 </w:t>
      </w:r>
      <w:proofErr w:type="spellStart"/>
      <w:r w:rsidR="00122300" w:rsidRPr="008D2AF1">
        <w:t>μM</w:t>
      </w:r>
      <w:proofErr w:type="spellEnd"/>
      <w:r w:rsidR="00122300" w:rsidRPr="008D2AF1">
        <w:t xml:space="preserve">/h and 28 </w:t>
      </w:r>
      <w:proofErr w:type="spellStart"/>
      <w:r w:rsidR="00122300" w:rsidRPr="008D2AF1">
        <w:t>μM</w:t>
      </w:r>
      <w:proofErr w:type="spellEnd"/>
      <w:r w:rsidR="00122300" w:rsidRPr="008D2AF1">
        <w:t>/h</w:t>
      </w:r>
      <w:del w:id="166" w:author="Em Lim" w:date="2025-08-25T11:37:00Z" w16du:dateUtc="2025-08-25T18:37:00Z">
        <w:r w:rsidR="00122300" w:rsidRPr="008D2AF1" w:rsidDel="008E2B85">
          <w:delText xml:space="preserve"> for the low and high treatments</w:delText>
        </w:r>
      </w:del>
      <w:r w:rsidR="00122300" w:rsidRPr="008D2AF1">
        <w:t xml:space="preserve">, respectively. </w:t>
      </w:r>
      <w:r w:rsidR="00A05F3B" w:rsidRPr="008D2AF1">
        <w:t>Overall, the mean NH₄⁺ concentration</w:t>
      </w:r>
      <w:r w:rsidR="00B1705D" w:rsidRPr="008D2AF1">
        <w:t xml:space="preserve"> was 0.92 ± 0.04 </w:t>
      </w:r>
      <w:proofErr w:type="spellStart"/>
      <w:r w:rsidR="00B1705D" w:rsidRPr="008D2AF1">
        <w:t>μM</w:t>
      </w:r>
      <w:proofErr w:type="spellEnd"/>
      <w:r w:rsidR="00B1705D" w:rsidRPr="008D2AF1">
        <w:t xml:space="preserve"> across all cages (</w:t>
      </w:r>
      <w:r w:rsidR="00C826A7" w:rsidRPr="008D2AF1">
        <w:t xml:space="preserve">LM, </w:t>
      </w:r>
      <w:r w:rsidR="00B1705D" w:rsidRPr="008D2AF1">
        <w:rPr>
          <w:i/>
          <w:iCs/>
        </w:rPr>
        <w:t>p</w:t>
      </w:r>
      <w:r w:rsidR="00B1705D" w:rsidRPr="008D2AF1">
        <w:t xml:space="preserve"> &gt; 0.75 for both treatments</w:t>
      </w:r>
      <w:r w:rsidR="00F02795" w:rsidRPr="008D2AF1">
        <w:t>;</w:t>
      </w:r>
      <w:r w:rsidR="00B1705D" w:rsidRPr="008D2AF1">
        <w:t xml:space="preserve"> Fig. </w:t>
      </w:r>
      <w:r w:rsidR="00377E7D" w:rsidRPr="008D2AF1">
        <w:t>4</w:t>
      </w:r>
      <w:r w:rsidR="00B1705D" w:rsidRPr="008D2AF1">
        <w:t>a</w:t>
      </w:r>
      <w:r w:rsidR="0080051D" w:rsidRPr="008D2AF1">
        <w:t>; Table S</w:t>
      </w:r>
      <w:del w:id="167" w:author="Em Lim" w:date="2025-08-25T16:01:00Z" w16du:dateUtc="2025-08-25T23:01:00Z">
        <w:r w:rsidR="0080051D" w:rsidRPr="008D2AF1" w:rsidDel="00D136B6">
          <w:delText>1.</w:delText>
        </w:r>
      </w:del>
      <w:r w:rsidR="0080051D" w:rsidRPr="008D2AF1">
        <w:t>10</w:t>
      </w:r>
      <w:r w:rsidR="00B1705D" w:rsidRPr="008D2AF1">
        <w:t>)</w:t>
      </w:r>
      <w:r w:rsidRPr="008D2AF1">
        <w:t xml:space="preserve">. However, we </w:t>
      </w:r>
      <w:del w:id="168" w:author="Isabelle Cote" w:date="2025-08-12T14:14:00Z">
        <w:r w:rsidR="00DE371F" w:rsidRPr="008D2AF1" w:rsidDel="00D87C1E">
          <w:delText>see</w:delText>
        </w:r>
        <w:r w:rsidRPr="008D2AF1" w:rsidDel="00D87C1E">
          <w:delText xml:space="preserve"> </w:delText>
        </w:r>
      </w:del>
      <w:ins w:id="169" w:author="Isabelle Cote" w:date="2025-08-12T14:14:00Z">
        <w:r w:rsidR="00D87C1E" w:rsidRPr="008D2AF1">
          <w:t xml:space="preserve">saw </w:t>
        </w:r>
      </w:ins>
      <w:r w:rsidRPr="008D2AF1">
        <w:t>a positive effect of cage depth</w:t>
      </w:r>
      <w:r w:rsidR="00B317B9" w:rsidRPr="008D2AF1">
        <w:t xml:space="preserve">, whereby NH₄⁺ increased </w:t>
      </w:r>
      <w:r w:rsidR="009B2182" w:rsidRPr="008D2AF1">
        <w:t xml:space="preserve">by </w:t>
      </w:r>
      <w:r w:rsidR="00B1705D" w:rsidRPr="008D2AF1">
        <w:t xml:space="preserve">0.38 ± 0.05 </w:t>
      </w:r>
      <w:proofErr w:type="spellStart"/>
      <w:r w:rsidR="00B1705D" w:rsidRPr="008D2AF1">
        <w:t>μM</w:t>
      </w:r>
      <w:proofErr w:type="spellEnd"/>
      <w:r w:rsidR="009B2182" w:rsidRPr="008D2AF1">
        <w:t xml:space="preserve"> per m increase in depth</w:t>
      </w:r>
      <w:r w:rsidRPr="008D2AF1">
        <w:t xml:space="preserve"> (</w:t>
      </w:r>
      <w:r w:rsidRPr="008D2AF1">
        <w:rPr>
          <w:i/>
          <w:iCs/>
        </w:rPr>
        <w:t>p</w:t>
      </w:r>
      <w:r w:rsidRPr="008D2AF1">
        <w:t xml:space="preserve"> &lt; 0.001). For red rock crabs, </w:t>
      </w:r>
      <w:r w:rsidR="00BF7831" w:rsidRPr="008D2AF1">
        <w:t xml:space="preserve">both </w:t>
      </w:r>
      <w:r w:rsidRPr="008D2AF1">
        <w:t xml:space="preserve">medium and large crabs significantly increased the </w:t>
      </w:r>
      <w:r w:rsidR="00682CDC" w:rsidRPr="008D2AF1">
        <w:t xml:space="preserve">cage </w:t>
      </w:r>
      <w:r w:rsidRPr="008D2AF1">
        <w:t>NH₄⁺ concentration relative to control cages</w:t>
      </w:r>
      <w:r w:rsidR="009B2182" w:rsidRPr="008D2AF1">
        <w:t>,</w:t>
      </w:r>
      <w:r w:rsidR="00B1705D" w:rsidRPr="008D2AF1">
        <w:t xml:space="preserve"> by 8</w:t>
      </w:r>
      <w:r w:rsidR="00CC5E86" w:rsidRPr="008D2AF1">
        <w:t>.7</w:t>
      </w:r>
      <w:r w:rsidR="00124C17" w:rsidRPr="008D2AF1">
        <w:t>x</w:t>
      </w:r>
      <w:r w:rsidR="00B1705D" w:rsidRPr="008D2AF1">
        <w:t xml:space="preserve"> and 12</w:t>
      </w:r>
      <w:r w:rsidR="00CC5E86" w:rsidRPr="008D2AF1">
        <w:t>.1x</w:t>
      </w:r>
      <w:r w:rsidR="00B1705D" w:rsidRPr="008D2AF1">
        <w:t xml:space="preserve"> respectively (GLMM, </w:t>
      </w:r>
      <w:r w:rsidR="00AE4869" w:rsidRPr="008D2AF1">
        <w:rPr>
          <w:i/>
          <w:iCs/>
        </w:rPr>
        <w:t>p</w:t>
      </w:r>
      <w:r w:rsidR="00AE4869" w:rsidRPr="008D2AF1">
        <w:t xml:space="preserve"> &lt; 0.001 for all</w:t>
      </w:r>
      <w:r w:rsidR="00F02795" w:rsidRPr="008D2AF1">
        <w:t>;</w:t>
      </w:r>
      <w:r w:rsidR="00AE4869" w:rsidRPr="008D2AF1">
        <w:t xml:space="preserve"> Fig. </w:t>
      </w:r>
      <w:r w:rsidR="00377E7D" w:rsidRPr="008D2AF1">
        <w:t>4</w:t>
      </w:r>
      <w:r w:rsidR="00AE4869" w:rsidRPr="008D2AF1">
        <w:t>b</w:t>
      </w:r>
      <w:r w:rsidR="0080051D" w:rsidRPr="008D2AF1">
        <w:t>; Table S</w:t>
      </w:r>
      <w:del w:id="170" w:author="Em Lim" w:date="2025-08-25T16:01:00Z" w16du:dateUtc="2025-08-25T23:01:00Z">
        <w:r w:rsidR="0080051D" w:rsidRPr="008D2AF1" w:rsidDel="00D136B6">
          <w:delText>1.</w:delText>
        </w:r>
      </w:del>
      <w:r w:rsidR="0080051D" w:rsidRPr="008D2AF1">
        <w:t>11</w:t>
      </w:r>
      <w:r w:rsidR="00AE4869" w:rsidRPr="008D2AF1">
        <w:t xml:space="preserve">). </w:t>
      </w:r>
      <w:r w:rsidR="007C783C" w:rsidRPr="008D2AF1">
        <w:t xml:space="preserve">Medium crabs excreted on average 88 </w:t>
      </w:r>
      <w:proofErr w:type="spellStart"/>
      <w:r w:rsidR="007C783C" w:rsidRPr="008D2AF1">
        <w:t>μM</w:t>
      </w:r>
      <w:proofErr w:type="spellEnd"/>
      <w:r w:rsidR="007C783C" w:rsidRPr="008D2AF1">
        <w:t xml:space="preserve">/h while large crabs excreted 150 </w:t>
      </w:r>
      <w:proofErr w:type="spellStart"/>
      <w:r w:rsidR="007C783C" w:rsidRPr="008D2AF1">
        <w:t>μM</w:t>
      </w:r>
      <w:proofErr w:type="spellEnd"/>
      <w:r w:rsidR="007C783C" w:rsidRPr="008D2AF1">
        <w:t xml:space="preserve">/h. </w:t>
      </w:r>
    </w:p>
    <w:p w14:paraId="27F89CE8" w14:textId="77777777" w:rsidR="00094986" w:rsidRPr="008D2AF1" w:rsidRDefault="00094986" w:rsidP="00623DD8">
      <w:pPr>
        <w:spacing w:line="480" w:lineRule="auto"/>
      </w:pPr>
    </w:p>
    <w:p w14:paraId="58BB57C9" w14:textId="18DE8776" w:rsidR="00094986" w:rsidRPr="008D2AF1" w:rsidRDefault="00094986" w:rsidP="00623DD8">
      <w:pPr>
        <w:spacing w:line="480" w:lineRule="auto"/>
        <w:rPr>
          <w:b/>
          <w:bCs/>
        </w:rPr>
      </w:pPr>
      <w:r w:rsidRPr="008D2AF1">
        <w:rPr>
          <w:b/>
          <w:bCs/>
        </w:rPr>
        <w:t>Discussion</w:t>
      </w:r>
    </w:p>
    <w:p w14:paraId="7BD5CB5E" w14:textId="4DE90159" w:rsidR="00057B69" w:rsidRPr="008D2AF1" w:rsidRDefault="004934ED" w:rsidP="00623DD8">
      <w:pPr>
        <w:spacing w:line="480" w:lineRule="auto"/>
      </w:pPr>
      <w:r w:rsidRPr="008D2AF1">
        <w:t>We found evidence of variability of animal-regenerated nutrients</w:t>
      </w:r>
      <w:r w:rsidR="00A5377F" w:rsidRPr="008D2AF1">
        <w:t xml:space="preserve"> from the largest to the smallest scale examined</w:t>
      </w:r>
      <w:r w:rsidR="004F21D6" w:rsidRPr="008D2AF1">
        <w:t xml:space="preserve">, </w:t>
      </w:r>
      <w:r w:rsidR="008D0B85" w:rsidRPr="008D2AF1">
        <w:t xml:space="preserve">although </w:t>
      </w:r>
      <w:r w:rsidR="004F21D6" w:rsidRPr="008D2AF1">
        <w:t xml:space="preserve">the strength </w:t>
      </w:r>
      <w:r w:rsidR="008D0B85" w:rsidRPr="008D2AF1">
        <w:t>of the</w:t>
      </w:r>
      <w:r w:rsidR="004F21D6" w:rsidRPr="008D2AF1">
        <w:t xml:space="preserve"> signal</w:t>
      </w:r>
      <w:r w:rsidR="008D0B85" w:rsidRPr="008D2AF1">
        <w:t xml:space="preserve"> </w:t>
      </w:r>
      <w:r w:rsidR="004F21D6" w:rsidRPr="008D2AF1">
        <w:t>varied</w:t>
      </w:r>
      <w:r w:rsidRPr="008D2AF1">
        <w:t xml:space="preserve">. </w:t>
      </w:r>
      <w:r w:rsidR="004739F8" w:rsidRPr="008D2AF1">
        <w:t xml:space="preserve">Ammonium </w:t>
      </w:r>
      <w:r w:rsidR="001440F3" w:rsidRPr="008D2AF1">
        <w:t>(</w:t>
      </w:r>
      <w:r w:rsidR="001440F3" w:rsidRPr="008D2AF1">
        <w:rPr>
          <w:color w:val="000000"/>
        </w:rPr>
        <w:t>NH₄⁺</w:t>
      </w:r>
      <w:r w:rsidR="001440F3" w:rsidRPr="008D2AF1">
        <w:t xml:space="preserve">) </w:t>
      </w:r>
      <w:r w:rsidR="004739F8" w:rsidRPr="008D2AF1">
        <w:t xml:space="preserve">varied </w:t>
      </w:r>
      <w:r w:rsidR="00A5377F" w:rsidRPr="008D2AF1">
        <w:t xml:space="preserve">by </w:t>
      </w:r>
      <w:r w:rsidR="004739F8" w:rsidRPr="008D2AF1">
        <w:t xml:space="preserve">up to </w:t>
      </w:r>
      <w:r w:rsidR="00D31F5B" w:rsidRPr="008D2AF1">
        <w:t>1</w:t>
      </w:r>
      <w:r w:rsidR="00B23B37" w:rsidRPr="008D2AF1">
        <w:t>6x</w:t>
      </w:r>
      <w:r w:rsidR="004739F8" w:rsidRPr="008D2AF1">
        <w:t xml:space="preserve"> between rocky reef sites</w:t>
      </w:r>
      <w:r w:rsidR="00A5575A" w:rsidRPr="008D2AF1">
        <w:t xml:space="preserve"> within a year</w:t>
      </w:r>
      <w:r w:rsidR="004739F8" w:rsidRPr="008D2AF1">
        <w:t xml:space="preserve">, </w:t>
      </w:r>
      <w:r w:rsidR="00B23B37" w:rsidRPr="008D2AF1">
        <w:t>1.9x</w:t>
      </w:r>
      <w:r w:rsidR="004739F8" w:rsidRPr="008D2AF1">
        <w:t xml:space="preserve"> inside vs outside kelp forests, and </w:t>
      </w:r>
      <w:r w:rsidR="00B23B37" w:rsidRPr="008D2AF1">
        <w:t>4</w:t>
      </w:r>
      <w:r w:rsidR="00F1731A" w:rsidRPr="008D2AF1">
        <w:t>0</w:t>
      </w:r>
      <w:r w:rsidR="00B23B37" w:rsidRPr="008D2AF1">
        <w:t>x</w:t>
      </w:r>
      <w:r w:rsidR="004739F8" w:rsidRPr="008D2AF1">
        <w:t xml:space="preserve"> between </w:t>
      </w:r>
      <w:r w:rsidR="004739F8" w:rsidRPr="008D2AF1">
        <w:lastRenderedPageBreak/>
        <w:t xml:space="preserve">cages with </w:t>
      </w:r>
      <w:r w:rsidR="00F07053" w:rsidRPr="008D2AF1">
        <w:t>and</w:t>
      </w:r>
      <w:r w:rsidR="004739F8" w:rsidRPr="008D2AF1">
        <w:t xml:space="preserve"> </w:t>
      </w:r>
      <w:r w:rsidR="00A5377F" w:rsidRPr="008D2AF1">
        <w:t>without crabs</w:t>
      </w:r>
      <w:r w:rsidR="00963154" w:rsidRPr="008D2AF1">
        <w:t xml:space="preserve">. </w:t>
      </w:r>
      <w:r w:rsidR="001828F2" w:rsidRPr="008D2AF1">
        <w:t>Water flow</w:t>
      </w:r>
      <w:r w:rsidR="002178A4" w:rsidRPr="008D2AF1">
        <w:t xml:space="preserve"> (i.e., tidal exchange and wave exposure)</w:t>
      </w:r>
      <w:r w:rsidRPr="008D2AF1">
        <w:t xml:space="preserve"> mediated the capacity for animals to </w:t>
      </w:r>
      <w:r w:rsidR="009A1C7A" w:rsidRPr="008D2AF1">
        <w:t>saturate</w:t>
      </w:r>
      <w:r w:rsidRPr="008D2AF1">
        <w:t xml:space="preserve"> the water column with nutrients</w:t>
      </w:r>
      <w:r w:rsidR="007C32B4" w:rsidRPr="008D2AF1">
        <w:t>. A</w:t>
      </w:r>
      <w:r w:rsidR="009A1C7A" w:rsidRPr="008D2AF1">
        <w:t>mong sites a flooding</w:t>
      </w:r>
      <w:r w:rsidRPr="008D2AF1">
        <w:t xml:space="preserve"> </w:t>
      </w:r>
      <w:r w:rsidR="009A1C7A" w:rsidRPr="008D2AF1">
        <w:t xml:space="preserve">tide </w:t>
      </w:r>
      <w:r w:rsidRPr="008D2AF1">
        <w:t>seemed to “wash away” the impact of animals on NH₄⁺ concentrations</w:t>
      </w:r>
      <w:r w:rsidR="007C32B4" w:rsidRPr="008D2AF1">
        <w:t>; i</w:t>
      </w:r>
      <w:r w:rsidR="008D0B85" w:rsidRPr="008D2AF1">
        <w:t xml:space="preserve">n contrast, </w:t>
      </w:r>
      <w:r w:rsidR="009A1C7A" w:rsidRPr="008D2AF1">
        <w:t>within sites</w:t>
      </w:r>
      <w:r w:rsidR="008D0B85" w:rsidRPr="008D2AF1">
        <w:t>,</w:t>
      </w:r>
      <w:r w:rsidR="009A1C7A" w:rsidRPr="008D2AF1">
        <w:t xml:space="preserve"> moving water made kelps’ ability to slow flow and trap animal-regenerated nutrients more pronounced. In the </w:t>
      </w:r>
      <w:r w:rsidR="00B10FF6" w:rsidRPr="008D2AF1">
        <w:t>fine</w:t>
      </w:r>
      <w:r w:rsidR="00033D21" w:rsidRPr="008D2AF1">
        <w:t>-</w:t>
      </w:r>
      <w:r w:rsidR="009A1C7A" w:rsidRPr="008D2AF1">
        <w:t xml:space="preserve">scale caging experiments we only detected an effect </w:t>
      </w:r>
      <w:r w:rsidR="00A5377F" w:rsidRPr="008D2AF1">
        <w:t xml:space="preserve">when the nutrient providers were crabs – an effect that we attribute mainly to the low water flow in </w:t>
      </w:r>
      <w:r w:rsidR="009A1C7A" w:rsidRPr="008D2AF1">
        <w:t>the protected inlet</w:t>
      </w:r>
      <w:r w:rsidR="00A5377F" w:rsidRPr="008D2AF1">
        <w:t xml:space="preserve"> rather than to </w:t>
      </w:r>
      <w:r w:rsidR="009816FC" w:rsidRPr="008D2AF1">
        <w:t xml:space="preserve">the taxa. </w:t>
      </w:r>
      <w:r w:rsidR="00E94D69" w:rsidRPr="008D2AF1">
        <w:t>Nevertheless, across all three scales</w:t>
      </w:r>
      <w:r w:rsidR="00A5575A" w:rsidRPr="008D2AF1">
        <w:t>, there was</w:t>
      </w:r>
      <w:r w:rsidR="00E94D69" w:rsidRPr="008D2AF1">
        <w:t xml:space="preserve"> animal-mediated spatial heterogeneity in nutrient availability</w:t>
      </w:r>
      <w:r w:rsidR="00A5575A" w:rsidRPr="008D2AF1">
        <w:t>, which</w:t>
      </w:r>
      <w:r w:rsidR="00E94D69" w:rsidRPr="008D2AF1">
        <w:t xml:space="preserve"> may contribute to bottom-up effects.  </w:t>
      </w:r>
    </w:p>
    <w:p w14:paraId="5C832253" w14:textId="77777777" w:rsidR="00306F1F" w:rsidRPr="008D2AF1" w:rsidRDefault="00306F1F" w:rsidP="00623DD8">
      <w:pPr>
        <w:spacing w:line="480" w:lineRule="auto"/>
      </w:pPr>
    </w:p>
    <w:p w14:paraId="4C50880F" w14:textId="45A701C9" w:rsidR="00306F1F" w:rsidRPr="008D2AF1" w:rsidRDefault="00B10FF6" w:rsidP="00623DD8">
      <w:pPr>
        <w:spacing w:line="480" w:lineRule="auto"/>
        <w:rPr>
          <w:i/>
          <w:iCs/>
        </w:rPr>
      </w:pPr>
      <w:r w:rsidRPr="008D2AF1">
        <w:rPr>
          <w:i/>
          <w:iCs/>
        </w:rPr>
        <w:t>M</w:t>
      </w:r>
      <w:r w:rsidR="00306F1F" w:rsidRPr="008D2AF1">
        <w:rPr>
          <w:i/>
          <w:iCs/>
        </w:rPr>
        <w:t>eso-scale</w:t>
      </w:r>
      <w:r w:rsidRPr="008D2AF1">
        <w:rPr>
          <w:i/>
          <w:iCs/>
        </w:rPr>
        <w:t xml:space="preserve"> (among-site</w:t>
      </w:r>
      <w:r w:rsidR="00B46066" w:rsidRPr="008D2AF1">
        <w:rPr>
          <w:i/>
          <w:iCs/>
        </w:rPr>
        <w:t>)</w:t>
      </w:r>
      <w:r w:rsidR="00A5377F" w:rsidRPr="008D2AF1">
        <w:rPr>
          <w:i/>
          <w:iCs/>
        </w:rPr>
        <w:t xml:space="preserve"> variation</w:t>
      </w:r>
    </w:p>
    <w:p w14:paraId="17F00B66" w14:textId="43C2F70C" w:rsidR="009509EA" w:rsidRPr="008D2AF1" w:rsidRDefault="007C32B4" w:rsidP="00497588">
      <w:pPr>
        <w:spacing w:line="480" w:lineRule="auto"/>
      </w:pPr>
      <w:r w:rsidRPr="008D2AF1">
        <w:t xml:space="preserve">In </w:t>
      </w:r>
      <w:r w:rsidR="004036C6" w:rsidRPr="008D2AF1">
        <w:t xml:space="preserve">rocky reef </w:t>
      </w:r>
      <w:r w:rsidRPr="008D2AF1">
        <w:t>habitat</w:t>
      </w:r>
      <w:r w:rsidR="00255C78" w:rsidRPr="008D2AF1">
        <w:t>s</w:t>
      </w:r>
      <w:r w:rsidR="004036C6" w:rsidRPr="008D2AF1">
        <w:t xml:space="preserve">, </w:t>
      </w:r>
      <w:r w:rsidR="002B53A4" w:rsidRPr="008D2AF1">
        <w:t>we detected a 1</w:t>
      </w:r>
      <w:r w:rsidR="00D44394" w:rsidRPr="008D2AF1">
        <w:t>6</w:t>
      </w:r>
      <w:r w:rsidR="002B53A4" w:rsidRPr="008D2AF1">
        <w:t xml:space="preserve">-fold difference in NH₄⁺ </w:t>
      </w:r>
      <w:r w:rsidR="00FE54CE" w:rsidRPr="008D2AF1">
        <w:t xml:space="preserve">among </w:t>
      </w:r>
      <w:r w:rsidR="001C535E" w:rsidRPr="008D2AF1">
        <w:t xml:space="preserve">sites with </w:t>
      </w:r>
      <w:r w:rsidR="002B53A4" w:rsidRPr="008D2AF1">
        <w:t xml:space="preserve">the lowest and highest </w:t>
      </w:r>
      <w:r w:rsidR="001C535E" w:rsidRPr="008D2AF1">
        <w:t>concentrations</w:t>
      </w:r>
      <w:r w:rsidR="00E271AE" w:rsidRPr="008D2AF1">
        <w:t xml:space="preserve">. </w:t>
      </w:r>
      <w:r w:rsidR="008955F6" w:rsidRPr="008D2AF1">
        <w:t xml:space="preserve">This </w:t>
      </w:r>
      <w:r w:rsidR="001C535E" w:rsidRPr="008D2AF1">
        <w:t xml:space="preserve">difference </w:t>
      </w:r>
      <w:r w:rsidR="008955F6" w:rsidRPr="008D2AF1">
        <w:t xml:space="preserve">is substantially </w:t>
      </w:r>
      <w:r w:rsidR="008270B2" w:rsidRPr="008D2AF1">
        <w:t>greater</w:t>
      </w:r>
      <w:r w:rsidR="008955F6" w:rsidRPr="008D2AF1">
        <w:t xml:space="preserve"> than </w:t>
      </w:r>
      <w:r w:rsidR="001C535E" w:rsidRPr="008D2AF1">
        <w:t xml:space="preserve">previous </w:t>
      </w:r>
      <w:r w:rsidR="008955F6" w:rsidRPr="008D2AF1">
        <w:t>measurements of among-site variation in nitrate (3.7x and 6.5x</w:t>
      </w:r>
      <w:r w:rsidR="00BA1DFE" w:rsidRPr="008D2AF1">
        <w:t xml:space="preserve">) and </w:t>
      </w:r>
      <w:r w:rsidRPr="008D2AF1">
        <w:t xml:space="preserve">ammonium </w:t>
      </w:r>
      <w:r w:rsidR="00BA1DFE" w:rsidRPr="008D2AF1">
        <w:t>(0.4x and 0.8x) from the same region</w:t>
      </w:r>
      <w:r w:rsidR="008955F6" w:rsidRPr="008D2AF1">
        <w:t xml:space="preserve"> </w:t>
      </w:r>
      <w:r w:rsidR="008955F6" w:rsidRPr="008D2AF1">
        <w:fldChar w:fldCharType="begin"/>
      </w:r>
      <w:r w:rsidR="008A0589">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t;i&gt;Laminaria groenlandica&lt;/i&gt;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lt;i&gt;Macrocystis integrifolia&lt;/i&gt;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8D2AF1">
        <w:fldChar w:fldCharType="separate"/>
      </w:r>
      <w:r w:rsidR="00B87C81" w:rsidRPr="008D2AF1">
        <w:rPr>
          <w:noProof/>
        </w:rPr>
        <w:t>(Druehl et al. 1989; Hurd et al. 2000)</w:t>
      </w:r>
      <w:r w:rsidR="008955F6" w:rsidRPr="008D2AF1">
        <w:fldChar w:fldCharType="end"/>
      </w:r>
      <w:r w:rsidR="00F07053" w:rsidRPr="008D2AF1">
        <w:t>. It is also</w:t>
      </w:r>
      <w:r w:rsidR="007014A8" w:rsidRPr="008D2AF1">
        <w:t xml:space="preserve"> </w:t>
      </w:r>
      <w:r w:rsidR="00BA1DFE" w:rsidRPr="008D2AF1">
        <w:t xml:space="preserve">larger than among-site NH₄⁺ differences measured in nearby </w:t>
      </w:r>
      <w:r w:rsidR="001C535E" w:rsidRPr="008D2AF1">
        <w:t xml:space="preserve">Washington </w:t>
      </w:r>
      <w:r w:rsidR="00FE54CE" w:rsidRPr="008D2AF1">
        <w:t>S</w:t>
      </w:r>
      <w:r w:rsidR="001C535E" w:rsidRPr="008D2AF1">
        <w:t xml:space="preserve">tate </w:t>
      </w:r>
      <w:r w:rsidR="00BA1DFE" w:rsidRPr="008D2AF1">
        <w:t>(1.1x</w:t>
      </w:r>
      <w:r w:rsidR="004F2705" w:rsidRPr="008D2AF1">
        <w:t>,</w:t>
      </w:r>
      <w:r w:rsidR="00BA1DFE" w:rsidRPr="008D2AF1">
        <w:t xml:space="preserve"> </w:t>
      </w:r>
      <w:r w:rsidR="00BA1DFE" w:rsidRPr="008D2AF1">
        <w:fldChar w:fldCharType="begin"/>
      </w:r>
      <w:r w:rsidR="00A01D2E" w:rsidRPr="008D2AF1">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8D2AF1">
        <w:fldChar w:fldCharType="separate"/>
      </w:r>
      <w:r w:rsidR="00BA1DFE" w:rsidRPr="008D2AF1">
        <w:rPr>
          <w:noProof/>
        </w:rPr>
        <w:t>Pfister et al., 2014)</w:t>
      </w:r>
      <w:r w:rsidR="00BA1DFE" w:rsidRPr="008D2AF1">
        <w:fldChar w:fldCharType="end"/>
      </w:r>
      <w:r w:rsidR="00BA1DFE" w:rsidRPr="008D2AF1">
        <w:t xml:space="preserve">. </w:t>
      </w:r>
      <w:r w:rsidR="00B13313" w:rsidRPr="008D2AF1">
        <w:t xml:space="preserve">We had predicted that variation in </w:t>
      </w:r>
      <w:r w:rsidR="001440F3" w:rsidRPr="008D2AF1">
        <w:rPr>
          <w:color w:val="000000"/>
        </w:rPr>
        <w:t xml:space="preserve">NH₄⁺ </w:t>
      </w:r>
      <w:r w:rsidR="00B13313" w:rsidRPr="008D2AF1">
        <w:t xml:space="preserve">concentration among sites would be driven primarily by animal abundance. </w:t>
      </w:r>
      <w:r w:rsidR="00FC5708" w:rsidRPr="008D2AF1">
        <w:t>However, the</w:t>
      </w:r>
      <w:r w:rsidR="001C535E" w:rsidRPr="008D2AF1">
        <w:t xml:space="preserve"> only</w:t>
      </w:r>
      <w:r w:rsidR="0042004A" w:rsidRPr="008D2AF1">
        <w:t xml:space="preserve"> significant</w:t>
      </w:r>
      <w:r w:rsidR="001C535E" w:rsidRPr="008D2AF1">
        <w:t xml:space="preserve"> predictor of among-site differences in </w:t>
      </w:r>
      <w:r w:rsidR="001440F3" w:rsidRPr="008D2AF1">
        <w:rPr>
          <w:color w:val="000000"/>
        </w:rPr>
        <w:t xml:space="preserve">NH₄⁺ </w:t>
      </w:r>
      <w:r w:rsidR="001C535E" w:rsidRPr="008D2AF1">
        <w:t>was</w:t>
      </w:r>
      <w:r w:rsidR="00BA1DFE" w:rsidRPr="008D2AF1">
        <w:t xml:space="preserve"> a</w:t>
      </w:r>
      <w:r w:rsidR="00AF52A3" w:rsidRPr="008D2AF1">
        <w:t xml:space="preserve"> negative</w:t>
      </w:r>
      <w:r w:rsidR="00BA1DFE" w:rsidRPr="008D2AF1">
        <w:t xml:space="preserve"> interaction between tid</w:t>
      </w:r>
      <w:ins w:id="171" w:author="Isabelle Cote" w:date="2025-08-12T14:07:00Z">
        <w:r w:rsidR="008A5C9A" w:rsidRPr="008D2AF1">
          <w:t>al</w:t>
        </w:r>
      </w:ins>
      <w:del w:id="172" w:author="Isabelle Cote" w:date="2025-08-12T14:07:00Z">
        <w:r w:rsidR="00BA1DFE" w:rsidRPr="008D2AF1" w:rsidDel="008A5C9A">
          <w:delText>e</w:delText>
        </w:r>
      </w:del>
      <w:r w:rsidR="00BA1DFE" w:rsidRPr="008D2AF1">
        <w:t xml:space="preserve"> exchange and animal abundance, whereby animal excretions may enrich the seawater when the tide is </w:t>
      </w:r>
      <w:r w:rsidR="001C535E" w:rsidRPr="008D2AF1">
        <w:t>ebbing</w:t>
      </w:r>
      <w:r w:rsidR="00BA1DFE" w:rsidRPr="008D2AF1">
        <w:t xml:space="preserve">, but </w:t>
      </w:r>
      <w:r w:rsidR="001C535E" w:rsidRPr="008D2AF1">
        <w:t xml:space="preserve">the effect of animal abundance is washed away </w:t>
      </w:r>
      <w:r w:rsidR="00BA1DFE" w:rsidRPr="008D2AF1">
        <w:t>when the tide comes in.</w:t>
      </w:r>
      <w:r w:rsidR="00A9700D" w:rsidRPr="008D2AF1">
        <w:t xml:space="preserve"> </w:t>
      </w:r>
      <w:r w:rsidR="006657BD" w:rsidRPr="008D2AF1">
        <w:t xml:space="preserve">Although marine species diversity sometimes covaries with animal abundance or biomass </w:t>
      </w:r>
      <w:r w:rsidR="006657BD" w:rsidRPr="008D2AF1">
        <w:fldChar w:fldCharType="begin"/>
      </w:r>
      <w:r w:rsidR="00B87C81" w:rsidRPr="008D2AF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8D2AF1">
        <w:fldChar w:fldCharType="separate"/>
      </w:r>
      <w:r w:rsidR="00B87C81" w:rsidRPr="008D2AF1">
        <w:rPr>
          <w:lang w:val="en-US"/>
        </w:rPr>
        <w:t>(Yee and Juliano 2007; Müller et al. 2018)</w:t>
      </w:r>
      <w:r w:rsidR="006657BD" w:rsidRPr="008D2AF1">
        <w:fldChar w:fldCharType="end"/>
      </w:r>
      <w:r w:rsidR="006657BD" w:rsidRPr="008D2AF1">
        <w:t>, we found no relationship between Shannon diversity and NH₄⁺. W</w:t>
      </w:r>
      <w:r w:rsidR="00A9700D" w:rsidRPr="008D2AF1">
        <w:t xml:space="preserve">e did not </w:t>
      </w:r>
      <w:r w:rsidR="00525526" w:rsidRPr="008D2AF1">
        <w:t>quantify</w:t>
      </w:r>
      <w:r w:rsidR="00A9700D" w:rsidRPr="008D2AF1">
        <w:t xml:space="preserve"> intertidal animals </w:t>
      </w:r>
      <w:r w:rsidR="00525526" w:rsidRPr="008D2AF1">
        <w:t>or microbial regeneration, which are additional sources of NH₄⁺</w:t>
      </w:r>
      <w:r w:rsidR="00CF009F" w:rsidRPr="008D2AF1">
        <w:t xml:space="preserve"> </w:t>
      </w:r>
      <w:r w:rsidR="00CF009F" w:rsidRPr="008D2AF1">
        <w:fldChar w:fldCharType="begin"/>
      </w:r>
      <w:r w:rsidR="001D6E00" w:rsidRPr="008D2AF1">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8D2AF1">
        <w:fldChar w:fldCharType="separate"/>
      </w:r>
      <w:r w:rsidR="00B87C81" w:rsidRPr="008D2AF1">
        <w:rPr>
          <w:noProof/>
        </w:rPr>
        <w:t>(Aquilino et al. 2009; Lowman et al. 2023)</w:t>
      </w:r>
      <w:r w:rsidR="00CF009F" w:rsidRPr="008D2AF1">
        <w:fldChar w:fldCharType="end"/>
      </w:r>
      <w:r w:rsidR="00FE54CE" w:rsidRPr="008D2AF1">
        <w:t>,</w:t>
      </w:r>
      <w:r w:rsidR="001C535E" w:rsidRPr="008D2AF1">
        <w:t xml:space="preserve"> but these </w:t>
      </w:r>
      <w:ins w:id="173" w:author="Em Lim" w:date="2025-07-31T16:28:00Z">
        <w:r w:rsidR="00280C8C" w:rsidRPr="008D2AF1">
          <w:t xml:space="preserve">sources </w:t>
        </w:r>
      </w:ins>
      <w:r w:rsidR="0042004A" w:rsidRPr="008D2AF1">
        <w:t>may be</w:t>
      </w:r>
      <w:r w:rsidR="001C535E" w:rsidRPr="008D2AF1">
        <w:t xml:space="preserve"> </w:t>
      </w:r>
      <w:r w:rsidR="001C535E" w:rsidRPr="008D2AF1">
        <w:lastRenderedPageBreak/>
        <w:t xml:space="preserve">more important in shallower waters and soft-sediment areas than on the </w:t>
      </w:r>
      <w:r w:rsidR="000D0CF1" w:rsidRPr="008D2AF1">
        <w:t xml:space="preserve">subtidal </w:t>
      </w:r>
      <w:r w:rsidR="001C535E" w:rsidRPr="008D2AF1">
        <w:t>rock</w:t>
      </w:r>
      <w:r w:rsidR="00AD03E0" w:rsidRPr="008D2AF1">
        <w:t>y</w:t>
      </w:r>
      <w:r w:rsidR="001C535E" w:rsidRPr="008D2AF1">
        <w:t xml:space="preserve"> reefs we studied</w:t>
      </w:r>
      <w:r w:rsidR="00525526" w:rsidRPr="008D2AF1">
        <w:t>.</w:t>
      </w:r>
      <w:r w:rsidR="00832B10" w:rsidRPr="008D2AF1">
        <w:t xml:space="preserve"> </w:t>
      </w:r>
      <w:r w:rsidR="001C535E" w:rsidRPr="008D2AF1">
        <w:t>We conclude that</w:t>
      </w:r>
      <w:r w:rsidR="00525526" w:rsidRPr="008D2AF1">
        <w:t xml:space="preserve"> </w:t>
      </w:r>
      <w:r w:rsidR="00686D1B" w:rsidRPr="008D2AF1">
        <w:t>CND</w:t>
      </w:r>
      <w:r w:rsidR="00525526" w:rsidRPr="008D2AF1">
        <w:t xml:space="preserve"> likely contribute</w:t>
      </w:r>
      <w:r w:rsidR="0042004A" w:rsidRPr="008D2AF1">
        <w:t>s</w:t>
      </w:r>
      <w:r w:rsidR="00525526" w:rsidRPr="008D2AF1">
        <w:t xml:space="preserve"> to meso-scale</w:t>
      </w:r>
      <w:r w:rsidR="00A9700D" w:rsidRPr="008D2AF1">
        <w:t xml:space="preserve"> variation in NH₄⁺ </w:t>
      </w:r>
      <w:r w:rsidR="00B50E76" w:rsidRPr="008D2AF1">
        <w:t xml:space="preserve">in an unexpected, dynamic, tide-associated manner, </w:t>
      </w:r>
      <w:r w:rsidR="00A9700D" w:rsidRPr="008D2AF1">
        <w:t>which could drive among-site variation in primary productivity</w:t>
      </w:r>
      <w:r w:rsidR="00525526" w:rsidRPr="008D2AF1">
        <w:t xml:space="preserve"> and thus bottom-up control</w:t>
      </w:r>
      <w:r w:rsidR="00A9700D" w:rsidRPr="008D2AF1">
        <w:t xml:space="preserve">. </w:t>
      </w:r>
    </w:p>
    <w:p w14:paraId="0EF8F52B" w14:textId="77777777" w:rsidR="00D1449D" w:rsidRPr="008D2AF1" w:rsidRDefault="00D1449D" w:rsidP="00497588">
      <w:pPr>
        <w:spacing w:line="480" w:lineRule="auto"/>
      </w:pPr>
    </w:p>
    <w:p w14:paraId="0E3846E6" w14:textId="78A6547D" w:rsidR="00306F1F" w:rsidRPr="008D2AF1" w:rsidRDefault="00B10FF6" w:rsidP="00306F1F">
      <w:pPr>
        <w:spacing w:line="480" w:lineRule="auto"/>
        <w:rPr>
          <w:i/>
          <w:iCs/>
        </w:rPr>
      </w:pPr>
      <w:r w:rsidRPr="008D2AF1">
        <w:rPr>
          <w:i/>
          <w:iCs/>
        </w:rPr>
        <w:t>S</w:t>
      </w:r>
      <w:r w:rsidR="00306F1F" w:rsidRPr="008D2AF1">
        <w:rPr>
          <w:i/>
          <w:iCs/>
        </w:rPr>
        <w:t>mall-scale</w:t>
      </w:r>
      <w:r w:rsidRPr="008D2AF1">
        <w:rPr>
          <w:i/>
          <w:iCs/>
        </w:rPr>
        <w:t xml:space="preserve"> (within-site</w:t>
      </w:r>
      <w:r w:rsidR="00B46066" w:rsidRPr="008D2AF1">
        <w:rPr>
          <w:i/>
          <w:iCs/>
        </w:rPr>
        <w:t>)</w:t>
      </w:r>
      <w:r w:rsidR="000D0CF1" w:rsidRPr="008D2AF1">
        <w:rPr>
          <w:i/>
          <w:iCs/>
        </w:rPr>
        <w:t xml:space="preserve"> variation</w:t>
      </w:r>
    </w:p>
    <w:p w14:paraId="4BB14774" w14:textId="52A16F46" w:rsidR="00737B8A" w:rsidRPr="008D2AF1" w:rsidRDefault="00CF009F" w:rsidP="00683C48">
      <w:pPr>
        <w:spacing w:line="480" w:lineRule="auto"/>
      </w:pPr>
      <w:r w:rsidRPr="008D2AF1">
        <w:t xml:space="preserve">We found evidence of kelp-mediated </w:t>
      </w:r>
      <w:r w:rsidR="00DA6701" w:rsidRPr="008D2AF1">
        <w:t>nutrient variation</w:t>
      </w:r>
      <w:r w:rsidR="009509EA" w:rsidRPr="008D2AF1">
        <w:t xml:space="preserve"> on a smaller scale (5 m) than previously established</w:t>
      </w:r>
      <w:r w:rsidR="00B50E76" w:rsidRPr="008D2AF1">
        <w:t xml:space="preserve">. </w:t>
      </w:r>
      <w:r w:rsidR="00422C70" w:rsidRPr="008D2AF1">
        <w:t xml:space="preserve">Although </w:t>
      </w:r>
      <w:del w:id="174" w:author="Em Lim" w:date="2025-07-31T14:22:00Z">
        <w:r w:rsidR="00422C70" w:rsidRPr="008D2AF1" w:rsidDel="00AE19DC">
          <w:delText>h</w:delText>
        </w:r>
        <w:r w:rsidR="00A83EAE" w:rsidRPr="008D2AF1" w:rsidDel="00AE19DC">
          <w:delText xml:space="preserve">igher </w:delText>
        </w:r>
      </w:del>
      <w:ins w:id="175" w:author="Em Lim" w:date="2025-07-31T14:22:00Z">
        <w:r w:rsidR="00AE19DC" w:rsidRPr="008D2AF1">
          <w:t xml:space="preserve">greater </w:t>
        </w:r>
      </w:ins>
      <w:r w:rsidR="00A83EAE" w:rsidRPr="008D2AF1">
        <w:t xml:space="preserve">NH₄⁺ </w:t>
      </w:r>
      <w:ins w:id="176" w:author="Isabelle Cote" w:date="2025-08-12T14:18:00Z">
        <w:r w:rsidR="00FE4B73" w:rsidRPr="008D2AF1">
          <w:t xml:space="preserve">concentrations </w:t>
        </w:r>
      </w:ins>
      <w:r w:rsidR="00A83EAE" w:rsidRPr="008D2AF1">
        <w:t>inside high-density kelp forests ha</w:t>
      </w:r>
      <w:del w:id="177" w:author="Isabelle Cote" w:date="2025-08-12T14:18:00Z">
        <w:r w:rsidR="00A83EAE" w:rsidRPr="008D2AF1" w:rsidDel="00FE4B73">
          <w:delText>s</w:delText>
        </w:r>
      </w:del>
      <w:ins w:id="178" w:author="Isabelle Cote" w:date="2025-08-12T14:18:00Z">
        <w:r w:rsidR="00FE4B73" w:rsidRPr="008D2AF1">
          <w:t>ve</w:t>
        </w:r>
      </w:ins>
      <w:r w:rsidR="00A83EAE" w:rsidRPr="008D2AF1">
        <w:t xml:space="preserve"> been documented </w:t>
      </w:r>
      <w:r w:rsidR="00A83EAE" w:rsidRPr="008D2AF1">
        <w:fldChar w:fldCharType="begin"/>
      </w:r>
      <w:r w:rsidR="00A01D2E" w:rsidRPr="008D2AF1">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8D2AF1">
        <w:fldChar w:fldCharType="separate"/>
      </w:r>
      <w:r w:rsidR="00A83EAE" w:rsidRPr="008D2AF1">
        <w:rPr>
          <w:noProof/>
        </w:rPr>
        <w:t>(e.g., Pfister et al., 2019)</w:t>
      </w:r>
      <w:r w:rsidR="00A83EAE" w:rsidRPr="008D2AF1">
        <w:fldChar w:fldCharType="end"/>
      </w:r>
      <w:r w:rsidR="00A83EAE" w:rsidRPr="008D2AF1">
        <w:t xml:space="preserve">, these </w:t>
      </w:r>
      <w:r w:rsidR="007014A8" w:rsidRPr="008D2AF1">
        <w:t>studies</w:t>
      </w:r>
      <w:r w:rsidR="004F2705" w:rsidRPr="008D2AF1">
        <w:t xml:space="preserve"> </w:t>
      </w:r>
      <w:r w:rsidR="009509EA" w:rsidRPr="008D2AF1">
        <w:t xml:space="preserve">compared </w:t>
      </w:r>
      <w:r w:rsidR="00963154" w:rsidRPr="008D2AF1">
        <w:t>nutrient</w:t>
      </w:r>
      <w:r w:rsidR="00497588" w:rsidRPr="008D2AF1">
        <w:t xml:space="preserve"> </w:t>
      </w:r>
      <w:r w:rsidR="009509EA" w:rsidRPr="008D2AF1">
        <w:t xml:space="preserve">samples taken </w:t>
      </w:r>
      <w:r w:rsidR="00B50E76" w:rsidRPr="008D2AF1">
        <w:t xml:space="preserve">from the middle of very large kelp forests to sites more than </w:t>
      </w:r>
      <w:r w:rsidR="00963154" w:rsidRPr="008D2AF1">
        <w:t>50</w:t>
      </w:r>
      <w:r w:rsidR="009509EA" w:rsidRPr="008D2AF1">
        <w:t xml:space="preserve"> m </w:t>
      </w:r>
      <w:r w:rsidR="00B50E76" w:rsidRPr="008D2AF1">
        <w:t>away</w:t>
      </w:r>
      <w:r w:rsidR="00A83EAE" w:rsidRPr="008D2AF1">
        <w:t xml:space="preserve"> from the forest edges</w:t>
      </w:r>
      <w:r w:rsidR="00B50E76" w:rsidRPr="008D2AF1">
        <w:t xml:space="preserve"> </w:t>
      </w:r>
      <w:r w:rsidR="009509EA" w:rsidRPr="008D2AF1">
        <w:fldChar w:fldCharType="begin"/>
      </w:r>
      <w:r w:rsidR="008A0589">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lt;i&gt;Macrocystis pyrifera&lt;/i&gt;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8D2AF1">
        <w:fldChar w:fldCharType="separate"/>
      </w:r>
      <w:r w:rsidR="00B87C81" w:rsidRPr="008D2AF1">
        <w:rPr>
          <w:noProof/>
        </w:rPr>
        <w:t>(Stewart et al. 2009; Pfister et al. 2019; Traiger et al. 2022)</w:t>
      </w:r>
      <w:r w:rsidR="009509EA" w:rsidRPr="008D2AF1">
        <w:fldChar w:fldCharType="end"/>
      </w:r>
      <w:r w:rsidR="009509EA" w:rsidRPr="008D2AF1">
        <w:t>.</w:t>
      </w:r>
      <w:r w:rsidR="004F2705" w:rsidRPr="008D2AF1">
        <w:t xml:space="preserve"> </w:t>
      </w:r>
      <w:r w:rsidR="00A83EAE" w:rsidRPr="008D2AF1">
        <w:t>B</w:t>
      </w:r>
      <w:r w:rsidR="009509EA" w:rsidRPr="008D2AF1">
        <w:t xml:space="preserve">y sampling </w:t>
      </w:r>
      <w:r w:rsidR="00AE1D23" w:rsidRPr="008D2AF1">
        <w:t xml:space="preserve">inside and outside forests </w:t>
      </w:r>
      <w:r w:rsidR="009509EA" w:rsidRPr="008D2AF1">
        <w:t xml:space="preserve">across a gradient of kelp densities we further demonstrate a positive relationship between kelp biomass and NH₄⁺ retention. </w:t>
      </w:r>
      <w:r w:rsidR="005D42E1" w:rsidRPr="008D2AF1">
        <w:t xml:space="preserve">The retention of NH₄⁺ observed is likely due to the dampening of flow within the kelp forest bed and subsequent </w:t>
      </w:r>
      <w:r w:rsidR="001828F2" w:rsidRPr="008D2AF1">
        <w:t xml:space="preserve">flow </w:t>
      </w:r>
      <w:r w:rsidR="005D42E1" w:rsidRPr="008D2AF1">
        <w:t xml:space="preserve">acceleration around the edges </w:t>
      </w:r>
      <w:r w:rsidR="005D42E1" w:rsidRPr="008D2AF1">
        <w:fldChar w:fldCharType="begin"/>
      </w:r>
      <w:r w:rsidR="00E27232">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lt;i&gt;Macrocystis pyrifera&lt;/i&gt;)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8D2AF1">
        <w:fldChar w:fldCharType="separate"/>
      </w:r>
      <w:r w:rsidR="00B87C81" w:rsidRPr="008D2AF1">
        <w:rPr>
          <w:noProof/>
        </w:rPr>
        <w:t>(Gaylord et al. 2007; Rosman et al. 2007)</w:t>
      </w:r>
      <w:r w:rsidR="005D42E1" w:rsidRPr="008D2AF1">
        <w:fldChar w:fldCharType="end"/>
      </w:r>
      <w:r w:rsidR="005D42E1" w:rsidRPr="008D2AF1">
        <w:t xml:space="preserve">. Indeed, </w:t>
      </w:r>
      <w:r w:rsidR="00906B6A" w:rsidRPr="008D2AF1">
        <w:t xml:space="preserve">as predicted, </w:t>
      </w:r>
      <w:r w:rsidR="005D42E1" w:rsidRPr="008D2AF1">
        <w:t xml:space="preserve">we found the effect of kelp biomass on NH₄⁺ retention was more pronounced when the tide was rising (flood tide). Unfortunately, we never sampled on ebbing tides, </w:t>
      </w:r>
      <w:r w:rsidR="00A40ED6" w:rsidRPr="008D2AF1">
        <w:t xml:space="preserve">and did not quantify water motion due to waves or currents, </w:t>
      </w:r>
      <w:r w:rsidR="005D42E1" w:rsidRPr="008D2AF1">
        <w:t xml:space="preserve">so we </w:t>
      </w:r>
      <w:r w:rsidR="00A83EAE" w:rsidRPr="008D2AF1">
        <w:t xml:space="preserve">could </w:t>
      </w:r>
      <w:r w:rsidR="005D42E1" w:rsidRPr="008D2AF1">
        <w:t xml:space="preserve">only contrast slack and flooding tides. Nevertheless, it seems </w:t>
      </w:r>
      <w:r w:rsidR="00DA6701" w:rsidRPr="008D2AF1">
        <w:t>that</w:t>
      </w:r>
      <w:r w:rsidR="005D42E1" w:rsidRPr="008D2AF1">
        <w:t xml:space="preserve"> water flow due to tidal exchange enhance</w:t>
      </w:r>
      <w:r w:rsidR="007C32B4" w:rsidRPr="008D2AF1">
        <w:t>s</w:t>
      </w:r>
      <w:ins w:id="179" w:author="Em Lim" w:date="2025-07-31T16:28:00Z">
        <w:r w:rsidR="00280C8C" w:rsidRPr="008D2AF1">
          <w:t>, rather than masks,</w:t>
        </w:r>
      </w:ins>
      <w:r w:rsidR="005D42E1" w:rsidRPr="008D2AF1">
        <w:t xml:space="preserve"> NH₄⁺ variability within kelp forests</w:t>
      </w:r>
      <w:del w:id="180" w:author="Em Lim" w:date="2025-07-31T16:29:00Z">
        <w:r w:rsidR="005D42E1" w:rsidRPr="008D2AF1" w:rsidDel="00280C8C">
          <w:delText xml:space="preserve"> instead of masking it</w:delText>
        </w:r>
      </w:del>
      <w:r w:rsidR="005D42E1" w:rsidRPr="008D2AF1">
        <w:t xml:space="preserve">. </w:t>
      </w:r>
    </w:p>
    <w:p w14:paraId="26110237" w14:textId="75DDDB86" w:rsidR="0092007B" w:rsidRPr="008D2AF1" w:rsidRDefault="00900C38" w:rsidP="0092007B">
      <w:pPr>
        <w:spacing w:line="480" w:lineRule="auto"/>
        <w:ind w:firstLine="720"/>
      </w:pPr>
      <w:r w:rsidRPr="008D2AF1">
        <w:t xml:space="preserve">We uncovered additional drivers of differences in </w:t>
      </w:r>
      <w:r w:rsidR="001440F3" w:rsidRPr="008D2AF1">
        <w:rPr>
          <w:color w:val="000000"/>
        </w:rPr>
        <w:t xml:space="preserve">NH₄⁺ </w:t>
      </w:r>
      <w:r w:rsidRPr="008D2AF1">
        <w:t>concentration in</w:t>
      </w:r>
      <w:r w:rsidR="00044A18" w:rsidRPr="008D2AF1">
        <w:t>side</w:t>
      </w:r>
      <w:r w:rsidRPr="008D2AF1">
        <w:t xml:space="preserve"> and out</w:t>
      </w:r>
      <w:r w:rsidR="00044A18" w:rsidRPr="008D2AF1">
        <w:t xml:space="preserve">side </w:t>
      </w:r>
      <w:r w:rsidRPr="008D2AF1">
        <w:t xml:space="preserve">kelp forests, namely kelp species and animal biomass. </w:t>
      </w:r>
      <w:r w:rsidR="00D27303" w:rsidRPr="008D2AF1">
        <w:t xml:space="preserve">We found </w:t>
      </w:r>
      <w:del w:id="181" w:author="Em Lim" w:date="2025-07-31T14:22:00Z">
        <w:r w:rsidR="00D27303" w:rsidRPr="008D2AF1" w:rsidDel="00AE19DC">
          <w:delText xml:space="preserve">higher </w:delText>
        </w:r>
      </w:del>
      <w:ins w:id="182" w:author="Em Lim" w:date="2025-07-31T14:22:00Z">
        <w:r w:rsidR="00AE19DC" w:rsidRPr="008D2AF1">
          <w:t xml:space="preserve">greater </w:t>
        </w:r>
      </w:ins>
      <w:r w:rsidR="00D27303" w:rsidRPr="008D2AF1">
        <w:t xml:space="preserve">∆NH₄⁺ </w:t>
      </w:r>
      <w:r w:rsidR="002044A7" w:rsidRPr="008D2AF1">
        <w:t xml:space="preserve">(NH₄⁺ inside - NH₄⁺ outside) </w:t>
      </w:r>
      <w:r w:rsidR="00D27303" w:rsidRPr="008D2AF1">
        <w:t>in bull kelp</w:t>
      </w:r>
      <w:r w:rsidR="00AE1D23" w:rsidRPr="008D2AF1">
        <w:t xml:space="preserve"> </w:t>
      </w:r>
      <w:r w:rsidR="00D27303" w:rsidRPr="008D2AF1">
        <w:t xml:space="preserve">forests compared to giant kelp forests, which may be due to </w:t>
      </w:r>
      <w:r w:rsidR="00B13313" w:rsidRPr="008D2AF1">
        <w:t xml:space="preserve">their </w:t>
      </w:r>
      <w:r w:rsidR="00D27303" w:rsidRPr="008D2AF1">
        <w:t>different allocations of biomass in the water column and thus different alterations of water flow</w:t>
      </w:r>
      <w:r w:rsidRPr="008D2AF1">
        <w:t xml:space="preserve">. </w:t>
      </w:r>
      <w:r w:rsidR="00963154" w:rsidRPr="008D2AF1">
        <w:lastRenderedPageBreak/>
        <w:t xml:space="preserve">Indeed, </w:t>
      </w:r>
      <w:r w:rsidR="00963154" w:rsidRPr="008D2AF1">
        <w:fldChar w:fldCharType="begin"/>
      </w:r>
      <w:r w:rsidR="00A01D2E" w:rsidRPr="008D2AF1">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8D2AF1">
        <w:fldChar w:fldCharType="separate"/>
      </w:r>
      <w:r w:rsidR="00963154" w:rsidRPr="008D2AF1">
        <w:rPr>
          <w:noProof/>
        </w:rPr>
        <w:t>Traiger et al., (2022)</w:t>
      </w:r>
      <w:r w:rsidR="00963154" w:rsidRPr="008D2AF1">
        <w:fldChar w:fldCharType="end"/>
      </w:r>
      <w:r w:rsidR="00963154" w:rsidRPr="008D2AF1">
        <w:t xml:space="preserve"> found the effect of giant kelp forests on water chemistry was smaller than </w:t>
      </w:r>
      <w:r w:rsidR="00B13313" w:rsidRPr="008D2AF1">
        <w:t>that</w:t>
      </w:r>
      <w:r w:rsidR="00963154" w:rsidRPr="008D2AF1">
        <w:t xml:space="preserve"> of bull kelp </w:t>
      </w:r>
      <w:r w:rsidR="004873AE" w:rsidRPr="008D2AF1">
        <w:t>forests</w:t>
      </w:r>
      <w:r w:rsidR="00B13313" w:rsidRPr="008D2AF1">
        <w:t>,</w:t>
      </w:r>
      <w:r w:rsidR="004873AE" w:rsidRPr="008D2AF1">
        <w:t xml:space="preserve"> </w:t>
      </w:r>
      <w:r w:rsidR="00963154" w:rsidRPr="008D2AF1">
        <w:t xml:space="preserve">previously described by </w:t>
      </w:r>
      <w:r w:rsidR="00963154" w:rsidRPr="008D2AF1">
        <w:fldChar w:fldCharType="begin"/>
      </w:r>
      <w:r w:rsidR="00A01D2E" w:rsidRPr="008D2AF1">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8D2AF1">
        <w:fldChar w:fldCharType="separate"/>
      </w:r>
      <w:r w:rsidR="00963154" w:rsidRPr="008D2AF1">
        <w:rPr>
          <w:noProof/>
        </w:rPr>
        <w:t>Murie and Bourdeau (2020)</w:t>
      </w:r>
      <w:r w:rsidR="00963154" w:rsidRPr="008D2AF1">
        <w:fldChar w:fldCharType="end"/>
      </w:r>
      <w:r w:rsidR="00963154" w:rsidRPr="008D2AF1">
        <w:rPr>
          <w:noProof/>
        </w:rPr>
        <w:t>.</w:t>
      </w:r>
      <w:r w:rsidR="00C2344C" w:rsidRPr="008D2AF1">
        <w:rPr>
          <w:noProof/>
        </w:rPr>
        <w:t xml:space="preserve"> </w:t>
      </w:r>
      <w:ins w:id="183" w:author="Em Lim" w:date="2025-07-31T17:36:00Z">
        <w:r w:rsidR="000A1486" w:rsidRPr="008D2AF1">
          <w:rPr>
            <w:noProof/>
          </w:rPr>
          <w:t>Species-</w:t>
        </w:r>
      </w:ins>
      <w:ins w:id="184" w:author="Em Lim" w:date="2025-07-31T17:37:00Z">
        <w:r w:rsidR="000A1486" w:rsidRPr="008D2AF1">
          <w:rPr>
            <w:noProof/>
          </w:rPr>
          <w:t>specific NH₄⁺ uptake rates may also impact NH₄⁺ retention</w:t>
        </w:r>
      </w:ins>
      <w:ins w:id="185" w:author="Em Lim" w:date="2025-07-31T17:44:00Z">
        <w:r w:rsidR="000A1486" w:rsidRPr="008D2AF1">
          <w:rPr>
            <w:noProof/>
          </w:rPr>
          <w:t>, as giant kelp may have higher NH₄⁺ uptake rates than bull kelp</w:t>
        </w:r>
      </w:ins>
      <w:ins w:id="186" w:author="Em Lim" w:date="2025-07-31T17:37:00Z">
        <w:r w:rsidR="000A1486" w:rsidRPr="008D2AF1">
          <w:rPr>
            <w:noProof/>
          </w:rPr>
          <w:t xml:space="preserve"> </w:t>
        </w:r>
      </w:ins>
      <w:r w:rsidR="000A1486" w:rsidRPr="008D2AF1">
        <w:rPr>
          <w:noProof/>
        </w:rPr>
        <w:fldChar w:fldCharType="begin"/>
      </w:r>
      <w:r w:rsidR="008A0589">
        <w:rPr>
          <w:noProof/>
        </w:rPr>
        <w:instrText xml:space="preserve"> ADDIN ZOTERO_ITEM CSL_CITATION {"citationID":"StNHknxC","properties":{"formattedCitation":"(Ahn et al. 1998; Lees et al. 2024)","plainCitation":"(Ahn et al. 1998; Lees et al. 2024)","noteIndex":0},"citationItems":[{"id":5774,"uris":["http://zotero.org/users/local/idKDtb7T/items/96LSSB58"],"itemData":{"id":5774,"type":"article-journal","abstract":"In the laboratory, ammonium and nitrate uptakes were measured for juvenile Laminaria saccharina (L.) Lamour. and Nereocystis luetkeana (Mert.) Post. et Rupr. originating from a salmon sea cage farm in northwestern British Columbia, Canada. The effect of various concentrations of NH4+ and NO3-, which are typical of salmon farming environments, on uptakes values were examined. Both L. saccharina and Nereocystis revealed simultaneous uptake of NH4+ and NO3- when both NH4+ and NO3- were present in the medium. During a 3-h incubation, mean uptake rates of NH4+ and NO3- by L. saccharina ranged from 6.0–8.9 and 4.6–10.6 μmol gdw-1 h-1, respectively, and by Nereocystis, they ranged from 6.6–9.3 μmol gdw-1 h-1 and 6.1–17.0 μmol gdw-1 h-1, respectively. The highest uptake rates (14.8 μmol NH4+ gdw-1 h-1by L. saccharina and 27.2 μmol NO3- gdw-1 h-1 by Nereocystis) occurred at the highest concentration (40 μM NH4+ plus 30 μM NO3-) during a 1 h incubation. Nitrate uptake by both L. saccharina and Nereocystis increased linearly up to the highest nitrate level tested (30 μM), whereas uptake rates of ammonium were stable beyond 10 μM NH4+ to reach approximately 10 and 13 μmol gdw-1 h-1, respectively, for L. saccharina and Nereocystis. Unlike L. saccharina, Nereocystis showed a significant preference for NO3- when more than 20 μM NO3- was present in the medium ( p &lt;0.05). Both L. saccharina and Nereocystis would be suitable for integrated cultivation of salmon/kelp.","container-title":"Journal of Applied Phycology","DOI":"10.1023/A:1008092521651","ISSN":"1573-5176","issue":"4","journalAbbreviation":"J. Appl. Phycol.","language":"en","page":"333-340","source":"Springer Link","title":"Ammonium and nitrate uptake by &lt;i&gt;Laminaria saccharina&lt;/i&gt; and &lt;i&gt;Nereocystis luetkeana&lt;/i&gt; originating from a salmon sea cage farm","volume":"10","author":[{"family":"Ahn","given":"Okhyun"},{"family":"Petrell","given":"Royann J."},{"family":"Harrison","given":"Paul J."}],"issued":{"date-parts":[["1998",8,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0A1486" w:rsidRPr="008D2AF1">
        <w:rPr>
          <w:noProof/>
        </w:rPr>
        <w:fldChar w:fldCharType="separate"/>
      </w:r>
      <w:r w:rsidR="000A1486" w:rsidRPr="008D2AF1">
        <w:rPr>
          <w:noProof/>
        </w:rPr>
        <w:t>(Ahn et al. 1998; Lees et al. 2024)</w:t>
      </w:r>
      <w:r w:rsidR="000A1486" w:rsidRPr="008D2AF1">
        <w:rPr>
          <w:noProof/>
        </w:rPr>
        <w:fldChar w:fldCharType="end"/>
      </w:r>
      <w:ins w:id="187" w:author="Em Lim" w:date="2025-07-31T17:37:00Z">
        <w:r w:rsidR="000A1486" w:rsidRPr="008D2AF1">
          <w:rPr>
            <w:noProof/>
          </w:rPr>
          <w:t xml:space="preserve">. </w:t>
        </w:r>
      </w:ins>
      <w:r w:rsidR="008B6145" w:rsidRPr="008D2AF1">
        <w:rPr>
          <w:noProof/>
        </w:rPr>
        <w:t xml:space="preserve">Somewhat surprisingly, </w:t>
      </w:r>
      <w:del w:id="188" w:author="Isabelle Cote" w:date="2025-08-12T14:22:00Z">
        <w:r w:rsidR="008B6145" w:rsidRPr="008D2AF1" w:rsidDel="00FE4B73">
          <w:rPr>
            <w:noProof/>
          </w:rPr>
          <w:delText>at the no kelp sites</w:delText>
        </w:r>
        <w:r w:rsidR="00EE7832" w:rsidRPr="008D2AF1" w:rsidDel="00FE4B73">
          <w:rPr>
            <w:noProof/>
          </w:rPr>
          <w:delText>,</w:delText>
        </w:r>
        <w:r w:rsidR="008B6145" w:rsidRPr="008D2AF1" w:rsidDel="00FE4B73">
          <w:rPr>
            <w:noProof/>
          </w:rPr>
          <w:delText xml:space="preserve"> </w:delText>
        </w:r>
      </w:del>
      <w:r w:rsidR="008B6145" w:rsidRPr="008D2AF1">
        <w:rPr>
          <w:noProof/>
        </w:rPr>
        <w:t>NH₄⁺ was lower in the “inside” samples</w:t>
      </w:r>
      <w:ins w:id="189" w:author="Isabelle Cote" w:date="2025-08-12T14:28:00Z">
        <w:r w:rsidR="00805689" w:rsidRPr="008D2AF1">
          <w:rPr>
            <w:noProof/>
          </w:rPr>
          <w:t xml:space="preserve"> than in </w:t>
        </w:r>
      </w:ins>
      <w:del w:id="190" w:author="Isabelle Cote" w:date="2025-08-12T14:28:00Z">
        <w:r w:rsidR="008B6145" w:rsidRPr="008D2AF1" w:rsidDel="00805689">
          <w:rPr>
            <w:noProof/>
          </w:rPr>
          <w:delText xml:space="preserve">, </w:delText>
        </w:r>
        <w:r w:rsidR="008B6145" w:rsidRPr="008D2AF1" w:rsidDel="00FE4B73">
          <w:rPr>
            <w:noProof/>
          </w:rPr>
          <w:delText xml:space="preserve">which were closer to shore, compared to </w:delText>
        </w:r>
      </w:del>
      <w:r w:rsidR="008B6145" w:rsidRPr="008D2AF1">
        <w:rPr>
          <w:noProof/>
        </w:rPr>
        <w:t>the “outside” samples</w:t>
      </w:r>
      <w:ins w:id="191" w:author="Isabelle Cote" w:date="2025-08-12T14:28:00Z">
        <w:r w:rsidR="00805689" w:rsidRPr="008D2AF1">
          <w:rPr>
            <w:noProof/>
          </w:rPr>
          <w:t xml:space="preserve"> </w:t>
        </w:r>
      </w:ins>
      <w:del w:id="192" w:author="Isabelle Cote" w:date="2025-08-12T14:28:00Z">
        <w:r w:rsidR="007C32B4" w:rsidRPr="008D2AF1" w:rsidDel="00805689">
          <w:rPr>
            <w:noProof/>
          </w:rPr>
          <w:delText>,</w:delText>
        </w:r>
        <w:r w:rsidR="008B6145" w:rsidRPr="008D2AF1" w:rsidDel="00805689">
          <w:rPr>
            <w:noProof/>
          </w:rPr>
          <w:delText xml:space="preserve"> which were taken 5 m farther from shore</w:delText>
        </w:r>
      </w:del>
      <w:ins w:id="193" w:author="Isabelle Cote" w:date="2025-08-12T14:22:00Z">
        <w:r w:rsidR="00FE4B73" w:rsidRPr="008D2AF1">
          <w:rPr>
            <w:noProof/>
          </w:rPr>
          <w:t>at the no</w:t>
        </w:r>
      </w:ins>
      <w:ins w:id="194" w:author="Isabelle Cote" w:date="2025-08-12T15:28:00Z">
        <w:r w:rsidR="009E5BC2" w:rsidRPr="008D2AF1">
          <w:rPr>
            <w:noProof/>
          </w:rPr>
          <w:t>-</w:t>
        </w:r>
      </w:ins>
      <w:ins w:id="195" w:author="Isabelle Cote" w:date="2025-08-12T14:22:00Z">
        <w:r w:rsidR="00FE4B73" w:rsidRPr="008D2AF1">
          <w:rPr>
            <w:noProof/>
          </w:rPr>
          <w:t xml:space="preserve">kelp sites. </w:t>
        </w:r>
      </w:ins>
      <w:del w:id="196" w:author="Isabelle Cote" w:date="2025-08-12T14:22:00Z">
        <w:r w:rsidR="00232D3A" w:rsidRPr="008D2AF1" w:rsidDel="00FE4B73">
          <w:rPr>
            <w:noProof/>
          </w:rPr>
          <w:delText xml:space="preserve"> </w:delText>
        </w:r>
      </w:del>
      <w:ins w:id="197" w:author="Isabelle Cote" w:date="2025-08-12T14:28:00Z">
        <w:r w:rsidR="00805689" w:rsidRPr="008D2AF1">
          <w:t>D</w:t>
        </w:r>
      </w:ins>
      <w:del w:id="198" w:author="Isabelle Cote" w:date="2025-08-12T14:28:00Z">
        <w:r w:rsidR="00232D3A" w:rsidRPr="008D2AF1" w:rsidDel="00805689">
          <w:rPr>
            <w:noProof/>
          </w:rPr>
          <w:delText>and often slightly deeper</w:delText>
        </w:r>
        <w:r w:rsidR="00232D3A" w:rsidRPr="008D2AF1" w:rsidDel="00805689">
          <w:delText xml:space="preserve"> d</w:delText>
        </w:r>
      </w:del>
      <w:r w:rsidR="00232D3A" w:rsidRPr="008D2AF1">
        <w:t>espite our efforts to maintain a consistent sampling depth</w:t>
      </w:r>
      <w:ins w:id="199" w:author="Isabelle Cote" w:date="2025-08-12T14:29:00Z">
        <w:r w:rsidR="00805689" w:rsidRPr="008D2AF1">
          <w:t>, the “inside” samples were taken at slightly shallower depths since they were closer to shore</w:t>
        </w:r>
      </w:ins>
      <w:r w:rsidR="008B6145" w:rsidRPr="008D2AF1">
        <w:rPr>
          <w:noProof/>
        </w:rPr>
        <w:t xml:space="preserve">. </w:t>
      </w:r>
      <w:ins w:id="200" w:author="Isabelle Cote" w:date="2025-08-12T14:30:00Z">
        <w:r w:rsidR="00805689" w:rsidRPr="008D2AF1">
          <w:rPr>
            <w:noProof/>
          </w:rPr>
          <w:t xml:space="preserve">This result is therefore in line with the observation that </w:t>
        </w:r>
      </w:ins>
      <w:r w:rsidR="0092007B" w:rsidRPr="008D2AF1">
        <w:t xml:space="preserve">NH₄⁺ tends to </w:t>
      </w:r>
      <w:r w:rsidR="0092007B" w:rsidRPr="008D2AF1">
        <w:rPr>
          <w:i/>
          <w:iCs/>
        </w:rPr>
        <w:t>increase</w:t>
      </w:r>
      <w:r w:rsidR="0092007B" w:rsidRPr="008D2AF1">
        <w:t xml:space="preserve"> with depth </w:t>
      </w:r>
      <w:r w:rsidR="0092007B" w:rsidRPr="008D2AF1">
        <w:fldChar w:fldCharType="begin"/>
      </w:r>
      <w:r w:rsidR="00E96FFC" w:rsidRPr="008D2AF1">
        <w:instrText xml:space="preserve"> ADDIN ZOTERO_ITEM CSL_CITATION {"citationID":"euqlI6km","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8D2AF1">
        <w:fldChar w:fldCharType="separate"/>
      </w:r>
      <w:r w:rsidR="00E96FFC" w:rsidRPr="008D2AF1">
        <w:rPr>
          <w:noProof/>
        </w:rPr>
        <w:t>(Brzezinksi et al. 2013)</w:t>
      </w:r>
      <w:r w:rsidR="0092007B" w:rsidRPr="008D2AF1">
        <w:fldChar w:fldCharType="end"/>
      </w:r>
      <w:del w:id="201" w:author="Isabelle Cote" w:date="2025-08-12T14:30:00Z">
        <w:r w:rsidR="0092007B" w:rsidRPr="008D2AF1" w:rsidDel="00805689">
          <w:delText>, which might explain this result</w:delText>
        </w:r>
      </w:del>
      <w:r w:rsidR="0092007B" w:rsidRPr="008D2AF1">
        <w:t xml:space="preserve">. </w:t>
      </w:r>
      <w:ins w:id="202" w:author="Isabelle Cote" w:date="2025-08-12T15:29:00Z">
        <w:r w:rsidR="009E5BC2" w:rsidRPr="008D2AF1">
          <w:t xml:space="preserve">The fact that we </w:t>
        </w:r>
      </w:ins>
      <w:del w:id="203" w:author="Isabelle Cote" w:date="2025-08-12T15:29:00Z">
        <w:r w:rsidR="008B6145" w:rsidRPr="008D2AF1" w:rsidDel="009E5BC2">
          <w:delText xml:space="preserve">As we </w:delText>
        </w:r>
      </w:del>
      <w:r w:rsidR="008B6145" w:rsidRPr="008D2AF1">
        <w:t>found the opposite trend at our kelp sites</w:t>
      </w:r>
      <w:ins w:id="204" w:author="Isabelle Cote" w:date="2025-08-12T15:30:00Z">
        <w:r w:rsidR="009E5BC2" w:rsidRPr="008D2AF1">
          <w:t xml:space="preserve"> increases our </w:t>
        </w:r>
      </w:ins>
      <w:del w:id="205" w:author="Isabelle Cote" w:date="2025-08-12T15:30:00Z">
        <w:r w:rsidR="008B6145" w:rsidRPr="008D2AF1" w:rsidDel="009E5BC2">
          <w:delText xml:space="preserve">, where the “inside” kelp forest samples had more NH₄⁺ than the possibly deeper “outside” samples, </w:delText>
        </w:r>
        <w:r w:rsidR="00F069E4" w:rsidRPr="008D2AF1" w:rsidDel="009E5BC2">
          <w:delText xml:space="preserve">we are </w:delText>
        </w:r>
      </w:del>
      <w:r w:rsidR="007E33DF" w:rsidRPr="008D2AF1">
        <w:t>confiden</w:t>
      </w:r>
      <w:ins w:id="206" w:author="Isabelle Cote" w:date="2025-08-12T15:30:00Z">
        <w:r w:rsidR="009E5BC2" w:rsidRPr="008D2AF1">
          <w:t>ce</w:t>
        </w:r>
      </w:ins>
      <w:del w:id="207" w:author="Isabelle Cote" w:date="2025-08-12T15:30:00Z">
        <w:r w:rsidR="007E33DF" w:rsidRPr="008D2AF1" w:rsidDel="009E5BC2">
          <w:delText>t</w:delText>
        </w:r>
      </w:del>
      <w:r w:rsidR="007E33DF" w:rsidRPr="008D2AF1">
        <w:t xml:space="preserve"> </w:t>
      </w:r>
      <w:del w:id="208" w:author="Isabelle Cote" w:date="2025-08-12T15:30:00Z">
        <w:r w:rsidR="007E33DF" w:rsidRPr="008D2AF1" w:rsidDel="009E5BC2">
          <w:delText>this result is due to</w:delText>
        </w:r>
      </w:del>
      <w:ins w:id="209" w:author="Isabelle Cote" w:date="2025-08-12T15:30:00Z">
        <w:r w:rsidR="009E5BC2" w:rsidRPr="008D2AF1">
          <w:t>that kelp help to retain</w:t>
        </w:r>
      </w:ins>
      <w:del w:id="210" w:author="Isabelle Cote" w:date="2025-08-12T15:30:00Z">
        <w:r w:rsidR="007E33DF" w:rsidRPr="008D2AF1" w:rsidDel="009E5BC2">
          <w:delText xml:space="preserve"> retention of</w:delText>
        </w:r>
      </w:del>
      <w:r w:rsidR="007E33DF" w:rsidRPr="008D2AF1">
        <w:t xml:space="preserve"> NH₄⁺ </w:t>
      </w:r>
      <w:del w:id="211" w:author="Isabelle Cote" w:date="2025-08-12T15:31:00Z">
        <w:r w:rsidR="007E33DF" w:rsidRPr="008D2AF1" w:rsidDel="009E5BC2">
          <w:delText xml:space="preserve">by kelp, </w:delText>
        </w:r>
        <w:r w:rsidR="00232D3A" w:rsidRPr="008D2AF1" w:rsidDel="009E5BC2">
          <w:delText>instead of</w:delText>
        </w:r>
        <w:r w:rsidR="007E33DF" w:rsidRPr="008D2AF1" w:rsidDel="009E5BC2">
          <w:delText xml:space="preserve"> an artifact of our sampling procedure</w:delText>
        </w:r>
      </w:del>
      <w:ins w:id="212" w:author="Isabelle Cote" w:date="2025-08-12T15:31:00Z">
        <w:r w:rsidR="009E5BC2" w:rsidRPr="008D2AF1">
          <w:t>within forests</w:t>
        </w:r>
      </w:ins>
      <w:r w:rsidR="007E33DF" w:rsidRPr="008D2AF1">
        <w:t xml:space="preserve">. </w:t>
      </w:r>
    </w:p>
    <w:p w14:paraId="34D203A6" w14:textId="55E9BA47" w:rsidR="00170FF2" w:rsidRPr="008D2AF1" w:rsidRDefault="00497588" w:rsidP="00B736E4">
      <w:pPr>
        <w:spacing w:line="480" w:lineRule="auto"/>
        <w:ind w:firstLine="720"/>
      </w:pPr>
      <w:r w:rsidRPr="008D2AF1">
        <w:t>Even though</w:t>
      </w:r>
      <w:r w:rsidR="0067173A" w:rsidRPr="008D2AF1">
        <w:t xml:space="preserve"> k</w:t>
      </w:r>
      <w:r w:rsidR="003E52B7" w:rsidRPr="008D2AF1">
        <w:t xml:space="preserve">elp forests attract dense aggregations of fishes and invertebrates, the positive </w:t>
      </w:r>
      <w:r w:rsidR="0067173A" w:rsidRPr="008D2AF1">
        <w:t>effect of</w:t>
      </w:r>
      <w:r w:rsidR="003E52B7" w:rsidRPr="008D2AF1">
        <w:t xml:space="preserve"> animal biomass </w:t>
      </w:r>
      <w:r w:rsidR="0067173A" w:rsidRPr="008D2AF1">
        <w:t>on</w:t>
      </w:r>
      <w:r w:rsidR="003E52B7" w:rsidRPr="008D2AF1">
        <w:t xml:space="preserve"> ∆NH₄⁺ was weak and mediated by water flow and kelp biomass</w:t>
      </w:r>
      <w:r w:rsidR="003933B7" w:rsidRPr="008D2AF1">
        <w:t xml:space="preserve">. </w:t>
      </w:r>
      <w:r w:rsidR="00630AE5" w:rsidRPr="008D2AF1">
        <w:t>Shannon diversity was positively associated with both animal and kelp biomass (</w:t>
      </w:r>
      <w:r w:rsidR="001B7FB1" w:rsidRPr="008D2AF1">
        <w:t xml:space="preserve">Fig. </w:t>
      </w:r>
      <w:del w:id="213" w:author="Em Lim" w:date="2025-08-25T16:00:00Z" w16du:dateUtc="2025-08-25T23:00:00Z">
        <w:r w:rsidR="001B7FB1" w:rsidRPr="008D2AF1" w:rsidDel="00D136B6">
          <w:delText>S1.</w:delText>
        </w:r>
        <w:r w:rsidR="00AA2B21" w:rsidRPr="008D2AF1" w:rsidDel="00D136B6">
          <w:delText>0</w:delText>
        </w:r>
      </w:del>
      <w:ins w:id="214" w:author="Em Lim" w:date="2025-08-25T16:00:00Z" w16du:dateUtc="2025-08-25T23:00:00Z">
        <w:r w:rsidR="00D136B6">
          <w:t>S</w:t>
        </w:r>
      </w:ins>
      <w:r w:rsidR="001B7FB1" w:rsidRPr="008D2AF1">
        <w:t>2)</w:t>
      </w:r>
      <w:r w:rsidR="00630AE5" w:rsidRPr="008D2AF1">
        <w:t xml:space="preserve"> but </w:t>
      </w:r>
      <w:r w:rsidR="00805988" w:rsidRPr="008D2AF1">
        <w:t>had no effect on</w:t>
      </w:r>
      <w:r w:rsidR="00630AE5" w:rsidRPr="008D2AF1">
        <w:t xml:space="preserve"> ∆NH₄⁺. </w:t>
      </w:r>
      <w:r w:rsidR="00B7637C" w:rsidRPr="008D2AF1">
        <w:t>T</w:t>
      </w:r>
      <w:r w:rsidR="00360246" w:rsidRPr="008D2AF1">
        <w:t>he</w:t>
      </w:r>
      <w:r w:rsidR="00965054" w:rsidRPr="008D2AF1">
        <w:t xml:space="preserve"> </w:t>
      </w:r>
      <w:r w:rsidR="00806D42" w:rsidRPr="008D2AF1">
        <w:t xml:space="preserve">negative interactions between animal biomass and both tide and kelp </w:t>
      </w:r>
      <w:r w:rsidR="003F3DBB" w:rsidRPr="008D2AF1">
        <w:t xml:space="preserve">biomass </w:t>
      </w:r>
      <w:r w:rsidR="00806D42" w:rsidRPr="008D2AF1">
        <w:t xml:space="preserve">suggest a potentially saturating relationship </w:t>
      </w:r>
      <w:r w:rsidR="00BA4AFF" w:rsidRPr="008D2AF1">
        <w:t xml:space="preserve">among </w:t>
      </w:r>
      <w:r w:rsidR="00806D42" w:rsidRPr="008D2AF1">
        <w:t>these variables.</w:t>
      </w:r>
      <w:r w:rsidR="00BE2765" w:rsidRPr="008D2AF1">
        <w:t xml:space="preserve"> W</w:t>
      </w:r>
      <w:r w:rsidR="006005D7" w:rsidRPr="008D2AF1">
        <w:t xml:space="preserve">hen animal biomass </w:t>
      </w:r>
      <w:r w:rsidR="00BE2765" w:rsidRPr="008D2AF1">
        <w:t>was</w:t>
      </w:r>
      <w:r w:rsidR="006005D7" w:rsidRPr="008D2AF1">
        <w:t xml:space="preserve"> low, increased kelp </w:t>
      </w:r>
      <w:r w:rsidR="00742266" w:rsidRPr="008D2AF1">
        <w:t xml:space="preserve">biomass </w:t>
      </w:r>
      <w:r w:rsidR="006005D7" w:rsidRPr="008D2AF1">
        <w:t xml:space="preserve">or </w:t>
      </w:r>
      <w:r w:rsidR="00246B2A" w:rsidRPr="008D2AF1">
        <w:t>tidal exchange</w:t>
      </w:r>
      <w:r w:rsidR="006005D7" w:rsidRPr="008D2AF1">
        <w:t xml:space="preserve"> increase</w:t>
      </w:r>
      <w:r w:rsidR="00BE2765" w:rsidRPr="008D2AF1">
        <w:t>d</w:t>
      </w:r>
      <w:r w:rsidR="006005D7" w:rsidRPr="008D2AF1">
        <w:t xml:space="preserve"> </w:t>
      </w:r>
      <w:r w:rsidR="004F2705" w:rsidRPr="008D2AF1">
        <w:t>∆</w:t>
      </w:r>
      <w:r w:rsidR="006005D7" w:rsidRPr="008D2AF1">
        <w:t>NH₄⁺</w:t>
      </w:r>
      <w:r w:rsidR="00411CC2" w:rsidRPr="008D2AF1">
        <w:t xml:space="preserve">, whereas </w:t>
      </w:r>
      <w:r w:rsidR="006005D7" w:rsidRPr="008D2AF1">
        <w:t>at high animal biomass, increasing kelp or flow ha</w:t>
      </w:r>
      <w:r w:rsidR="00BE2765" w:rsidRPr="008D2AF1">
        <w:t>d</w:t>
      </w:r>
      <w:r w:rsidR="006005D7" w:rsidRPr="008D2AF1">
        <w:t xml:space="preserve"> no effect. There may </w:t>
      </w:r>
      <w:r w:rsidR="00742266" w:rsidRPr="008D2AF1">
        <w:t xml:space="preserve">therefore </w:t>
      </w:r>
      <w:r w:rsidR="006005D7" w:rsidRPr="008D2AF1">
        <w:t xml:space="preserve">be a threshold for how much animals can saturate and therefore increase </w:t>
      </w:r>
      <w:r w:rsidR="00742266" w:rsidRPr="008D2AF1">
        <w:t>∆</w:t>
      </w:r>
      <w:r w:rsidR="006005D7" w:rsidRPr="008D2AF1">
        <w:t>NH₄⁺</w:t>
      </w:r>
      <w:r w:rsidR="00411CC2" w:rsidRPr="008D2AF1">
        <w:t xml:space="preserve"> in kelp forest ecosystems</w:t>
      </w:r>
      <w:r w:rsidR="00683FC3" w:rsidRPr="008D2AF1">
        <w:t>. B</w:t>
      </w:r>
      <w:r w:rsidR="006005D7" w:rsidRPr="008D2AF1">
        <w:t xml:space="preserve">eyond </w:t>
      </w:r>
      <w:r w:rsidR="00683FC3" w:rsidRPr="008D2AF1">
        <w:t xml:space="preserve">this point, </w:t>
      </w:r>
      <w:r w:rsidR="006005D7" w:rsidRPr="008D2AF1">
        <w:t xml:space="preserve">increased </w:t>
      </w:r>
      <w:r w:rsidR="00246B2A" w:rsidRPr="008D2AF1">
        <w:t>water motion</w:t>
      </w:r>
      <w:r w:rsidR="006005D7" w:rsidRPr="008D2AF1">
        <w:t xml:space="preserve"> or kelp </w:t>
      </w:r>
      <w:r w:rsidR="00683FC3" w:rsidRPr="008D2AF1">
        <w:t xml:space="preserve">biomass </w:t>
      </w:r>
      <w:r w:rsidR="006005D7" w:rsidRPr="008D2AF1">
        <w:t xml:space="preserve">no longer </w:t>
      </w:r>
      <w:r w:rsidR="00683FC3" w:rsidRPr="008D2AF1">
        <w:t>enhance</w:t>
      </w:r>
      <w:r w:rsidR="0067173A" w:rsidRPr="008D2AF1">
        <w:t>s</w:t>
      </w:r>
      <w:r w:rsidR="006005D7" w:rsidRPr="008D2AF1">
        <w:t xml:space="preserve"> </w:t>
      </w:r>
      <w:r w:rsidRPr="008D2AF1">
        <w:t xml:space="preserve">NH₄⁺ </w:t>
      </w:r>
      <w:r w:rsidR="00742266" w:rsidRPr="008D2AF1">
        <w:t>inside kelp forests relative to the forest edge.</w:t>
      </w:r>
      <w:r w:rsidR="003933B7" w:rsidRPr="008D2AF1">
        <w:t xml:space="preserve"> </w:t>
      </w:r>
      <w:ins w:id="215" w:author="Em Lim" w:date="2025-08-13T11:08:00Z">
        <w:r w:rsidR="00B736E4">
          <w:t>Our RLS surveys captured kelp forest associated communities, but we did not pair RLS surveys inside and outside forests. Therefore, we were unable to account for animal biomass outside forests, which might have reduced noise</w:t>
        </w:r>
        <w:r w:rsidR="009A4279">
          <w:t xml:space="preserve"> in the model</w:t>
        </w:r>
        <w:r w:rsidR="00B736E4">
          <w:t>.</w:t>
        </w:r>
      </w:ins>
    </w:p>
    <w:p w14:paraId="2449845A" w14:textId="77777777" w:rsidR="004D04FC" w:rsidRPr="008D2AF1" w:rsidRDefault="004D04FC" w:rsidP="000F32ED">
      <w:pPr>
        <w:spacing w:line="480" w:lineRule="auto"/>
        <w:ind w:firstLine="720"/>
      </w:pPr>
    </w:p>
    <w:p w14:paraId="72A48378" w14:textId="56AA1644" w:rsidR="00306F1F" w:rsidRPr="008D2AF1" w:rsidRDefault="00B10FF6" w:rsidP="00306F1F">
      <w:pPr>
        <w:spacing w:line="480" w:lineRule="auto"/>
        <w:rPr>
          <w:i/>
          <w:iCs/>
        </w:rPr>
      </w:pPr>
      <w:r w:rsidRPr="008D2AF1">
        <w:rPr>
          <w:i/>
          <w:iCs/>
        </w:rPr>
        <w:lastRenderedPageBreak/>
        <w:t>F</w:t>
      </w:r>
      <w:r w:rsidR="00B46066" w:rsidRPr="008D2AF1">
        <w:rPr>
          <w:i/>
          <w:iCs/>
        </w:rPr>
        <w:t>ine</w:t>
      </w:r>
      <w:r w:rsidR="005D293A" w:rsidRPr="008D2AF1">
        <w:rPr>
          <w:i/>
          <w:iCs/>
        </w:rPr>
        <w:t>-</w:t>
      </w:r>
      <w:r w:rsidR="004F7AE3" w:rsidRPr="008D2AF1">
        <w:rPr>
          <w:i/>
          <w:iCs/>
        </w:rPr>
        <w:t>scale</w:t>
      </w:r>
      <w:r w:rsidRPr="008D2AF1">
        <w:rPr>
          <w:i/>
          <w:iCs/>
        </w:rPr>
        <w:t xml:space="preserve"> (microhabitat</w:t>
      </w:r>
      <w:r w:rsidR="00B46066" w:rsidRPr="008D2AF1">
        <w:rPr>
          <w:i/>
          <w:iCs/>
        </w:rPr>
        <w:t>)</w:t>
      </w:r>
      <w:r w:rsidR="005D293A" w:rsidRPr="008D2AF1">
        <w:rPr>
          <w:i/>
          <w:iCs/>
        </w:rPr>
        <w:t xml:space="preserve"> variation</w:t>
      </w:r>
    </w:p>
    <w:p w14:paraId="7CE6CE0F" w14:textId="67AEADD8" w:rsidR="00327838" w:rsidRPr="008D2AF1" w:rsidRDefault="002F7230" w:rsidP="005D293A">
      <w:pPr>
        <w:spacing w:line="480" w:lineRule="auto"/>
      </w:pPr>
      <w:r w:rsidRPr="008D2AF1">
        <w:t>At</w:t>
      </w:r>
      <w:r w:rsidR="00926BE5" w:rsidRPr="008D2AF1">
        <w:t xml:space="preserve"> the smallest scale of variability tested, </w:t>
      </w:r>
      <w:r w:rsidR="006610AC" w:rsidRPr="008D2AF1">
        <w:t>w</w:t>
      </w:r>
      <w:r w:rsidR="00282591" w:rsidRPr="008D2AF1">
        <w:t>e found</w:t>
      </w:r>
      <w:r w:rsidR="00906B6A" w:rsidRPr="008D2AF1">
        <w:t xml:space="preserve"> </w:t>
      </w:r>
      <w:r w:rsidR="00282591" w:rsidRPr="008D2AF1">
        <w:t xml:space="preserve">evidence of variation in NH₄⁺ </w:t>
      </w:r>
      <w:r w:rsidR="0041334E" w:rsidRPr="008D2AF1">
        <w:t xml:space="preserve">only </w:t>
      </w:r>
      <w:r w:rsidR="00282591" w:rsidRPr="008D2AF1">
        <w:t xml:space="preserve">in our cage experiments in the sheltered inlet, which </w:t>
      </w:r>
      <w:r w:rsidR="00CC5E86" w:rsidRPr="008D2AF1">
        <w:t>may</w:t>
      </w:r>
      <w:r w:rsidR="00282591" w:rsidRPr="008D2AF1">
        <w:t xml:space="preserve"> suggest </w:t>
      </w:r>
      <w:r w:rsidR="00C21487" w:rsidRPr="008D2AF1">
        <w:t xml:space="preserve">that </w:t>
      </w:r>
      <w:r w:rsidR="00282591" w:rsidRPr="008D2AF1">
        <w:t xml:space="preserve">water motion mediates variation at this scale as well. </w:t>
      </w:r>
      <w:r w:rsidR="00232D3A" w:rsidRPr="008D2AF1">
        <w:t xml:space="preserve">Under </w:t>
      </w:r>
      <w:r w:rsidR="004B7CC5" w:rsidRPr="008D2AF1">
        <w:t xml:space="preserve">laboratory conditions we confirmed that NH₄⁺ enrichment by animals declines with increasing flow rates (Fig. </w:t>
      </w:r>
      <w:del w:id="216" w:author="Em Lim" w:date="2025-08-25T16:01:00Z" w16du:dateUtc="2025-08-25T23:01:00Z">
        <w:r w:rsidR="00AA2B21" w:rsidRPr="008D2AF1" w:rsidDel="00D136B6">
          <w:delText>S1.0</w:delText>
        </w:r>
      </w:del>
      <w:ins w:id="217" w:author="Em Lim" w:date="2025-08-25T16:01:00Z" w16du:dateUtc="2025-08-25T23:01:00Z">
        <w:r w:rsidR="00D136B6">
          <w:t>S</w:t>
        </w:r>
      </w:ins>
      <w:r w:rsidR="00AA2B21" w:rsidRPr="008D2AF1">
        <w:t>3</w:t>
      </w:r>
      <w:r w:rsidR="004B7CC5" w:rsidRPr="008D2AF1">
        <w:t xml:space="preserve">). </w:t>
      </w:r>
      <w:r w:rsidR="0041334E" w:rsidRPr="008D2AF1">
        <w:t>Alternative</w:t>
      </w:r>
      <w:r w:rsidR="00327838" w:rsidRPr="008D2AF1">
        <w:t xml:space="preserve"> or complementary</w:t>
      </w:r>
      <w:r w:rsidR="0041334E" w:rsidRPr="008D2AF1">
        <w:t xml:space="preserve"> explanations include a taxonomic effect and/or an experimental effect. The crabs in the sheltered cages excreted NH₄⁺ at a rate roughly 6x </w:t>
      </w:r>
      <w:del w:id="218" w:author="Em Lim" w:date="2025-07-31T14:22:00Z">
        <w:r w:rsidR="0041334E" w:rsidRPr="008D2AF1" w:rsidDel="00AE19DC">
          <w:delText xml:space="preserve">higher </w:delText>
        </w:r>
      </w:del>
      <w:ins w:id="219" w:author="Em Lim" w:date="2025-07-31T14:22:00Z">
        <w:r w:rsidR="00AE19DC" w:rsidRPr="008D2AF1">
          <w:t xml:space="preserve">greater </w:t>
        </w:r>
      </w:ins>
      <w:r w:rsidR="0041334E" w:rsidRPr="008D2AF1">
        <w:t>than the sea cucumbers caged in the more exposed location</w:t>
      </w:r>
      <w:r w:rsidR="00497588" w:rsidRPr="008D2AF1">
        <w:t xml:space="preserve">. </w:t>
      </w:r>
      <w:r w:rsidR="0041334E" w:rsidRPr="008D2AF1">
        <w:t xml:space="preserve">This difference </w:t>
      </w:r>
      <w:r w:rsidR="00327838" w:rsidRPr="008D2AF1">
        <w:t xml:space="preserve">in </w:t>
      </w:r>
      <w:r w:rsidR="00497588" w:rsidRPr="008D2AF1">
        <w:t xml:space="preserve">NH₄⁺ </w:t>
      </w:r>
      <w:r w:rsidR="00327838" w:rsidRPr="008D2AF1">
        <w:t xml:space="preserve">production </w:t>
      </w:r>
      <w:r w:rsidR="0041334E" w:rsidRPr="008D2AF1">
        <w:t>could have given us more scope to detect differences</w:t>
      </w:r>
      <w:r w:rsidR="00327838" w:rsidRPr="008D2AF1">
        <w:t xml:space="preserve"> among treatments in the protected inlet. In addition, the crab cages were constructed with only two mesh windows, in contrast to the fully meshed cages of sea cucumbers, which could have promoted nutrient retention in the former. </w:t>
      </w:r>
      <w:r w:rsidRPr="008D2AF1">
        <w:t xml:space="preserve">The experimental duration was also shorter </w:t>
      </w:r>
      <w:r w:rsidR="00EF3D0C" w:rsidRPr="008D2AF1">
        <w:t xml:space="preserve">for the </w:t>
      </w:r>
      <w:r w:rsidRPr="008D2AF1">
        <w:t>sea cucumber</w:t>
      </w:r>
      <w:r w:rsidR="00EF3D0C" w:rsidRPr="008D2AF1">
        <w:t xml:space="preserve"> experiment</w:t>
      </w:r>
      <w:r w:rsidRPr="008D2AF1">
        <w:t xml:space="preserve">, but NH₄⁺ concentrations </w:t>
      </w:r>
      <w:r w:rsidR="00EF3D0C" w:rsidRPr="008D2AF1">
        <w:t xml:space="preserve">in the crab cages </w:t>
      </w:r>
      <w:r w:rsidR="002B7A8C" w:rsidRPr="008D2AF1">
        <w:t xml:space="preserve">were consistent </w:t>
      </w:r>
      <w:r w:rsidR="00CA5366" w:rsidRPr="008D2AF1">
        <w:t>across</w:t>
      </w:r>
      <w:r w:rsidR="002B7A8C" w:rsidRPr="008D2AF1">
        <w:t xml:space="preserve"> </w:t>
      </w:r>
      <w:r w:rsidR="00CA5366" w:rsidRPr="008D2AF1">
        <w:t>the three sampling days (</w:t>
      </w:r>
      <w:r w:rsidR="002B7A8C" w:rsidRPr="008D2AF1">
        <w:t>day one</w:t>
      </w:r>
      <w:r w:rsidR="00CA5366" w:rsidRPr="008D2AF1">
        <w:t xml:space="preserve">, four, and </w:t>
      </w:r>
      <w:r w:rsidR="002B7A8C" w:rsidRPr="008D2AF1">
        <w:t>nine</w:t>
      </w:r>
      <w:r w:rsidR="00CA5366" w:rsidRPr="008D2AF1">
        <w:t>)</w:t>
      </w:r>
      <w:r w:rsidR="002B7A8C" w:rsidRPr="008D2AF1">
        <w:t xml:space="preserve"> so</w:t>
      </w:r>
      <w:r w:rsidR="003C0BA5" w:rsidRPr="008D2AF1">
        <w:t xml:space="preserve"> cumulative</w:t>
      </w:r>
      <w:r w:rsidR="002B7A8C" w:rsidRPr="008D2AF1">
        <w:t xml:space="preserve"> </w:t>
      </w:r>
      <w:r w:rsidRPr="008D2AF1">
        <w:t xml:space="preserve">enrichment </w:t>
      </w:r>
      <w:r w:rsidR="00EF3D0C" w:rsidRPr="008D2AF1">
        <w:t xml:space="preserve">is </w:t>
      </w:r>
      <w:r w:rsidR="003C0BA5" w:rsidRPr="008D2AF1">
        <w:t>un</w:t>
      </w:r>
      <w:r w:rsidR="00EF3D0C" w:rsidRPr="008D2AF1">
        <w:t>likely</w:t>
      </w:r>
      <w:r w:rsidRPr="008D2AF1">
        <w:t xml:space="preserve">. </w:t>
      </w:r>
    </w:p>
    <w:p w14:paraId="34B4733F" w14:textId="792FF3A2" w:rsidR="00CC5E86" w:rsidRPr="008D2AF1" w:rsidRDefault="00B10FF6" w:rsidP="00EC66B6">
      <w:pPr>
        <w:spacing w:line="480" w:lineRule="auto"/>
        <w:ind w:firstLine="720"/>
      </w:pPr>
      <w:r w:rsidRPr="008D2AF1">
        <w:t>Fine</w:t>
      </w:r>
      <w:r w:rsidR="00033D21" w:rsidRPr="008D2AF1">
        <w:t>-</w:t>
      </w:r>
      <w:r w:rsidRPr="008D2AF1">
        <w:t>scale NH₄⁺</w:t>
      </w:r>
      <w:r w:rsidR="00CC5E86" w:rsidRPr="008D2AF1">
        <w:t xml:space="preserve"> enrichment by animals is </w:t>
      </w:r>
      <w:r w:rsidR="00327838" w:rsidRPr="008D2AF1">
        <w:t xml:space="preserve">nevertheless </w:t>
      </w:r>
      <w:r w:rsidR="00CC5E86" w:rsidRPr="008D2AF1">
        <w:t xml:space="preserve">possible in wave-exposed conditions; </w:t>
      </w:r>
      <w:r w:rsidR="00327838" w:rsidRPr="008D2AF1">
        <w:t xml:space="preserve">for example, </w:t>
      </w:r>
      <w:r w:rsidR="00CC5E86" w:rsidRPr="008D2AF1">
        <w:t xml:space="preserve">seawater above mussel beds had </w:t>
      </w:r>
      <w:r w:rsidR="00906B6A" w:rsidRPr="008D2AF1">
        <w:t>~</w:t>
      </w:r>
      <w:r w:rsidR="00CC5E86" w:rsidRPr="008D2AF1">
        <w:t>1</w:t>
      </w:r>
      <w:r w:rsidR="00906B6A" w:rsidRPr="008D2AF1">
        <w:t>6</w:t>
      </w:r>
      <w:r w:rsidR="00CC5E86" w:rsidRPr="008D2AF1">
        <w:t xml:space="preserve">x </w:t>
      </w:r>
      <w:del w:id="220" w:author="Em Lim" w:date="2025-07-31T14:23:00Z">
        <w:r w:rsidR="00CC5E86" w:rsidRPr="008D2AF1" w:rsidDel="00AE19DC">
          <w:delText xml:space="preserve">higher </w:delText>
        </w:r>
      </w:del>
      <w:ins w:id="221" w:author="Em Lim" w:date="2025-07-31T14:23:00Z">
        <w:r w:rsidR="00AE19DC" w:rsidRPr="008D2AF1">
          <w:t xml:space="preserve">greater </w:t>
        </w:r>
      </w:ins>
      <w:r w:rsidR="00CC5E86" w:rsidRPr="008D2AF1">
        <w:t xml:space="preserve">NH₄⁺ compared to neighbouring rock </w:t>
      </w:r>
      <w:r w:rsidR="00327838" w:rsidRPr="008D2AF1">
        <w:t xml:space="preserve">without mussels </w:t>
      </w:r>
      <w:r w:rsidR="00C21487" w:rsidRPr="008D2AF1">
        <w:t>on the northern California coast</w:t>
      </w:r>
      <w:r w:rsidR="00327838" w:rsidRPr="008D2AF1">
        <w:t xml:space="preserve"> </w:t>
      </w:r>
      <w:r w:rsidR="00CC5E86" w:rsidRPr="008D2AF1">
        <w:fldChar w:fldCharType="begin"/>
      </w:r>
      <w:r w:rsidR="00B87C81" w:rsidRPr="008D2AF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8D2AF1">
        <w:fldChar w:fldCharType="separate"/>
      </w:r>
      <w:r w:rsidR="00B87C81" w:rsidRPr="008D2AF1">
        <w:rPr>
          <w:noProof/>
        </w:rPr>
        <w:t>(Aquilino et al. 2009)</w:t>
      </w:r>
      <w:r w:rsidR="00CC5E86" w:rsidRPr="008D2AF1">
        <w:fldChar w:fldCharType="end"/>
      </w:r>
      <w:r w:rsidR="00CC5E86" w:rsidRPr="008D2AF1">
        <w:t xml:space="preserve">. Our </w:t>
      </w:r>
      <w:r w:rsidR="00282591" w:rsidRPr="008D2AF1">
        <w:t>cage experiments were not designed to test why variation was found in one experiment and not the other, but rather to see whether</w:t>
      </w:r>
      <w:r w:rsidR="00B46066" w:rsidRPr="008D2AF1">
        <w:t xml:space="preserve"> fine</w:t>
      </w:r>
      <w:r w:rsidR="00327838" w:rsidRPr="008D2AF1">
        <w:t xml:space="preserve">-scale variation </w:t>
      </w:r>
      <w:r w:rsidR="00282591" w:rsidRPr="008D2AF1">
        <w:t xml:space="preserve">might </w:t>
      </w:r>
      <w:r w:rsidR="00327838" w:rsidRPr="008D2AF1">
        <w:t xml:space="preserve">arise </w:t>
      </w:r>
      <w:r w:rsidR="00282591" w:rsidRPr="008D2AF1">
        <w:t xml:space="preserve">at all. Therefore, </w:t>
      </w:r>
      <w:r w:rsidR="00CC5E86" w:rsidRPr="008D2AF1">
        <w:t>we simply conclude that at least in sheltered conditions, variation</w:t>
      </w:r>
      <w:r w:rsidR="00327838" w:rsidRPr="008D2AF1">
        <w:t xml:space="preserve"> on the scale of </w:t>
      </w:r>
      <w:r w:rsidR="002631FE" w:rsidRPr="008D2AF1">
        <w:t>meters</w:t>
      </w:r>
      <w:r w:rsidR="00CC5E86" w:rsidRPr="008D2AF1">
        <w:t xml:space="preserve"> driven by animal biomass is possible</w:t>
      </w:r>
      <w:r w:rsidR="001269A3" w:rsidRPr="008D2AF1">
        <w:t>.</w:t>
      </w:r>
      <w:r w:rsidR="003A25E8" w:rsidRPr="008D2AF1">
        <w:t xml:space="preserve"> </w:t>
      </w:r>
    </w:p>
    <w:p w14:paraId="23E0E842" w14:textId="77777777" w:rsidR="00C64FD7" w:rsidRPr="008D2AF1" w:rsidRDefault="00C64FD7" w:rsidP="00EC66B6">
      <w:pPr>
        <w:spacing w:line="480" w:lineRule="auto"/>
        <w:rPr>
          <w:i/>
          <w:iCs/>
        </w:rPr>
      </w:pPr>
    </w:p>
    <w:p w14:paraId="4BB65755" w14:textId="359A54DF" w:rsidR="00C34E5F" w:rsidRPr="008D2AF1" w:rsidRDefault="006B09F2" w:rsidP="00EC66B6">
      <w:pPr>
        <w:spacing w:line="480" w:lineRule="auto"/>
        <w:rPr>
          <w:i/>
          <w:iCs/>
        </w:rPr>
      </w:pPr>
      <w:r w:rsidRPr="008D2AF1">
        <w:rPr>
          <w:i/>
          <w:iCs/>
        </w:rPr>
        <w:t xml:space="preserve">Implications for primary productivity </w:t>
      </w:r>
    </w:p>
    <w:p w14:paraId="3EF04434" w14:textId="3019D955" w:rsidR="006F4686" w:rsidRPr="008D2AF1" w:rsidRDefault="006F4686" w:rsidP="00EC66B6">
      <w:pPr>
        <w:spacing w:line="480" w:lineRule="auto"/>
      </w:pPr>
      <w:r w:rsidRPr="008D2AF1">
        <w:lastRenderedPageBreak/>
        <w:t>Heterogeneity in primary productivity arises from variation in resource supply. Increased primary productivity has been seen with orders of variation</w:t>
      </w:r>
      <w:r w:rsidR="006A5028" w:rsidRPr="008D2AF1">
        <w:t xml:space="preserve"> (i.e., 1.3 – 9x)</w:t>
      </w:r>
      <w:r w:rsidRPr="008D2AF1">
        <w:t xml:space="preserve"> in NH₄⁺ </w:t>
      </w:r>
      <w:r w:rsidRPr="008D2AF1">
        <w:fldChar w:fldCharType="begin"/>
      </w:r>
      <w:r w:rsidR="00ED6FED" w:rsidRPr="008D2AF1">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 Exp. Mar. Bio. Ecol","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8D2AF1">
        <w:fldChar w:fldCharType="separate"/>
      </w:r>
      <w:r w:rsidR="00B87C81" w:rsidRPr="008D2AF1">
        <w:rPr>
          <w:noProof/>
        </w:rPr>
        <w:t>(Uthicke and Klumpp 1998; Arzul 2001; Vinther and Holmer 2008; West et al. 2009)</w:t>
      </w:r>
      <w:r w:rsidRPr="008D2AF1">
        <w:fldChar w:fldCharType="end"/>
      </w:r>
      <w:r w:rsidRPr="008D2AF1">
        <w:t xml:space="preserve">, which is within the range of variation we </w:t>
      </w:r>
      <w:r w:rsidR="00F93DBF" w:rsidRPr="008D2AF1">
        <w:t>observed</w:t>
      </w:r>
      <w:r w:rsidRPr="008D2AF1">
        <w:t xml:space="preserve"> at all three spatial scales</w:t>
      </w:r>
      <w:r w:rsidR="006A5028" w:rsidRPr="008D2AF1">
        <w:t xml:space="preserve"> considered here</w:t>
      </w:r>
      <w:r w:rsidRPr="008D2AF1">
        <w:t xml:space="preserve">. </w:t>
      </w:r>
      <w:r w:rsidR="006A5028" w:rsidRPr="008D2AF1">
        <w:t xml:space="preserve">Regardless </w:t>
      </w:r>
      <w:r w:rsidR="00D558E0" w:rsidRPr="008D2AF1">
        <w:t>of nitrate</w:t>
      </w:r>
      <w:r w:rsidR="006A5028" w:rsidRPr="008D2AF1">
        <w:t xml:space="preserve"> availability</w:t>
      </w:r>
      <w:r w:rsidR="00D558E0" w:rsidRPr="008D2AF1">
        <w:t>, NH₄⁺ is less costly</w:t>
      </w:r>
      <w:r w:rsidR="006A5028" w:rsidRPr="008D2AF1">
        <w:t xml:space="preserve"> </w:t>
      </w:r>
      <w:r w:rsidR="00B3248A" w:rsidRPr="008D2AF1">
        <w:t>for primary producers to use</w:t>
      </w:r>
      <w:r w:rsidR="00D558E0" w:rsidRPr="008D2AF1">
        <w:t xml:space="preserve">, and can even inhibit nitrate uptake </w:t>
      </w:r>
      <w:r w:rsidR="00D558E0" w:rsidRPr="008D2AF1">
        <w:fldChar w:fldCharType="begin"/>
      </w:r>
      <w:r w:rsidR="00B87C81" w:rsidRPr="008D2AF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sidRPr="008D2AF1">
        <w:rPr>
          <w:rFonts w:ascii="Cambria Math" w:hAnsi="Cambria Math" w:cs="Cambria Math"/>
        </w:rPr>
        <w:instrText>⩽</w:instrText>
      </w:r>
      <w:r w:rsidR="00B87C81" w:rsidRPr="008D2AF1">
        <w:instrText xml:space="preserve"> 0.2 μg-atom/l., while in corresponding eutrophic regions, Kt(NO3−) </w:instrText>
      </w:r>
      <w:r w:rsidR="00B87C81" w:rsidRPr="008D2AF1">
        <w:rPr>
          <w:rFonts w:ascii="Cambria Math" w:hAnsi="Cambria Math" w:cs="Cambria Math"/>
        </w:rPr>
        <w:instrText>⩾</w:instrText>
      </w:r>
      <w:r w:rsidR="00B87C81" w:rsidRPr="008D2AF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8D2AF1">
        <w:fldChar w:fldCharType="separate"/>
      </w:r>
      <w:r w:rsidR="00B87C81" w:rsidRPr="008D2AF1">
        <w:rPr>
          <w:noProof/>
        </w:rPr>
        <w:t>(MacIsaac and Dugdale 1969, 1972)</w:t>
      </w:r>
      <w:r w:rsidR="00D558E0" w:rsidRPr="008D2AF1">
        <w:fldChar w:fldCharType="end"/>
      </w:r>
      <w:r w:rsidR="00D558E0" w:rsidRPr="008D2AF1">
        <w:t xml:space="preserve">. </w:t>
      </w:r>
      <w:r w:rsidR="00803CBA" w:rsidRPr="008D2AF1">
        <w:t>I</w:t>
      </w:r>
      <w:r w:rsidRPr="008D2AF1">
        <w:t xml:space="preserve">n </w:t>
      </w:r>
      <w:r w:rsidR="002B188A" w:rsidRPr="008D2AF1">
        <w:t>nitrate</w:t>
      </w:r>
      <w:r w:rsidRPr="008D2AF1">
        <w:t>-replete upwelling ecosystems</w:t>
      </w:r>
      <w:r w:rsidR="00B3248A" w:rsidRPr="008D2AF1">
        <w:t xml:space="preserve"> of the west coast of North America</w:t>
      </w:r>
      <w:r w:rsidRPr="008D2AF1">
        <w:t>, a</w:t>
      </w:r>
      <w:r w:rsidR="00B3248A" w:rsidRPr="008D2AF1">
        <w:t xml:space="preserve"> 15.8x </w:t>
      </w:r>
      <w:r w:rsidRPr="008D2AF1">
        <w:t xml:space="preserve">increase in NH₄⁺ </w:t>
      </w:r>
      <w:r w:rsidR="00B3248A" w:rsidRPr="008D2AF1">
        <w:t>(</w:t>
      </w:r>
      <w:r w:rsidRPr="008D2AF1">
        <w:t xml:space="preserve">from 0.08 </w:t>
      </w:r>
      <w:proofErr w:type="spellStart"/>
      <w:r w:rsidRPr="008D2AF1">
        <w:t>uM</w:t>
      </w:r>
      <w:proofErr w:type="spellEnd"/>
      <w:r w:rsidRPr="008D2AF1">
        <w:t xml:space="preserve"> to 1.26 </w:t>
      </w:r>
      <w:proofErr w:type="spellStart"/>
      <w:r w:rsidRPr="008D2AF1">
        <w:t>uM</w:t>
      </w:r>
      <w:proofErr w:type="spellEnd"/>
      <w:r w:rsidRPr="008D2AF1">
        <w:t xml:space="preserve">) was linked to increased tissue nitrogen and </w:t>
      </w:r>
      <w:r w:rsidR="00803CBA" w:rsidRPr="008D2AF1">
        <w:t xml:space="preserve">percent </w:t>
      </w:r>
      <w:r w:rsidRPr="008D2AF1">
        <w:t xml:space="preserve">cover of an intertidal seaweed </w:t>
      </w:r>
      <w:r w:rsidRPr="008D2AF1">
        <w:fldChar w:fldCharType="begin"/>
      </w:r>
      <w:r w:rsidR="00B87C81" w:rsidRPr="008D2AF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8D2AF1">
        <w:fldChar w:fldCharType="separate"/>
      </w:r>
      <w:r w:rsidR="00B87C81" w:rsidRPr="008D2AF1">
        <w:rPr>
          <w:noProof/>
        </w:rPr>
        <w:t>(Aquilino et al. 2009)</w:t>
      </w:r>
      <w:r w:rsidRPr="008D2AF1">
        <w:fldChar w:fldCharType="end"/>
      </w:r>
      <w:r w:rsidRPr="008D2AF1">
        <w:t xml:space="preserve">, </w:t>
      </w:r>
      <w:r w:rsidR="00B3248A" w:rsidRPr="008D2AF1">
        <w:t xml:space="preserve">while </w:t>
      </w:r>
      <w:r w:rsidRPr="008D2AF1">
        <w:t xml:space="preserve">a 1.8x increase in NH₄⁺ increased growth in subtidal seaweeds </w:t>
      </w:r>
      <w:r w:rsidRPr="008D2AF1">
        <w:fldChar w:fldCharType="begin"/>
      </w:r>
      <w:r w:rsidR="008A0589">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t;i&gt;Laminaria groenlandica&lt;/i&gt; Rosenvinge (Laminariales, Phaeophyta)","volume":"127","author":[{"family":"Druehl","given":"L.D."},{"family":"Harrison","given":"P.J."},{"family":"Lloyd","given":"K.E."},{"family":"Thompson","given":"P.A."}],"issued":{"date-parts":[["1989",5]]}}}],"schema":"https://github.com/citation-style-language/schema/raw/master/csl-citation.json"} </w:instrText>
      </w:r>
      <w:r w:rsidRPr="008D2AF1">
        <w:fldChar w:fldCharType="separate"/>
      </w:r>
      <w:r w:rsidR="00B87C81" w:rsidRPr="008D2AF1">
        <w:rPr>
          <w:noProof/>
        </w:rPr>
        <w:t>(Druehl et al. 1989)</w:t>
      </w:r>
      <w:r w:rsidRPr="008D2AF1">
        <w:fldChar w:fldCharType="end"/>
      </w:r>
      <w:r w:rsidRPr="008D2AF1">
        <w:t>. Further</w:t>
      </w:r>
      <w:r w:rsidR="00B3248A" w:rsidRPr="008D2AF1">
        <w:t>more</w:t>
      </w:r>
      <w:r w:rsidRPr="008D2AF1">
        <w:t xml:space="preserve">, </w:t>
      </w:r>
      <w:r w:rsidR="00F34EA3" w:rsidRPr="008D2AF1">
        <w:t xml:space="preserve">the mismatch of timing between upwelling and </w:t>
      </w:r>
      <w:r w:rsidR="0029646C" w:rsidRPr="008D2AF1">
        <w:t>the growing season</w:t>
      </w:r>
      <w:r w:rsidR="006A69B6" w:rsidRPr="008D2AF1">
        <w:t xml:space="preserve"> </w:t>
      </w:r>
      <w:r w:rsidR="00B3248A" w:rsidRPr="008D2AF1">
        <w:t xml:space="preserve">at temperate latitudes </w:t>
      </w:r>
      <w:r w:rsidR="00F34EA3" w:rsidRPr="008D2AF1">
        <w:t xml:space="preserve">leads to </w:t>
      </w:r>
      <w:r w:rsidR="0029646C" w:rsidRPr="008D2AF1">
        <w:t xml:space="preserve">an increased reliance on NH₄⁺ </w:t>
      </w:r>
      <w:r w:rsidR="00B3248A" w:rsidRPr="008D2AF1">
        <w:t xml:space="preserve">over time </w:t>
      </w:r>
      <w:r w:rsidR="0029646C" w:rsidRPr="008D2AF1">
        <w:t>as nitrate becomes depleted</w:t>
      </w:r>
      <w:r w:rsidRPr="008D2AF1">
        <w:t xml:space="preserve"> </w:t>
      </w:r>
      <w:r w:rsidRPr="008D2AF1">
        <w:fldChar w:fldCharType="begin"/>
      </w:r>
      <w:r w:rsidR="008A0589">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t;i&gt;Laminaria groenlandica&lt;/i&gt; Rosenvinge (Laminariales, Phaeophyta)","volume":"127","author":[{"family":"Druehl","given":"L.D."},{"family":"Harrison","given":"P.J."},{"family":"Lloyd","given":"K.E."},{"family":"Thompson","given":"P.A."}],"issued":{"date-parts":[["1989",5]]}}}],"schema":"https://github.com/citation-style-language/schema/raw/master/csl-citation.json"} </w:instrText>
      </w:r>
      <w:r w:rsidRPr="008D2AF1">
        <w:fldChar w:fldCharType="separate"/>
      </w:r>
      <w:r w:rsidR="00B87C81" w:rsidRPr="008D2AF1">
        <w:rPr>
          <w:noProof/>
        </w:rPr>
        <w:t>(Druehl et al. 1989; Brzezinksi et al. 2013)</w:t>
      </w:r>
      <w:r w:rsidRPr="008D2AF1">
        <w:fldChar w:fldCharType="end"/>
      </w:r>
      <w:r w:rsidR="0029646C" w:rsidRPr="008D2AF1">
        <w:t xml:space="preserve">. </w:t>
      </w:r>
      <w:r w:rsidR="00EC66B6" w:rsidRPr="008D2AF1">
        <w:t xml:space="preserve">For example, oceanographic processes </w:t>
      </w:r>
      <w:r w:rsidR="00F879CD" w:rsidRPr="008D2AF1">
        <w:t xml:space="preserve">may </w:t>
      </w:r>
      <w:r w:rsidR="00EC66B6" w:rsidRPr="008D2AF1">
        <w:t xml:space="preserve">only provide half of the nitrogen needed to sustain giant kelp growth between late summer and early fall in southern California </w:t>
      </w:r>
      <w:r w:rsidR="00EC66B6" w:rsidRPr="008D2AF1">
        <w:fldChar w:fldCharType="begin"/>
      </w:r>
      <w:r w:rsidR="008A0589">
        <w:instrText xml:space="preserve"> ADDIN ZOTERO_ITEM CSL_CITATION {"citationID":"R5ilajn5","properties":{"formattedCitation":"(Fram et al. 2008)","plainCitation":"(Fram et al. 2008)","noteIndex":0},"citationItems":[{"id":1617,"uris":["http://zotero.org/users/local/idKDtb7T/items/TD4HCY2F"],"itemData":{"id":1617,"type":"article-journal","abstract":"To determine the relative importance of different sources of nitrate to the annual nitrogen needs of the giant kelp Macrocystis pyrifera, we measured ambient nitrate concentrations at a kelp forest for 13 months and characterized nitrate delivery using water column thermal structure and flow data collected in the forest and at its offshore edge. The forest's monthly nitrate supply varied by a factor of 50, while measured net nitrogen acquisition varied only fivefold. Maximum net nitrogen acquisition rates for fronds in the forest interior were 0.18 mmol N g−1 month−1 during spring upwelling in 2005 and declined fourfold during autumn until upwelling resumed the following year. Modeled gross nitrogen uptake with consideration of Michaelis–Menten kinetics for nitrate and mass transfer limitation was higher than observed net acquisition except during the warm stratified summer and autumn months, when net acquisition exceeded modeled gross uptake. This shortfall indicates that the kelp forest received over half its nitrogen from sources other than nitrate such as ammonium from epibionts. Most of the nitrate in the forest was delivered as a result of upwelling-favorable winds and convection. Internal waves and local streams contributed &lt;9% of the nitrate delivered to the forest on an annual basis and 20% during stratified periods. Kelp used less than 5% of the nitrate supplied to the forest. Nitrate delivery to this modest sized kelp forest was roughly equivalent between alongshore (45%) and cross-shore flows (55%), which distinguishes it from large kelp forests in which cross-shore flows dominate exchange.","container-title":"Limnology and Oceanography","DOI":"10.4319/lo.2008.53.4.1589","ISSN":"1939-5590","issue":"4","journalAbbreviation":"Limnol Oceanogr","language":"en","license":"© 2008, by the Association for the Sciences of Limnology and Oceanography, Inc.","note":"_eprint: https://aslopubs.onlinelibrary.wiley.com/doi/pdf/10.4319/lo.2008.53.4.1589","page":"1589-1603","source":"Wiley Online Library","title":"Physical pathways and utilization of nitrate supply to the giant kelp, &lt;i&gt;Macrocystis pyrifera&lt;/i&gt;","volume":"53","author":[{"family":"Fram","given":"Jonathan P."},{"family":"Stewart","given":"Hannah L."},{"family":"Brzezinski","given":"Mark A."},{"family":"Gaylord","given":"Brian"},{"family":"Reed","given":"Daniel C."},{"family":"Williams","given":"Susan L."},{"family":"MacIntyre","given":"Sally"}],"issued":{"date-parts":[["2008"]]}}}],"schema":"https://github.com/citation-style-language/schema/raw/master/csl-citation.json"} </w:instrText>
      </w:r>
      <w:r w:rsidR="00EC66B6" w:rsidRPr="008D2AF1">
        <w:fldChar w:fldCharType="separate"/>
      </w:r>
      <w:r w:rsidR="00EC66B6" w:rsidRPr="008D2AF1">
        <w:rPr>
          <w:noProof/>
        </w:rPr>
        <w:t>(Fram et al. 2008)</w:t>
      </w:r>
      <w:r w:rsidR="00EC66B6" w:rsidRPr="008D2AF1">
        <w:fldChar w:fldCharType="end"/>
      </w:r>
      <w:r w:rsidR="00EC66B6" w:rsidRPr="008D2AF1">
        <w:t>.</w:t>
      </w:r>
    </w:p>
    <w:p w14:paraId="080B2FF1" w14:textId="6D9DCA62" w:rsidR="006F4686" w:rsidRPr="008D2AF1" w:rsidRDefault="00CB7309" w:rsidP="00983C8C">
      <w:pPr>
        <w:spacing w:line="480" w:lineRule="auto"/>
        <w:ind w:firstLine="720"/>
      </w:pPr>
      <w:r w:rsidRPr="008D2AF1">
        <w:t xml:space="preserve">Heterogeneity in NH₄⁺ availability likely </w:t>
      </w:r>
      <w:r w:rsidR="00206979" w:rsidRPr="008D2AF1">
        <w:t>influences</w:t>
      </w:r>
      <w:r w:rsidRPr="008D2AF1">
        <w:t xml:space="preserve"> primary productivity in Barkley Sound a</w:t>
      </w:r>
      <w:r w:rsidR="00B9291A" w:rsidRPr="008D2AF1">
        <w:t>t each</w:t>
      </w:r>
      <w:r w:rsidR="006F4686" w:rsidRPr="008D2AF1">
        <w:t xml:space="preserve"> </w:t>
      </w:r>
      <w:r w:rsidR="0029646C" w:rsidRPr="008D2AF1">
        <w:t xml:space="preserve">spatial </w:t>
      </w:r>
      <w:r w:rsidR="006F4686" w:rsidRPr="008D2AF1">
        <w:t>scale studied.</w:t>
      </w:r>
      <w:r w:rsidR="0031765D" w:rsidRPr="008D2AF1">
        <w:t xml:space="preserve"> A</w:t>
      </w:r>
      <w:r w:rsidR="00983C8C" w:rsidRPr="008D2AF1">
        <w:t xml:space="preserve">lthough </w:t>
      </w:r>
      <w:r w:rsidR="003F3452" w:rsidRPr="008D2AF1">
        <w:t>nitrate varies among sites</w:t>
      </w:r>
      <w:r w:rsidR="0031765D" w:rsidRPr="008D2AF1">
        <w:t xml:space="preserve"> at the meso-scale</w:t>
      </w:r>
      <w:r w:rsidRPr="008D2AF1">
        <w:t xml:space="preserve"> </w:t>
      </w:r>
      <w:r w:rsidR="00F56026" w:rsidRPr="008D2AF1">
        <w:fldChar w:fldCharType="begin"/>
      </w:r>
      <w:r w:rsidR="008A0589">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t;i&gt;Laminaria groenlandica&lt;/i&gt;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lt;i&gt;Macrocystis integrifolia&lt;/i&gt;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8D2AF1">
        <w:fldChar w:fldCharType="separate"/>
      </w:r>
      <w:r w:rsidR="00B87C81" w:rsidRPr="008D2AF1">
        <w:rPr>
          <w:noProof/>
        </w:rPr>
        <w:t>(Druehl et al. 1989; Hurd et al. 2000)</w:t>
      </w:r>
      <w:r w:rsidR="00F56026" w:rsidRPr="008D2AF1">
        <w:fldChar w:fldCharType="end"/>
      </w:r>
      <w:r w:rsidR="00206979" w:rsidRPr="008D2AF1">
        <w:t>, external nutrient supply (upwelling) may not control primary productivity as strongly as local factors (</w:t>
      </w:r>
      <w:proofErr w:type="spellStart"/>
      <w:r w:rsidR="00206979" w:rsidRPr="008D2AF1">
        <w:t>Pawlowicz</w:t>
      </w:r>
      <w:proofErr w:type="spellEnd"/>
      <w:r w:rsidR="00206979" w:rsidRPr="008D2AF1">
        <w:t xml:space="preserve"> 2017). The meso-scale NH₄⁺ variability we documented may be one such local factor. </w:t>
      </w:r>
      <w:r w:rsidR="00150219" w:rsidRPr="008D2AF1">
        <w:t>At a small scale,</w:t>
      </w:r>
      <w:r w:rsidR="006F4686" w:rsidRPr="008D2AF1">
        <w:t xml:space="preserve"> nitrate from external sources (e.g.</w:t>
      </w:r>
      <w:r w:rsidR="00B3248A" w:rsidRPr="008D2AF1">
        <w:t>,</w:t>
      </w:r>
      <w:r w:rsidR="006F4686" w:rsidRPr="008D2AF1">
        <w:t xml:space="preserve"> upwelling and run-off) becomes depleted or unchanged as it flows through a kelp forest </w:t>
      </w:r>
      <w:r w:rsidR="006F4686" w:rsidRPr="008D2AF1">
        <w:rPr>
          <w:rFonts w:eastAsiaTheme="minorHAnsi"/>
          <w:color w:val="000000"/>
          <w:lang w:val="en-US"/>
        </w:rPr>
        <w:t xml:space="preserve">(Pfister et al., 2019; Stewart et al., 2009), </w:t>
      </w:r>
      <w:r w:rsidR="006F4686" w:rsidRPr="008D2AF1">
        <w:t>in contrast to NH</w:t>
      </w:r>
      <w:r w:rsidR="006F4686" w:rsidRPr="008D2AF1">
        <w:rPr>
          <w:vertAlign w:val="subscript"/>
        </w:rPr>
        <w:t>4</w:t>
      </w:r>
      <w:r w:rsidR="006F4686" w:rsidRPr="008D2AF1">
        <w:rPr>
          <w:vertAlign w:val="superscript"/>
        </w:rPr>
        <w:t>+</w:t>
      </w:r>
      <w:r w:rsidR="006F4686" w:rsidRPr="008D2AF1">
        <w:t xml:space="preserve"> which is </w:t>
      </w:r>
      <w:r w:rsidR="00B3248A" w:rsidRPr="008D2AF1">
        <w:t xml:space="preserve">continuously </w:t>
      </w:r>
      <w:r w:rsidR="006F4686" w:rsidRPr="008D2AF1">
        <w:t xml:space="preserve">regenerated by animals within and around the forest and seemingly retained. </w:t>
      </w:r>
      <w:r w:rsidR="003162E3" w:rsidRPr="008D2AF1">
        <w:t>As such, k</w:t>
      </w:r>
      <w:r w:rsidR="006F4686" w:rsidRPr="008D2AF1">
        <w:t>elp forests effectively</w:t>
      </w:r>
      <w:r w:rsidR="00150219" w:rsidRPr="008D2AF1">
        <w:t xml:space="preserve"> </w:t>
      </w:r>
      <w:r w:rsidR="006F4686" w:rsidRPr="008D2AF1">
        <w:t>concentrat</w:t>
      </w:r>
      <w:r w:rsidR="00150219" w:rsidRPr="008D2AF1">
        <w:t>e</w:t>
      </w:r>
      <w:r w:rsidR="006F4686" w:rsidRPr="008D2AF1">
        <w:t xml:space="preserve"> their preferred form of nitrogen</w:t>
      </w:r>
      <w:r w:rsidR="00150219" w:rsidRPr="008D2AF1">
        <w:t>.</w:t>
      </w:r>
      <w:r w:rsidR="006F4686" w:rsidRPr="008D2AF1">
        <w:t xml:space="preserve"> </w:t>
      </w:r>
      <w:r w:rsidR="00150219" w:rsidRPr="008D2AF1">
        <w:t>This</w:t>
      </w:r>
      <w:ins w:id="222" w:author="Em Lim" w:date="2025-07-31T16:30:00Z">
        <w:r w:rsidR="00280C8C" w:rsidRPr="008D2AF1">
          <w:t xml:space="preserve"> process</w:t>
        </w:r>
      </w:ins>
      <w:r w:rsidR="006F4686" w:rsidRPr="008D2AF1">
        <w:t xml:space="preserve"> likely facilitates not </w:t>
      </w:r>
      <w:r w:rsidR="006F4686" w:rsidRPr="008D2AF1">
        <w:lastRenderedPageBreak/>
        <w:t xml:space="preserve">only the growth of these canopy kelps but also understory seaweeds and phytoplankton in the water column. </w:t>
      </w:r>
      <w:r w:rsidR="00C64FD7" w:rsidRPr="008D2AF1">
        <w:t>As</w:t>
      </w:r>
      <w:r w:rsidRPr="008D2AF1">
        <w:t xml:space="preserve"> urchin</w:t>
      </w:r>
      <w:r w:rsidR="00C64FD7" w:rsidRPr="008D2AF1">
        <w:t xml:space="preserve"> overgrazing and climate change</w:t>
      </w:r>
      <w:r w:rsidR="003162E3" w:rsidRPr="008D2AF1">
        <w:t xml:space="preserve"> continue to degrade</w:t>
      </w:r>
      <w:r w:rsidR="00C64FD7" w:rsidRPr="008D2AF1">
        <w:t xml:space="preserve"> kelp forests,</w:t>
      </w:r>
      <w:r w:rsidR="003162E3" w:rsidRPr="008D2AF1">
        <w:t xml:space="preserve"> this important ecosystem function may be lost</w:t>
      </w:r>
      <w:r w:rsidR="00C64FD7" w:rsidRPr="008D2AF1">
        <w:t xml:space="preserve">. </w:t>
      </w:r>
      <w:r w:rsidR="006F4686" w:rsidRPr="008D2AF1">
        <w:t>At fine</w:t>
      </w:r>
      <w:r w:rsidR="00B3248A" w:rsidRPr="008D2AF1">
        <w:t xml:space="preserve"> </w:t>
      </w:r>
      <w:r w:rsidR="006F4686" w:rsidRPr="008D2AF1">
        <w:t xml:space="preserve">scales, </w:t>
      </w:r>
      <w:r w:rsidR="008138C7" w:rsidRPr="008D2AF1">
        <w:t xml:space="preserve">invertebrates and fishes living in close contact with primary producers </w:t>
      </w:r>
      <w:r w:rsidR="00150219" w:rsidRPr="008D2AF1">
        <w:t>can</w:t>
      </w:r>
      <w:r w:rsidR="008138C7" w:rsidRPr="008D2AF1">
        <w:t xml:space="preserve"> enrich </w:t>
      </w:r>
      <w:r w:rsidR="003162E3" w:rsidRPr="008D2AF1">
        <w:t>kelps</w:t>
      </w:r>
      <w:r w:rsidR="008138C7" w:rsidRPr="008D2AF1">
        <w:t xml:space="preserve"> directly. Many seaweeds are capable of surge uptake of NH₄⁺</w:t>
      </w:r>
      <w:r w:rsidR="00C64FD7" w:rsidRPr="008D2AF1">
        <w:t xml:space="preserve"> </w:t>
      </w:r>
      <w:r w:rsidR="00C64FD7" w:rsidRPr="008D2AF1">
        <w:fldChar w:fldCharType="begin"/>
      </w:r>
      <w:r w:rsidR="008A0589">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lt;i&gt;Macrocystis pyrifera&lt;/i&gt;)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8D2AF1">
        <w:fldChar w:fldCharType="separate"/>
      </w:r>
      <w:r w:rsidR="00B87C81" w:rsidRPr="008D2AF1">
        <w:rPr>
          <w:noProof/>
        </w:rPr>
        <w:t>(Cedeno et al. 2021)</w:t>
      </w:r>
      <w:r w:rsidR="00C64FD7" w:rsidRPr="008D2AF1">
        <w:fldChar w:fldCharType="end"/>
      </w:r>
      <w:r w:rsidR="008138C7" w:rsidRPr="008D2AF1">
        <w:t>, allow</w:t>
      </w:r>
      <w:r w:rsidR="00150B2B" w:rsidRPr="008D2AF1">
        <w:t>ing</w:t>
      </w:r>
      <w:r w:rsidR="008138C7" w:rsidRPr="008D2AF1">
        <w:t xml:space="preserve"> them to maximize </w:t>
      </w:r>
      <w:r w:rsidR="00B3248A" w:rsidRPr="008D2AF1">
        <w:t xml:space="preserve">the </w:t>
      </w:r>
      <w:r w:rsidR="008138C7" w:rsidRPr="008D2AF1">
        <w:t xml:space="preserve">benefit from </w:t>
      </w:r>
      <w:r w:rsidR="00B3248A" w:rsidRPr="008D2AF1">
        <w:t xml:space="preserve">animal </w:t>
      </w:r>
      <w:r w:rsidR="008138C7" w:rsidRPr="008D2AF1">
        <w:t xml:space="preserve">excretion directly on their thalli. Indeed, given turnover rates of water and NH₄⁺ uptake rates, seaweeds in New Zealand were estimated to derive up to 79% of </w:t>
      </w:r>
      <w:r w:rsidR="00B3248A" w:rsidRPr="008D2AF1">
        <w:t xml:space="preserve">their </w:t>
      </w:r>
      <w:r w:rsidR="008138C7" w:rsidRPr="008D2AF1">
        <w:t xml:space="preserve">needed nitrogen from </w:t>
      </w:r>
      <w:r w:rsidR="00150219" w:rsidRPr="008D2AF1">
        <w:t xml:space="preserve">direct </w:t>
      </w:r>
      <w:r w:rsidR="008138C7" w:rsidRPr="008D2AF1">
        <w:t>epifauna excretion</w:t>
      </w:r>
      <w:r w:rsidR="002E1F14" w:rsidRPr="008D2AF1">
        <w:t xml:space="preserve"> </w:t>
      </w:r>
      <w:r w:rsidR="002E1F14" w:rsidRPr="008D2AF1">
        <w:fldChar w:fldCharType="begin"/>
      </w:r>
      <w:r w:rsidR="001D6E00" w:rsidRPr="008D2AF1">
        <w:instrText xml:space="preserve"> ADDIN ZOTERO_ITEM CSL_CITATION {"citationID":"XackfVIW","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8D2AF1">
        <w:fldChar w:fldCharType="separate"/>
      </w:r>
      <w:r w:rsidR="001D6E00" w:rsidRPr="008D2AF1">
        <w:rPr>
          <w:noProof/>
        </w:rPr>
        <w:t>(Taylor and Rees 1998)</w:t>
      </w:r>
      <w:r w:rsidR="002E1F14" w:rsidRPr="008D2AF1">
        <w:fldChar w:fldCharType="end"/>
      </w:r>
      <w:r w:rsidR="008138C7" w:rsidRPr="008D2AF1">
        <w:t>.</w:t>
      </w:r>
      <w:r w:rsidR="00C64FD7" w:rsidRPr="008D2AF1">
        <w:t xml:space="preserve"> </w:t>
      </w:r>
    </w:p>
    <w:p w14:paraId="6D270B3E" w14:textId="77777777" w:rsidR="006B09F2" w:rsidRPr="008D2AF1" w:rsidRDefault="006B09F2" w:rsidP="00741F8A">
      <w:pPr>
        <w:spacing w:line="480" w:lineRule="auto"/>
      </w:pPr>
    </w:p>
    <w:p w14:paraId="784D0B01" w14:textId="5BE9B913" w:rsidR="00741F8A" w:rsidRPr="008D2AF1" w:rsidRDefault="00741F8A" w:rsidP="00741F8A">
      <w:pPr>
        <w:spacing w:line="480" w:lineRule="auto"/>
        <w:rPr>
          <w:i/>
          <w:iCs/>
        </w:rPr>
      </w:pPr>
      <w:r w:rsidRPr="008D2AF1">
        <w:rPr>
          <w:i/>
          <w:iCs/>
        </w:rPr>
        <w:t xml:space="preserve">Conclusion </w:t>
      </w:r>
      <w:r w:rsidR="00EA4761" w:rsidRPr="008D2AF1">
        <w:t xml:space="preserve"> </w:t>
      </w:r>
    </w:p>
    <w:p w14:paraId="3E46EB4D" w14:textId="7B919EB4" w:rsidR="003E52B2" w:rsidRPr="008D2AF1" w:rsidRDefault="00741F8A" w:rsidP="001C6002">
      <w:pPr>
        <w:spacing w:line="480" w:lineRule="auto"/>
      </w:pPr>
      <w:r w:rsidRPr="008D2AF1">
        <w:t>Despite the mixing forces of currents</w:t>
      </w:r>
      <w:r w:rsidR="00B3248A" w:rsidRPr="008D2AF1">
        <w:t>,</w:t>
      </w:r>
      <w:r w:rsidRPr="008D2AF1">
        <w:t xml:space="preserve"> tides</w:t>
      </w:r>
      <w:r w:rsidR="00B3248A" w:rsidRPr="008D2AF1">
        <w:t xml:space="preserve"> and waves</w:t>
      </w:r>
      <w:r w:rsidRPr="008D2AF1">
        <w:t xml:space="preserve">, spatial heterogeneity in </w:t>
      </w:r>
      <w:r w:rsidR="001440F3" w:rsidRPr="008D2AF1">
        <w:rPr>
          <w:color w:val="000000"/>
        </w:rPr>
        <w:t xml:space="preserve">NH₄⁺ </w:t>
      </w:r>
      <w:r w:rsidRPr="008D2AF1">
        <w:t>concentration</w:t>
      </w:r>
      <w:r w:rsidR="00F93DBF" w:rsidRPr="008D2AF1">
        <w:t xml:space="preserve"> </w:t>
      </w:r>
      <w:r w:rsidR="006260D7" w:rsidRPr="008D2AF1">
        <w:t>wa</w:t>
      </w:r>
      <w:r w:rsidR="00E07FB1" w:rsidRPr="008D2AF1">
        <w:t>s</w:t>
      </w:r>
      <w:r w:rsidRPr="008D2AF1">
        <w:t xml:space="preserve"> detectable at </w:t>
      </w:r>
      <w:proofErr w:type="spellStart"/>
      <w:r w:rsidR="001C6002" w:rsidRPr="008D2AF1">
        <w:t>meso</w:t>
      </w:r>
      <w:proofErr w:type="spellEnd"/>
      <w:r w:rsidR="001C6002" w:rsidRPr="008D2AF1">
        <w:t>, small, and fine</w:t>
      </w:r>
      <w:r w:rsidRPr="008D2AF1">
        <w:t xml:space="preserve"> </w:t>
      </w:r>
      <w:r w:rsidR="006260D7" w:rsidRPr="008D2AF1">
        <w:t xml:space="preserve">spatial </w:t>
      </w:r>
      <w:r w:rsidRPr="008D2AF1">
        <w:t>scales</w:t>
      </w:r>
      <w:r w:rsidR="008A0791" w:rsidRPr="008D2AF1">
        <w:t>.</w:t>
      </w:r>
      <w:r w:rsidR="00C64FD7" w:rsidRPr="008D2AF1">
        <w:t xml:space="preserve"> </w:t>
      </w:r>
      <w:r w:rsidR="00425018" w:rsidRPr="008D2AF1">
        <w:t xml:space="preserve">Given the annual depletion of nitrates each summer </w:t>
      </w:r>
      <w:r w:rsidR="00425018" w:rsidRPr="008D2AF1">
        <w:fldChar w:fldCharType="begin"/>
      </w:r>
      <w:r w:rsidR="008A0589">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t;i&gt;Laminaria groenlandica&lt;/i&gt; Rosenvinge (Laminariales, Phaeophyta)","volume":"127","author":[{"family":"Druehl","given":"L.D."},{"family":"Harrison","given":"P.J."},{"family":"Lloyd","given":"K.E."},{"family":"Thompson","given":"P.A."}],"issued":{"date-parts":[["1989",5]]}}}],"schema":"https://github.com/citation-style-language/schema/raw/master/csl-citation.json"} </w:instrText>
      </w:r>
      <w:r w:rsidR="00425018" w:rsidRPr="008D2AF1">
        <w:fldChar w:fldCharType="separate"/>
      </w:r>
      <w:r w:rsidR="00B87C81" w:rsidRPr="008D2AF1">
        <w:rPr>
          <w:noProof/>
        </w:rPr>
        <w:t>(Druehl et al. 1989)</w:t>
      </w:r>
      <w:r w:rsidR="00425018" w:rsidRPr="008D2AF1">
        <w:fldChar w:fldCharType="end"/>
      </w:r>
      <w:r w:rsidR="00425018" w:rsidRPr="008D2AF1">
        <w:t xml:space="preserve">, primary producers’ preference for NH₄⁺ over nitrate </w:t>
      </w:r>
      <w:r w:rsidR="00425018" w:rsidRPr="008D2AF1">
        <w:fldChar w:fldCharType="begin"/>
      </w:r>
      <w:r w:rsidR="00B87C81" w:rsidRPr="008D2AF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8D2AF1">
        <w:fldChar w:fldCharType="separate"/>
      </w:r>
      <w:r w:rsidR="00B87C81" w:rsidRPr="008D2AF1">
        <w:rPr>
          <w:noProof/>
        </w:rPr>
        <w:t>(Phillips and Hurd 2004)</w:t>
      </w:r>
      <w:r w:rsidR="00425018" w:rsidRPr="008D2AF1">
        <w:fldChar w:fldCharType="end"/>
      </w:r>
      <w:r w:rsidR="00425018" w:rsidRPr="008D2AF1">
        <w:t xml:space="preserve">, and capacity for surge uptake of NH₄⁺ </w:t>
      </w:r>
      <w:r w:rsidR="00425018" w:rsidRPr="008D2AF1">
        <w:fldChar w:fldCharType="begin"/>
      </w:r>
      <w:r w:rsidR="008A0589">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lt;i&gt;Macrocystis pyrifera&lt;/i&gt;)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8D2AF1">
        <w:fldChar w:fldCharType="separate"/>
      </w:r>
      <w:r w:rsidR="00B87C81" w:rsidRPr="008D2AF1">
        <w:rPr>
          <w:noProof/>
        </w:rPr>
        <w:t>(Cedeno et al. 2021)</w:t>
      </w:r>
      <w:r w:rsidR="00425018" w:rsidRPr="008D2AF1">
        <w:fldChar w:fldCharType="end"/>
      </w:r>
      <w:r w:rsidR="00425018" w:rsidRPr="008D2AF1">
        <w:t xml:space="preserve">, it seems likely </w:t>
      </w:r>
      <w:r w:rsidR="00475864" w:rsidRPr="008D2AF1">
        <w:t xml:space="preserve">that </w:t>
      </w:r>
      <w:r w:rsidR="00425018" w:rsidRPr="008D2AF1">
        <w:t xml:space="preserve">the animal-driven variation in NH₄⁺ we observed could </w:t>
      </w:r>
      <w:r w:rsidR="00475864" w:rsidRPr="008D2AF1">
        <w:t xml:space="preserve">be </w:t>
      </w:r>
      <w:r w:rsidR="00425018" w:rsidRPr="008D2AF1">
        <w:t>contribut</w:t>
      </w:r>
      <w:r w:rsidR="00475864" w:rsidRPr="008D2AF1">
        <w:t>ing</w:t>
      </w:r>
      <w:r w:rsidR="00425018" w:rsidRPr="008D2AF1">
        <w:t xml:space="preserve"> to heterogeneity in primary productivity. </w:t>
      </w:r>
      <w:r w:rsidR="00AA3E02" w:rsidRPr="008D2AF1">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rsidRPr="008D2AF1">
        <w:t xml:space="preserve">. </w:t>
      </w:r>
      <w:r w:rsidR="00AA3E02" w:rsidRPr="008D2AF1">
        <w:t xml:space="preserve">Instead, animals in temperate waters likely drive bottom-up effects across </w:t>
      </w:r>
      <w:r w:rsidR="00475864" w:rsidRPr="008D2AF1">
        <w:t xml:space="preserve">multiple spatial </w:t>
      </w:r>
      <w:r w:rsidR="00AA3E02" w:rsidRPr="008D2AF1">
        <w:t>scales while also contributing to top-down effects.</w:t>
      </w:r>
      <w:r w:rsidR="000A5345" w:rsidRPr="008D2AF1">
        <w:t xml:space="preserve"> </w:t>
      </w:r>
      <w:r w:rsidR="007C5C1D" w:rsidRPr="008D2AF1">
        <w:rPr>
          <w:color w:val="000000"/>
        </w:rPr>
        <w:t xml:space="preserve">Animal-driven </w:t>
      </w:r>
      <w:proofErr w:type="spellStart"/>
      <w:r w:rsidR="007C5C1D" w:rsidRPr="008D2AF1">
        <w:rPr>
          <w:color w:val="000000"/>
        </w:rPr>
        <w:t>spatio</w:t>
      </w:r>
      <w:proofErr w:type="spellEnd"/>
      <w:r w:rsidR="007C5C1D" w:rsidRPr="008D2AF1">
        <w:rPr>
          <w:color w:val="000000"/>
        </w:rPr>
        <w:t xml:space="preserve">-temporal variability of nitrogen is known to drive bottom-up effects in the tropics, </w:t>
      </w:r>
      <w:r w:rsidR="00475864" w:rsidRPr="008D2AF1">
        <w:rPr>
          <w:color w:val="000000"/>
        </w:rPr>
        <w:t xml:space="preserve">and </w:t>
      </w:r>
      <w:r w:rsidR="007C5C1D" w:rsidRPr="008D2AF1">
        <w:rPr>
          <w:color w:val="000000"/>
        </w:rPr>
        <w:t>our results suggest</w:t>
      </w:r>
      <w:r w:rsidR="007C5C1D" w:rsidRPr="008D2AF1">
        <w:t xml:space="preserve"> a</w:t>
      </w:r>
      <w:r w:rsidR="00EA4761" w:rsidRPr="008D2AF1">
        <w:t xml:space="preserve">nimal-regenerated nutrients </w:t>
      </w:r>
      <w:r w:rsidR="00475864" w:rsidRPr="008D2AF1">
        <w:t xml:space="preserve">also </w:t>
      </w:r>
      <w:r w:rsidR="00EA4761" w:rsidRPr="008D2AF1">
        <w:t xml:space="preserve">play a previously unappreciated role in </w:t>
      </w:r>
      <w:r w:rsidR="00D16E45" w:rsidRPr="008D2AF1">
        <w:t>shaping nutrient availability in temperate regions</w:t>
      </w:r>
      <w:r w:rsidR="004F2B42" w:rsidRPr="008D2AF1">
        <w:t xml:space="preserve"> as well</w:t>
      </w:r>
      <w:r w:rsidR="00D16E45" w:rsidRPr="008D2AF1">
        <w:t xml:space="preserve">. </w:t>
      </w:r>
    </w:p>
    <w:p w14:paraId="23A626F8" w14:textId="77777777" w:rsidR="00686D1B" w:rsidRPr="008D2AF1" w:rsidRDefault="00686D1B" w:rsidP="00282591">
      <w:pPr>
        <w:spacing w:line="480" w:lineRule="auto"/>
      </w:pPr>
    </w:p>
    <w:p w14:paraId="6881BEC9" w14:textId="7311E25B" w:rsidR="006214D6" w:rsidRPr="008D2AF1" w:rsidRDefault="006214D6" w:rsidP="00282591">
      <w:pPr>
        <w:spacing w:line="480" w:lineRule="auto"/>
        <w:rPr>
          <w:b/>
          <w:bCs/>
        </w:rPr>
      </w:pPr>
      <w:r w:rsidRPr="008D2AF1">
        <w:rPr>
          <w:b/>
          <w:bCs/>
        </w:rPr>
        <w:t>Acknowledgements</w:t>
      </w:r>
    </w:p>
    <w:p w14:paraId="462FDEF1" w14:textId="2BE8F4B6" w:rsidR="0076247E" w:rsidRPr="008D2AF1" w:rsidRDefault="008E795A" w:rsidP="00282591">
      <w:pPr>
        <w:spacing w:line="480" w:lineRule="auto"/>
      </w:pPr>
      <w:r w:rsidRPr="008D2AF1">
        <w:t>We are grateful</w:t>
      </w:r>
      <w:r w:rsidR="00E94D69" w:rsidRPr="008D2AF1">
        <w:t xml:space="preserve"> to the volunteers who conduct </w:t>
      </w:r>
      <w:r w:rsidRPr="008D2AF1">
        <w:t xml:space="preserve">annual </w:t>
      </w:r>
      <w:r w:rsidR="00E94D69" w:rsidRPr="008D2AF1">
        <w:t xml:space="preserve">Reef Life Surveys and to </w:t>
      </w:r>
      <w:r w:rsidRPr="008D2AF1">
        <w:t xml:space="preserve">Dr. </w:t>
      </w:r>
      <w:r w:rsidR="00E94D69" w:rsidRPr="008D2AF1">
        <w:t xml:space="preserve">Amanda Bates and the Canada Research Chairs Program for funding this critical long-term monitoring work. Thank you to Siobhan Gray, Dave Porter, Phil Lavoie, Kelly Clement, and all the </w:t>
      </w:r>
      <w:proofErr w:type="spellStart"/>
      <w:r w:rsidR="00E94D69" w:rsidRPr="008D2AF1">
        <w:t>Bamfield</w:t>
      </w:r>
      <w:proofErr w:type="spellEnd"/>
      <w:r w:rsidR="00E94D69" w:rsidRPr="008D2AF1">
        <w:t xml:space="preserve"> Marine Sciences Center staff for their ongoing support. </w:t>
      </w:r>
      <w:r w:rsidR="003F3DBB" w:rsidRPr="008D2AF1">
        <w:t xml:space="preserve">Thank you to </w:t>
      </w:r>
      <w:proofErr w:type="spellStart"/>
      <w:r w:rsidR="003F3DBB" w:rsidRPr="008D2AF1">
        <w:t>Brittnie</w:t>
      </w:r>
      <w:proofErr w:type="spellEnd"/>
      <w:r w:rsidR="003F3DBB" w:rsidRPr="008D2AF1">
        <w:t xml:space="preserve"> </w:t>
      </w:r>
      <w:proofErr w:type="spellStart"/>
      <w:r w:rsidR="003F3DBB" w:rsidRPr="008D2AF1">
        <w:t>Spriel</w:t>
      </w:r>
      <w:proofErr w:type="spellEnd"/>
      <w:r w:rsidR="003F3DBB" w:rsidRPr="008D2AF1">
        <w:t xml:space="preserve"> and Kayla Holloway for their assistance with the crab cages. </w:t>
      </w:r>
      <w:r w:rsidR="00E94D69" w:rsidRPr="008D2AF1">
        <w:t>Hailey Davi</w:t>
      </w:r>
      <w:r w:rsidR="005613C5" w:rsidRPr="008D2AF1">
        <w:t>e</w:t>
      </w:r>
      <w:r w:rsidR="00E94D69" w:rsidRPr="008D2AF1">
        <w:t xml:space="preserve">s </w:t>
      </w:r>
      <w:r w:rsidR="0076247E" w:rsidRPr="008D2AF1">
        <w:t>illustrated</w:t>
      </w:r>
      <w:r w:rsidR="00E94D69" w:rsidRPr="008D2AF1">
        <w:t xml:space="preserve"> the red rock crabs and California sea cucumbers</w:t>
      </w:r>
      <w:r w:rsidR="0076719B" w:rsidRPr="008D2AF1">
        <w:t>, and Jane Thomas provided the kelp symbols through the Integration and Application Network (ian.umces.edu/media-library).</w:t>
      </w:r>
      <w:r w:rsidR="00EF0BA7" w:rsidRPr="008D2AF1">
        <w:t xml:space="preserve"> This work was funded by </w:t>
      </w:r>
      <w:r w:rsidR="0076247E" w:rsidRPr="008D2AF1">
        <w:t xml:space="preserve">National Sciences and Engineering Research Council of Canada (NSERC) </w:t>
      </w:r>
      <w:r w:rsidR="003360E7" w:rsidRPr="008D2AF1">
        <w:t>scholarships</w:t>
      </w:r>
      <w:r w:rsidR="00EF0BA7" w:rsidRPr="008D2AF1">
        <w:t xml:space="preserve"> to EGL (</w:t>
      </w:r>
      <w:r w:rsidR="0051389C" w:rsidRPr="008D2AF1">
        <w:t xml:space="preserve">CGS-M and </w:t>
      </w:r>
      <w:r w:rsidR="00EF0BA7" w:rsidRPr="008D2AF1">
        <w:t>CGS-D), CMA (</w:t>
      </w:r>
      <w:r w:rsidR="0051389C" w:rsidRPr="008D2AF1">
        <w:t>CGS-M</w:t>
      </w:r>
      <w:r w:rsidR="00EF0BA7" w:rsidRPr="008D2AF1">
        <w:t xml:space="preserve">), </w:t>
      </w:r>
      <w:r w:rsidR="0076247E" w:rsidRPr="008D2AF1">
        <w:t xml:space="preserve">KDC (PDF), </w:t>
      </w:r>
      <w:r w:rsidR="00F178BC" w:rsidRPr="008D2AF1">
        <w:t xml:space="preserve">KRK (USRA), EJL (USRA), and </w:t>
      </w:r>
      <w:r w:rsidR="00EF0BA7" w:rsidRPr="008D2AF1">
        <w:t>ALB (USRA)</w:t>
      </w:r>
      <w:r w:rsidR="00C108CB" w:rsidRPr="008D2AF1">
        <w:t>.</w:t>
      </w:r>
      <w:r w:rsidR="003360E7" w:rsidRPr="008D2AF1">
        <w:t xml:space="preserve"> </w:t>
      </w:r>
      <w:r w:rsidR="0051389C" w:rsidRPr="008D2AF1">
        <w:t xml:space="preserve">NSERC Discovery </w:t>
      </w:r>
      <w:r w:rsidR="0076247E" w:rsidRPr="008D2AF1">
        <w:t>Grants suppor</w:t>
      </w:r>
      <w:r w:rsidR="00C108CB" w:rsidRPr="008D2AF1">
        <w:t>t</w:t>
      </w:r>
      <w:r w:rsidR="0051389C" w:rsidRPr="008D2AF1">
        <w:t xml:space="preserve"> IMC and FJ</w:t>
      </w:r>
      <w:r w:rsidR="0076247E" w:rsidRPr="008D2AF1">
        <w:t>. The</w:t>
      </w:r>
      <w:r w:rsidR="0051389C" w:rsidRPr="008D2AF1">
        <w:t xml:space="preserve"> Liber </w:t>
      </w:r>
      <w:proofErr w:type="spellStart"/>
      <w:r w:rsidR="0051389C" w:rsidRPr="008D2AF1">
        <w:t>Ero</w:t>
      </w:r>
      <w:proofErr w:type="spellEnd"/>
      <w:r w:rsidR="0051389C" w:rsidRPr="008D2AF1">
        <w:t xml:space="preserve"> Foundation </w:t>
      </w:r>
      <w:r w:rsidR="0076247E" w:rsidRPr="008D2AF1">
        <w:t>supports</w:t>
      </w:r>
      <w:r w:rsidR="0051389C" w:rsidRPr="008D2AF1">
        <w:t xml:space="preserve"> FJ</w:t>
      </w:r>
      <w:r w:rsidR="0076247E" w:rsidRPr="008D2AF1">
        <w:t xml:space="preserve"> (Liber </w:t>
      </w:r>
      <w:proofErr w:type="spellStart"/>
      <w:r w:rsidR="0076247E" w:rsidRPr="008D2AF1">
        <w:t>Ero</w:t>
      </w:r>
      <w:proofErr w:type="spellEnd"/>
      <w:r w:rsidR="0076247E" w:rsidRPr="008D2AF1">
        <w:t xml:space="preserve"> Chair)</w:t>
      </w:r>
      <w:r w:rsidR="00C108CB" w:rsidRPr="008D2AF1">
        <w:t xml:space="preserve"> and </w:t>
      </w:r>
      <w:r w:rsidR="0076247E" w:rsidRPr="008D2AF1">
        <w:t xml:space="preserve">KDC (Liber </w:t>
      </w:r>
      <w:proofErr w:type="spellStart"/>
      <w:r w:rsidR="0076247E" w:rsidRPr="008D2AF1">
        <w:t>Ero</w:t>
      </w:r>
      <w:proofErr w:type="spellEnd"/>
      <w:r w:rsidR="0076247E" w:rsidRPr="008D2AF1">
        <w:t xml:space="preserve"> </w:t>
      </w:r>
      <w:r w:rsidR="00D9681B" w:rsidRPr="008D2AF1">
        <w:t>Fellow</w:t>
      </w:r>
      <w:r w:rsidR="0076247E" w:rsidRPr="008D2AF1">
        <w:t xml:space="preserve">). </w:t>
      </w:r>
      <w:r w:rsidR="001D109F" w:rsidRPr="008D2AF1">
        <w:t xml:space="preserve">MITACS and the </w:t>
      </w:r>
      <w:proofErr w:type="spellStart"/>
      <w:r w:rsidR="001D109F" w:rsidRPr="008D2AF1">
        <w:t>Hakai</w:t>
      </w:r>
      <w:proofErr w:type="spellEnd"/>
      <w:r w:rsidR="001D109F" w:rsidRPr="008D2AF1">
        <w:t xml:space="preserve"> Institute</w:t>
      </w:r>
      <w:r w:rsidR="00D9681B" w:rsidRPr="008D2AF1">
        <w:t xml:space="preserve"> funding supports JMS.</w:t>
      </w:r>
      <w:r w:rsidR="003F53C5">
        <w:t xml:space="preserve"> Thank you to the</w:t>
      </w:r>
      <w:ins w:id="223" w:author="Em Lim" w:date="2025-08-25T10:19:00Z" w16du:dateUtc="2025-08-25T17:19:00Z">
        <w:r w:rsidR="00A70F6F">
          <w:t xml:space="preserve"> anonymous</w:t>
        </w:r>
      </w:ins>
      <w:ins w:id="224" w:author="Microsoft Office User" w:date="2025-08-18T03:39:00Z">
        <w:r w:rsidR="00E34E17">
          <w:t xml:space="preserve"> reviewer</w:t>
        </w:r>
      </w:ins>
      <w:ins w:id="225" w:author="Em Lim" w:date="2025-08-25T10:19:00Z" w16du:dateUtc="2025-08-25T17:19:00Z">
        <w:r w:rsidR="00A70F6F">
          <w:t>s for their comments, which improved the manuscript.</w:t>
        </w:r>
      </w:ins>
    </w:p>
    <w:p w14:paraId="4847861F" w14:textId="77777777" w:rsidR="0076247E" w:rsidRPr="008D2AF1" w:rsidRDefault="0076247E" w:rsidP="00282591">
      <w:pPr>
        <w:spacing w:line="480" w:lineRule="auto"/>
      </w:pPr>
    </w:p>
    <w:p w14:paraId="6652F1D4" w14:textId="77777777" w:rsidR="0027002C" w:rsidRPr="008D2AF1" w:rsidRDefault="0027002C" w:rsidP="0027002C">
      <w:pPr>
        <w:spacing w:line="480" w:lineRule="auto"/>
        <w:rPr>
          <w:b/>
          <w:bCs/>
        </w:rPr>
      </w:pPr>
      <w:r w:rsidRPr="008D2AF1">
        <w:rPr>
          <w:b/>
          <w:bCs/>
        </w:rPr>
        <w:t>Data Availability Statement</w:t>
      </w:r>
    </w:p>
    <w:p w14:paraId="17144FAC" w14:textId="57CB334D" w:rsidR="0027002C" w:rsidRPr="008D2AF1" w:rsidRDefault="0027002C" w:rsidP="0027002C">
      <w:pPr>
        <w:spacing w:line="480" w:lineRule="auto"/>
      </w:pPr>
      <w:r w:rsidRPr="008D2AF1">
        <w:t xml:space="preserve">All datasets generated during the current study and code are available in the GitHub repository: </w:t>
      </w:r>
      <w:hyperlink r:id="rId8" w:history="1">
        <w:r w:rsidRPr="008D2AF1">
          <w:rPr>
            <w:rStyle w:val="Hyperlink"/>
          </w:rPr>
          <w:t>https://github.com/em-lim13/Ch2_Spatial_pee</w:t>
        </w:r>
      </w:hyperlink>
      <w:ins w:id="226" w:author="Em Lim" w:date="2025-08-25T16:42:00Z" w16du:dateUtc="2025-08-25T23:42:00Z">
        <w:r w:rsidR="00FD7CC9">
          <w:rPr>
            <w:rStyle w:val="Hyperlink"/>
          </w:rPr>
          <w:t xml:space="preserve"> </w:t>
        </w:r>
        <w:r w:rsidR="00FD7CC9">
          <w:t xml:space="preserve">and the OSF repository: </w:t>
        </w:r>
        <w:r w:rsidR="00FD7CC9">
          <w:fldChar w:fldCharType="begin"/>
        </w:r>
        <w:r w:rsidR="00FD7CC9">
          <w:instrText>HYPERLINK "</w:instrText>
        </w:r>
        <w:r w:rsidR="00FD7CC9" w:rsidRPr="00463F53">
          <w:instrText>https://osf.io/hktf4/</w:instrText>
        </w:r>
        <w:r w:rsidR="00FD7CC9">
          <w:instrText>"</w:instrText>
        </w:r>
        <w:r w:rsidR="00FD7CC9">
          <w:fldChar w:fldCharType="separate"/>
        </w:r>
        <w:r w:rsidR="00FD7CC9" w:rsidRPr="005B53F2">
          <w:rPr>
            <w:rStyle w:val="Hyperlink"/>
          </w:rPr>
          <w:t>https://osf.io/hktf4/</w:t>
        </w:r>
        <w:r w:rsidR="00FD7CC9">
          <w:fldChar w:fldCharType="end"/>
        </w:r>
      </w:ins>
      <w:del w:id="227" w:author="Em Lim" w:date="2025-08-25T16:45:00Z" w16du:dateUtc="2025-08-25T23:45:00Z">
        <w:r w:rsidRPr="008D2AF1" w:rsidDel="00E84D16">
          <w:delText>.</w:delText>
        </w:r>
      </w:del>
    </w:p>
    <w:p w14:paraId="4624E3B5" w14:textId="77777777" w:rsidR="0076247E" w:rsidRPr="008D2AF1" w:rsidRDefault="0076247E" w:rsidP="00282591">
      <w:pPr>
        <w:spacing w:line="480" w:lineRule="auto"/>
      </w:pPr>
    </w:p>
    <w:p w14:paraId="1C6E9890" w14:textId="71A79C52" w:rsidR="0076247E" w:rsidRPr="008D2AF1" w:rsidRDefault="0076247E" w:rsidP="00282591">
      <w:pPr>
        <w:spacing w:line="480" w:lineRule="auto"/>
        <w:rPr>
          <w:b/>
          <w:bCs/>
        </w:rPr>
      </w:pPr>
      <w:r w:rsidRPr="008D2AF1">
        <w:rPr>
          <w:b/>
          <w:bCs/>
        </w:rPr>
        <w:t>Conflict of Interest Statement</w:t>
      </w:r>
    </w:p>
    <w:p w14:paraId="7297C4A4" w14:textId="75E30BC9" w:rsidR="00AF1938" w:rsidRPr="008D2AF1" w:rsidRDefault="0076247E" w:rsidP="003E3D8C">
      <w:pPr>
        <w:spacing w:line="480" w:lineRule="auto"/>
      </w:pPr>
      <w:r w:rsidRPr="008D2AF1">
        <w:t xml:space="preserve">The authors declare no conflict of interest. </w:t>
      </w:r>
    </w:p>
    <w:p w14:paraId="22EA0CEE" w14:textId="77777777" w:rsidR="00C43C57" w:rsidRPr="008D2AF1" w:rsidRDefault="00C43C57" w:rsidP="003E3D8C">
      <w:pPr>
        <w:spacing w:line="480" w:lineRule="auto"/>
      </w:pPr>
    </w:p>
    <w:p w14:paraId="367153FB" w14:textId="58526D09" w:rsidR="00263F14" w:rsidRPr="008D2AF1" w:rsidRDefault="00263F14" w:rsidP="00C57147">
      <w:pPr>
        <w:spacing w:line="480" w:lineRule="auto"/>
        <w:rPr>
          <w:b/>
        </w:rPr>
      </w:pPr>
      <w:r w:rsidRPr="008D2AF1">
        <w:rPr>
          <w:b/>
        </w:rPr>
        <w:lastRenderedPageBreak/>
        <w:t>References</w:t>
      </w:r>
    </w:p>
    <w:p w14:paraId="0BE58B43" w14:textId="77777777" w:rsidR="00E27232" w:rsidRPr="00E27232" w:rsidRDefault="00EC101B" w:rsidP="00E27232">
      <w:pPr>
        <w:pStyle w:val="Bibliography"/>
        <w:rPr>
          <w:lang w:val="en-US"/>
        </w:rPr>
      </w:pPr>
      <w:r w:rsidRPr="008D2AF1">
        <w:t xml:space="preserve"> </w:t>
      </w:r>
      <w:r w:rsidR="0061163F" w:rsidRPr="008D2AF1">
        <w:fldChar w:fldCharType="begin"/>
      </w:r>
      <w:r w:rsidR="00E27232">
        <w:instrText xml:space="preserve"> ADDIN ZOTERO_BIBL {"uncited":[],"omitted":[],"custom":[]} CSL_BIBLIOGRAPHY </w:instrText>
      </w:r>
      <w:r w:rsidR="0061163F" w:rsidRPr="008D2AF1">
        <w:fldChar w:fldCharType="separate"/>
      </w:r>
      <w:r w:rsidR="00E27232" w:rsidRPr="00E27232">
        <w:rPr>
          <w:lang w:val="en-US"/>
        </w:rPr>
        <w:t xml:space="preserve">Ahn, O., R. J. Petrell, and P. J. Harrison. 1998. Ammonium and nitrate uptake by </w:t>
      </w:r>
      <w:r w:rsidR="00E27232" w:rsidRPr="00E27232">
        <w:rPr>
          <w:i/>
          <w:iCs/>
          <w:lang w:val="en-US"/>
        </w:rPr>
        <w:t>Laminaria saccharina</w:t>
      </w:r>
      <w:r w:rsidR="00E27232" w:rsidRPr="00E27232">
        <w:rPr>
          <w:lang w:val="en-US"/>
        </w:rPr>
        <w:t xml:space="preserve"> and </w:t>
      </w:r>
      <w:r w:rsidR="00E27232" w:rsidRPr="00E27232">
        <w:rPr>
          <w:i/>
          <w:iCs/>
          <w:lang w:val="en-US"/>
        </w:rPr>
        <w:t>Nereocystis luetkeana</w:t>
      </w:r>
      <w:r w:rsidR="00E27232" w:rsidRPr="00E27232">
        <w:rPr>
          <w:lang w:val="en-US"/>
        </w:rPr>
        <w:t xml:space="preserve"> originating from a salmon sea cage farm. J. Appl. Phycol. </w:t>
      </w:r>
      <w:r w:rsidR="00E27232" w:rsidRPr="00E27232">
        <w:rPr>
          <w:b/>
          <w:bCs/>
          <w:lang w:val="en-US"/>
        </w:rPr>
        <w:t>10</w:t>
      </w:r>
      <w:r w:rsidR="00E27232" w:rsidRPr="00E27232">
        <w:rPr>
          <w:lang w:val="en-US"/>
        </w:rPr>
        <w:t>: 333–340. doi:10.1023/A:1008092521651</w:t>
      </w:r>
    </w:p>
    <w:p w14:paraId="001C46DC" w14:textId="77777777" w:rsidR="00E27232" w:rsidRPr="00E27232" w:rsidRDefault="00E27232" w:rsidP="00E27232">
      <w:pPr>
        <w:pStyle w:val="Bibliography"/>
        <w:rPr>
          <w:lang w:val="en-US"/>
        </w:rPr>
      </w:pPr>
      <w:r w:rsidRPr="00E27232">
        <w:rPr>
          <w:lang w:val="en-US"/>
        </w:rPr>
        <w:t xml:space="preserve">Allgeier, J. E., D. E. Burkepile, and C. A. Layman. 2017. Animal pee in the sea: consumer-mediated nutrient dynamics in the world’s changing oceans. Glob Change Biol </w:t>
      </w:r>
      <w:r w:rsidRPr="00E27232">
        <w:rPr>
          <w:b/>
          <w:bCs/>
          <w:lang w:val="en-US"/>
        </w:rPr>
        <w:t>23</w:t>
      </w:r>
      <w:r w:rsidRPr="00E27232">
        <w:rPr>
          <w:lang w:val="en-US"/>
        </w:rPr>
        <w:t>: 2166–2178. doi:10.1111/gcb.13625</w:t>
      </w:r>
    </w:p>
    <w:p w14:paraId="57D71E44" w14:textId="77777777" w:rsidR="00E27232" w:rsidRPr="00E27232" w:rsidRDefault="00E27232" w:rsidP="00E27232">
      <w:pPr>
        <w:pStyle w:val="Bibliography"/>
        <w:rPr>
          <w:lang w:val="en-US"/>
        </w:rPr>
      </w:pPr>
      <w:r w:rsidRPr="00E27232">
        <w:rPr>
          <w:lang w:val="en-US"/>
        </w:rPr>
        <w:t xml:space="preserve">Allgeier, J. E., C. A. Layman, P. J. Mumby, and A. D. Rosemond. 2014. Consistent nutrient storage and supply mediated by diverse fish communities in coral reef ecosystems. Glob. Change Biol. </w:t>
      </w:r>
      <w:r w:rsidRPr="00E27232">
        <w:rPr>
          <w:b/>
          <w:bCs/>
          <w:lang w:val="en-US"/>
        </w:rPr>
        <w:t>20</w:t>
      </w:r>
      <w:r w:rsidRPr="00E27232">
        <w:rPr>
          <w:lang w:val="en-US"/>
        </w:rPr>
        <w:t>: 2459–2472. doi:10.1111/gcb.12566</w:t>
      </w:r>
    </w:p>
    <w:p w14:paraId="72B10752" w14:textId="77777777" w:rsidR="00E27232" w:rsidRPr="00E27232" w:rsidRDefault="00E27232" w:rsidP="00E27232">
      <w:pPr>
        <w:pStyle w:val="Bibliography"/>
        <w:rPr>
          <w:lang w:val="en-US"/>
        </w:rPr>
      </w:pPr>
      <w:r w:rsidRPr="00E27232">
        <w:rPr>
          <w:lang w:val="en-US"/>
        </w:rPr>
        <w:t xml:space="preserve">Allgeier, J. E., L. A. Yeager, and C. A. Layman. 2013. Consumers regulate nutrient limitation regimes and primary production in seagrass ecosystems. Ecology </w:t>
      </w:r>
      <w:r w:rsidRPr="00E27232">
        <w:rPr>
          <w:b/>
          <w:bCs/>
          <w:lang w:val="en-US"/>
        </w:rPr>
        <w:t>94</w:t>
      </w:r>
      <w:r w:rsidRPr="00E27232">
        <w:rPr>
          <w:lang w:val="en-US"/>
        </w:rPr>
        <w:t>: 521–529. doi:https://doi.org/10.1890/12-1122.1</w:t>
      </w:r>
    </w:p>
    <w:p w14:paraId="0C72BD3E" w14:textId="77777777" w:rsidR="00E27232" w:rsidRPr="00E27232" w:rsidRDefault="00E27232" w:rsidP="00E27232">
      <w:pPr>
        <w:pStyle w:val="Bibliography"/>
        <w:rPr>
          <w:lang w:val="en-US"/>
        </w:rPr>
      </w:pPr>
      <w:r w:rsidRPr="00E27232">
        <w:rPr>
          <w:lang w:val="en-US"/>
        </w:rPr>
        <w:t xml:space="preserve">Aquilino, K. M., M. E. S. Bracken, M. N. Faubel, and J. J. Stachowicz. 2009. Local-scale nutrient regeneration facilitates seaweed growth on wave-exposed rocky shores in an upwelling system. Limnol Oceanogr </w:t>
      </w:r>
      <w:r w:rsidRPr="00E27232">
        <w:rPr>
          <w:b/>
          <w:bCs/>
          <w:lang w:val="en-US"/>
        </w:rPr>
        <w:t>54</w:t>
      </w:r>
      <w:r w:rsidRPr="00E27232">
        <w:rPr>
          <w:lang w:val="en-US"/>
        </w:rPr>
        <w:t>: 309–317. doi:https://doi.org/10.4319/lo.2009.54.1.0309</w:t>
      </w:r>
    </w:p>
    <w:p w14:paraId="28D2AEF1" w14:textId="77777777" w:rsidR="00E27232" w:rsidRPr="00E27232" w:rsidRDefault="00E27232" w:rsidP="00E27232">
      <w:pPr>
        <w:pStyle w:val="Bibliography"/>
        <w:rPr>
          <w:lang w:val="en-US"/>
        </w:rPr>
      </w:pPr>
      <w:r w:rsidRPr="00E27232">
        <w:rPr>
          <w:lang w:val="en-US"/>
        </w:rPr>
        <w:t xml:space="preserve">Archer, S. K. and others. 2015. Hot moments in spawning aggregations: implications for ecosystem-scale nutrient cycling. Coral Reefs </w:t>
      </w:r>
      <w:r w:rsidRPr="00E27232">
        <w:rPr>
          <w:b/>
          <w:bCs/>
          <w:lang w:val="en-US"/>
        </w:rPr>
        <w:t>34</w:t>
      </w:r>
      <w:r w:rsidRPr="00E27232">
        <w:rPr>
          <w:lang w:val="en-US"/>
        </w:rPr>
        <w:t>: 19–23. doi:10.1007/s00338-014-1208-4</w:t>
      </w:r>
    </w:p>
    <w:p w14:paraId="358E2EF7" w14:textId="77777777" w:rsidR="00E27232" w:rsidRPr="00E27232" w:rsidRDefault="00E27232" w:rsidP="00E27232">
      <w:pPr>
        <w:pStyle w:val="Bibliography"/>
        <w:rPr>
          <w:lang w:val="en-US"/>
        </w:rPr>
      </w:pPr>
      <w:r w:rsidRPr="00E27232">
        <w:rPr>
          <w:lang w:val="en-US"/>
        </w:rPr>
        <w:t xml:space="preserve">Arzul, G. 2001. Effect of marine animal excretions on differential growth of phytoplankton species. ICES J. Mar. Sci. </w:t>
      </w:r>
      <w:r w:rsidRPr="00E27232">
        <w:rPr>
          <w:b/>
          <w:bCs/>
          <w:lang w:val="en-US"/>
        </w:rPr>
        <w:t>58</w:t>
      </w:r>
      <w:r w:rsidRPr="00E27232">
        <w:rPr>
          <w:lang w:val="en-US"/>
        </w:rPr>
        <w:t>: 386–390. doi:10.1006/jmsc.2000.1038</w:t>
      </w:r>
    </w:p>
    <w:p w14:paraId="2AAC8449" w14:textId="77777777" w:rsidR="00E27232" w:rsidRPr="00E27232" w:rsidRDefault="00E27232" w:rsidP="00E27232">
      <w:pPr>
        <w:pStyle w:val="Bibliography"/>
        <w:rPr>
          <w:lang w:val="en-US"/>
        </w:rPr>
      </w:pPr>
      <w:r w:rsidRPr="00E27232">
        <w:rPr>
          <w:lang w:val="en-US"/>
        </w:rPr>
        <w:lastRenderedPageBreak/>
        <w:t xml:space="preserve">Attridge, C. M., K. D. Cox, B. Maher, S. Gross, E. G. Lim, K. R. Kattler, and I. M. Côté. 2024. Studying kelp forests of today to forecast ecosystems of the future. Fisheries </w:t>
      </w:r>
      <w:r w:rsidRPr="00E27232">
        <w:rPr>
          <w:b/>
          <w:bCs/>
          <w:lang w:val="en-US"/>
        </w:rPr>
        <w:t>49</w:t>
      </w:r>
      <w:r w:rsidRPr="00E27232">
        <w:rPr>
          <w:lang w:val="en-US"/>
        </w:rPr>
        <w:t>: 181–187. doi:10.1002/fsh.11065</w:t>
      </w:r>
    </w:p>
    <w:p w14:paraId="375BB418" w14:textId="77777777" w:rsidR="00E27232" w:rsidRPr="00E27232" w:rsidRDefault="00E27232" w:rsidP="00E27232">
      <w:pPr>
        <w:pStyle w:val="Bibliography"/>
        <w:rPr>
          <w:lang w:val="en-US"/>
        </w:rPr>
      </w:pPr>
      <w:r w:rsidRPr="00E27232">
        <w:rPr>
          <w:lang w:val="en-US"/>
        </w:rPr>
        <w:t xml:space="preserve">Benkwitt, C. E., S. K. Wilson, and N. A. J. Graham. 2019. Seabird nutrient subsidies alter patterns of algal abundance and fish biomass on coral reefs following a bleaching event. Glob Change Biol </w:t>
      </w:r>
      <w:r w:rsidRPr="00E27232">
        <w:rPr>
          <w:b/>
          <w:bCs/>
          <w:lang w:val="en-US"/>
        </w:rPr>
        <w:t>25</w:t>
      </w:r>
      <w:r w:rsidRPr="00E27232">
        <w:rPr>
          <w:lang w:val="en-US"/>
        </w:rPr>
        <w:t>: 2619–2632. doi:https://doi.org/10.1111/gcb.14643</w:t>
      </w:r>
    </w:p>
    <w:p w14:paraId="5418D2CF" w14:textId="77777777" w:rsidR="00E27232" w:rsidRPr="00E27232" w:rsidRDefault="00E27232" w:rsidP="00E27232">
      <w:pPr>
        <w:pStyle w:val="Bibliography"/>
        <w:rPr>
          <w:lang w:val="en-US"/>
        </w:rPr>
      </w:pPr>
      <w:r w:rsidRPr="00E27232">
        <w:rPr>
          <w:lang w:val="en-US"/>
        </w:rPr>
        <w:t xml:space="preserve">Bracken, M. E. S. 2004. Invertebrate-mediated nutrient loading increases growth of an intertidal macroalga. J. Phycol. </w:t>
      </w:r>
      <w:r w:rsidRPr="00E27232">
        <w:rPr>
          <w:b/>
          <w:bCs/>
          <w:lang w:val="en-US"/>
        </w:rPr>
        <w:t>40</w:t>
      </w:r>
      <w:r w:rsidRPr="00E27232">
        <w:rPr>
          <w:lang w:val="en-US"/>
        </w:rPr>
        <w:t>: 1032–1041. doi:https://doi.org/10.1111/j.1529-8817.2004.03106.x</w:t>
      </w:r>
    </w:p>
    <w:p w14:paraId="575C4416" w14:textId="77777777" w:rsidR="00E27232" w:rsidRPr="00E27232" w:rsidRDefault="00E27232" w:rsidP="00E27232">
      <w:pPr>
        <w:pStyle w:val="Bibliography"/>
        <w:rPr>
          <w:lang w:val="en-US"/>
        </w:rPr>
      </w:pPr>
      <w:r w:rsidRPr="00E27232">
        <w:rPr>
          <w:lang w:val="en-US"/>
        </w:rPr>
        <w:t xml:space="preserve">Bray, R. N., A. C. Miller, S. Johnson, P. R. Krause, D. L. Robertson, and A. M. Westcott. 1988. Ammonium excretion by macroinvertebrates and fishes on a subtidal rocky reef in southern California. Mar. Biol. </w:t>
      </w:r>
      <w:r w:rsidRPr="00E27232">
        <w:rPr>
          <w:b/>
          <w:bCs/>
          <w:lang w:val="en-US"/>
        </w:rPr>
        <w:t>100</w:t>
      </w:r>
      <w:r w:rsidRPr="00E27232">
        <w:rPr>
          <w:lang w:val="en-US"/>
        </w:rPr>
        <w:t>: 21–30. doi:10.1007/BF00392951</w:t>
      </w:r>
    </w:p>
    <w:p w14:paraId="09ACE79F" w14:textId="77777777" w:rsidR="00E27232" w:rsidRPr="00E27232" w:rsidRDefault="00E27232" w:rsidP="00E27232">
      <w:pPr>
        <w:pStyle w:val="Bibliography"/>
        <w:rPr>
          <w:lang w:val="en-US"/>
        </w:rPr>
      </w:pPr>
      <w:r w:rsidRPr="00E27232">
        <w:rPr>
          <w:lang w:val="en-US"/>
        </w:rPr>
        <w:t xml:space="preserve">Broitman, B. R., S. A. Navarrete, F. Smith, and S. D. Gaines. 2001. Geographic variation of southeastern Pacific intertidal communities. Mar. Ecol. Prog. Ser. </w:t>
      </w:r>
      <w:r w:rsidRPr="00E27232">
        <w:rPr>
          <w:b/>
          <w:bCs/>
          <w:lang w:val="en-US"/>
        </w:rPr>
        <w:t>224</w:t>
      </w:r>
      <w:r w:rsidRPr="00E27232">
        <w:rPr>
          <w:lang w:val="en-US"/>
        </w:rPr>
        <w:t>: 21–34. doi:10.3354/meps224021</w:t>
      </w:r>
    </w:p>
    <w:p w14:paraId="493E7A41" w14:textId="77777777" w:rsidR="00E27232" w:rsidRPr="00E27232" w:rsidRDefault="00E27232" w:rsidP="00E27232">
      <w:pPr>
        <w:pStyle w:val="Bibliography"/>
        <w:rPr>
          <w:lang w:val="en-US"/>
        </w:rPr>
      </w:pPr>
      <w:r w:rsidRPr="00E27232">
        <w:rPr>
          <w:lang w:val="en-US"/>
        </w:rPr>
        <w:t xml:space="preserve">Brooks, M. E. and others. 2017. glmmTMB balances speed and flexibility among packages for zero-inflated generalized linear mixed modeling. The R Journal </w:t>
      </w:r>
      <w:r w:rsidRPr="00E27232">
        <w:rPr>
          <w:b/>
          <w:bCs/>
          <w:lang w:val="en-US"/>
        </w:rPr>
        <w:t>9</w:t>
      </w:r>
      <w:r w:rsidRPr="00E27232">
        <w:rPr>
          <w:lang w:val="en-US"/>
        </w:rPr>
        <w:t>: 378. doi:10.32614/RJ-2017-066</w:t>
      </w:r>
    </w:p>
    <w:p w14:paraId="7CE4F1FE" w14:textId="77777777" w:rsidR="00E27232" w:rsidRPr="00E27232" w:rsidRDefault="00E27232" w:rsidP="00E27232">
      <w:pPr>
        <w:pStyle w:val="Bibliography"/>
        <w:rPr>
          <w:lang w:val="en-US"/>
        </w:rPr>
      </w:pPr>
      <w:r w:rsidRPr="00E27232">
        <w:rPr>
          <w:lang w:val="en-US"/>
        </w:rPr>
        <w:t xml:space="preserve">Brzezinksi, M., D. Reed, S. Harrer, A. Rassweiler, J. Melack, B. Goodridge, and J. Dugan. 2013. Multiple sources and forms of nitrogen sustain year-round kelp growth on the inner continental shelf of the Santa Barbara Channel. Oceanog </w:t>
      </w:r>
      <w:r w:rsidRPr="00E27232">
        <w:rPr>
          <w:b/>
          <w:bCs/>
          <w:lang w:val="en-US"/>
        </w:rPr>
        <w:t>26</w:t>
      </w:r>
      <w:r w:rsidRPr="00E27232">
        <w:rPr>
          <w:lang w:val="en-US"/>
        </w:rPr>
        <w:t>: 114–123. doi:10.5670/oceanog.2013.53</w:t>
      </w:r>
    </w:p>
    <w:p w14:paraId="76248A11" w14:textId="77777777" w:rsidR="00E27232" w:rsidRPr="00E27232" w:rsidRDefault="00E27232" w:rsidP="00E27232">
      <w:pPr>
        <w:pStyle w:val="Bibliography"/>
        <w:rPr>
          <w:lang w:val="en-US"/>
        </w:rPr>
      </w:pPr>
      <w:r w:rsidRPr="00E27232">
        <w:rPr>
          <w:lang w:val="en-US"/>
        </w:rPr>
        <w:lastRenderedPageBreak/>
        <w:t>Cedeno, T. H., M. A. Brzezinski, R. J. Miller, and D. C. Reed. 2021. An evaluation of surge uptake capability in the giant kelp (</w:t>
      </w:r>
      <w:r w:rsidRPr="00E27232">
        <w:rPr>
          <w:i/>
          <w:iCs/>
          <w:lang w:val="en-US"/>
        </w:rPr>
        <w:t>Macrocystis pyrifera</w:t>
      </w:r>
      <w:r w:rsidRPr="00E27232">
        <w:rPr>
          <w:lang w:val="en-US"/>
        </w:rPr>
        <w:t xml:space="preserve">) in response to pulses of three different forms of nitrogen. Mar Biol </w:t>
      </w:r>
      <w:r w:rsidRPr="00E27232">
        <w:rPr>
          <w:b/>
          <w:bCs/>
          <w:lang w:val="en-US"/>
        </w:rPr>
        <w:t>168</w:t>
      </w:r>
      <w:r w:rsidRPr="00E27232">
        <w:rPr>
          <w:lang w:val="en-US"/>
        </w:rPr>
        <w:t>: 166. doi:10.1007/s00227-021-03975-z</w:t>
      </w:r>
    </w:p>
    <w:p w14:paraId="72D1A47C" w14:textId="77777777" w:rsidR="00E27232" w:rsidRPr="00E27232" w:rsidRDefault="00E27232" w:rsidP="00E27232">
      <w:pPr>
        <w:pStyle w:val="Bibliography"/>
        <w:rPr>
          <w:lang w:val="en-US"/>
        </w:rPr>
      </w:pPr>
      <w:r w:rsidRPr="00E27232">
        <w:rPr>
          <w:lang w:val="en-US"/>
        </w:rPr>
        <w:t xml:space="preserve">Dayton, P. K., M. J. Tegner, P. B. Edwards, and K. L. Riser. 1999. Temporal and spatial scales of kelp demography: The role of oceanographic climate. Ecol. Monogr. </w:t>
      </w:r>
      <w:r w:rsidRPr="00E27232">
        <w:rPr>
          <w:b/>
          <w:bCs/>
          <w:lang w:val="en-US"/>
        </w:rPr>
        <w:t>69</w:t>
      </w:r>
      <w:r w:rsidRPr="00E27232">
        <w:rPr>
          <w:lang w:val="en-US"/>
        </w:rPr>
        <w:t>: 219–250. doi:10.1890/0012-9615(1999)069[0219:TASSOK]2.0.CO;2</w:t>
      </w:r>
    </w:p>
    <w:p w14:paraId="6FA0220E" w14:textId="77777777" w:rsidR="00E27232" w:rsidRPr="00E27232" w:rsidRDefault="00E27232" w:rsidP="00E27232">
      <w:pPr>
        <w:pStyle w:val="Bibliography"/>
        <w:rPr>
          <w:lang w:val="en-US"/>
        </w:rPr>
      </w:pPr>
      <w:r w:rsidRPr="00E27232">
        <w:rPr>
          <w:lang w:val="en-US"/>
        </w:rPr>
        <w:t xml:space="preserve">Doughty, C. E. and others. 2016. Global nutrient transport in a world of giants. Proc Natl Acad Sci USA </w:t>
      </w:r>
      <w:r w:rsidRPr="00E27232">
        <w:rPr>
          <w:b/>
          <w:bCs/>
          <w:lang w:val="en-US"/>
        </w:rPr>
        <w:t>113</w:t>
      </w:r>
      <w:r w:rsidRPr="00E27232">
        <w:rPr>
          <w:lang w:val="en-US"/>
        </w:rPr>
        <w:t>: 868–873. doi:10.1073/pnas.1502549112</w:t>
      </w:r>
    </w:p>
    <w:p w14:paraId="6D475A69" w14:textId="77777777" w:rsidR="00E27232" w:rsidRPr="00E27232" w:rsidRDefault="00E27232" w:rsidP="00E27232">
      <w:pPr>
        <w:pStyle w:val="Bibliography"/>
        <w:rPr>
          <w:lang w:val="en-US"/>
        </w:rPr>
      </w:pPr>
      <w:r w:rsidRPr="00E27232">
        <w:rPr>
          <w:lang w:val="en-US"/>
        </w:rPr>
        <w:t xml:space="preserve">Druehl, L. D., P. J. Harrison, K. E. Lloyd, and P. A. Thompson. 1989. Phenotypic variation in N uptake by </w:t>
      </w:r>
      <w:r w:rsidRPr="00E27232">
        <w:rPr>
          <w:i/>
          <w:iCs/>
          <w:lang w:val="en-US"/>
        </w:rPr>
        <w:t>Laminaria groenlandica</w:t>
      </w:r>
      <w:r w:rsidRPr="00E27232">
        <w:rPr>
          <w:lang w:val="en-US"/>
        </w:rPr>
        <w:t xml:space="preserve"> Rosenvinge (Laminariales, Phaeophyta). J. Exp. Mar. Bio. Ecol </w:t>
      </w:r>
      <w:r w:rsidRPr="00E27232">
        <w:rPr>
          <w:b/>
          <w:bCs/>
          <w:lang w:val="en-US"/>
        </w:rPr>
        <w:t>127</w:t>
      </w:r>
      <w:r w:rsidRPr="00E27232">
        <w:rPr>
          <w:lang w:val="en-US"/>
        </w:rPr>
        <w:t>: 155–164. doi:10.1016/0022-0981(89)90181-0</w:t>
      </w:r>
    </w:p>
    <w:p w14:paraId="65645A90" w14:textId="77777777" w:rsidR="00E27232" w:rsidRPr="00E27232" w:rsidRDefault="00E27232" w:rsidP="00E27232">
      <w:pPr>
        <w:pStyle w:val="Bibliography"/>
        <w:rPr>
          <w:lang w:val="en-US"/>
        </w:rPr>
      </w:pPr>
      <w:r w:rsidRPr="00E27232">
        <w:rPr>
          <w:lang w:val="en-US"/>
        </w:rPr>
        <w:t xml:space="preserve">Edgar, G. J. and others. 2020. Establishing the ecological basis for conservation of shallow marine life using Reef Life Survey. Biol. Conserv. </w:t>
      </w:r>
      <w:r w:rsidRPr="00E27232">
        <w:rPr>
          <w:b/>
          <w:bCs/>
          <w:lang w:val="en-US"/>
        </w:rPr>
        <w:t>252</w:t>
      </w:r>
      <w:r w:rsidRPr="00E27232">
        <w:rPr>
          <w:lang w:val="en-US"/>
        </w:rPr>
        <w:t>: 108855. doi:10.1016/j.biocon.2020.108855</w:t>
      </w:r>
    </w:p>
    <w:p w14:paraId="55F34038" w14:textId="77777777" w:rsidR="00E27232" w:rsidRPr="00E27232" w:rsidRDefault="00E27232" w:rsidP="00E27232">
      <w:pPr>
        <w:pStyle w:val="Bibliography"/>
        <w:rPr>
          <w:lang w:val="en-US"/>
        </w:rPr>
      </w:pPr>
      <w:r w:rsidRPr="00E27232">
        <w:rPr>
          <w:lang w:val="en-US"/>
        </w:rPr>
        <w:t xml:space="preserve">Edgar, G., and R. Stuart-Smith. 2009. Ecological effects of marine protected areas on rocky reef communities—a continental-scale analysis. Mar. Ecol. Prog. Ser. </w:t>
      </w:r>
      <w:r w:rsidRPr="00E27232">
        <w:rPr>
          <w:b/>
          <w:bCs/>
          <w:lang w:val="en-US"/>
        </w:rPr>
        <w:t>388</w:t>
      </w:r>
      <w:r w:rsidRPr="00E27232">
        <w:rPr>
          <w:lang w:val="en-US"/>
        </w:rPr>
        <w:t>: 51–62. doi:10.3354/meps08149</w:t>
      </w:r>
    </w:p>
    <w:p w14:paraId="6FF3927C" w14:textId="77777777" w:rsidR="00E27232" w:rsidRPr="00E27232" w:rsidRDefault="00E27232" w:rsidP="00E27232">
      <w:pPr>
        <w:pStyle w:val="Bibliography"/>
        <w:rPr>
          <w:lang w:val="en-US"/>
        </w:rPr>
      </w:pPr>
      <w:r w:rsidRPr="00E27232">
        <w:rPr>
          <w:lang w:val="en-US"/>
        </w:rPr>
        <w:t xml:space="preserve">Fram, J. P., H. L. Stewart, M. A. Brzezinski, B. Gaylord, D. C. Reed, S. L. Williams, and S. MacIntyre. 2008. Physical pathways and utilization of nitrate supply to the giant kelp, </w:t>
      </w:r>
      <w:r w:rsidRPr="00E27232">
        <w:rPr>
          <w:i/>
          <w:iCs/>
          <w:lang w:val="en-US"/>
        </w:rPr>
        <w:t>Macrocystis pyrifera</w:t>
      </w:r>
      <w:r w:rsidRPr="00E27232">
        <w:rPr>
          <w:lang w:val="en-US"/>
        </w:rPr>
        <w:t xml:space="preserve">. Limnol Oceanogr </w:t>
      </w:r>
      <w:r w:rsidRPr="00E27232">
        <w:rPr>
          <w:b/>
          <w:bCs/>
          <w:lang w:val="en-US"/>
        </w:rPr>
        <w:t>53</w:t>
      </w:r>
      <w:r w:rsidRPr="00E27232">
        <w:rPr>
          <w:lang w:val="en-US"/>
        </w:rPr>
        <w:t>: 1589–1603. doi:10.4319/lo.2008.53.4.1589</w:t>
      </w:r>
    </w:p>
    <w:p w14:paraId="6E479FB2" w14:textId="77777777" w:rsidR="00E27232" w:rsidRPr="00E27232" w:rsidRDefault="00E27232" w:rsidP="00E27232">
      <w:pPr>
        <w:pStyle w:val="Bibliography"/>
        <w:rPr>
          <w:lang w:val="en-US"/>
        </w:rPr>
      </w:pPr>
      <w:r w:rsidRPr="00E27232">
        <w:rPr>
          <w:lang w:val="en-US"/>
        </w:rPr>
        <w:t xml:space="preserve">Francis, F. T., and I. M. Côté. 2018. Fish movement drives spatial and temporal patterns of nutrient provisioning on coral reef patches. Ecosphere </w:t>
      </w:r>
      <w:r w:rsidRPr="00E27232">
        <w:rPr>
          <w:b/>
          <w:bCs/>
          <w:lang w:val="en-US"/>
        </w:rPr>
        <w:t>9</w:t>
      </w:r>
      <w:r w:rsidRPr="00E27232">
        <w:rPr>
          <w:lang w:val="en-US"/>
        </w:rPr>
        <w:t>: e02225. doi:10.1002/ecs2.2225</w:t>
      </w:r>
    </w:p>
    <w:p w14:paraId="4CC66B38" w14:textId="77777777" w:rsidR="00E27232" w:rsidRPr="00E27232" w:rsidRDefault="00E27232" w:rsidP="00E27232">
      <w:pPr>
        <w:pStyle w:val="Bibliography"/>
        <w:rPr>
          <w:lang w:val="en-US"/>
        </w:rPr>
      </w:pPr>
      <w:r w:rsidRPr="00E27232">
        <w:rPr>
          <w:lang w:val="en-US"/>
        </w:rPr>
        <w:lastRenderedPageBreak/>
        <w:t xml:space="preserve">Froese, R., J. T. Thorson, and R. B. Reyes Jr. 2014. A Bayesian approach for estimating length-weight relationships in fishes. J. Appl. Ichthyol. </w:t>
      </w:r>
      <w:r w:rsidRPr="00E27232">
        <w:rPr>
          <w:b/>
          <w:bCs/>
          <w:lang w:val="en-US"/>
        </w:rPr>
        <w:t>30</w:t>
      </w:r>
      <w:r w:rsidRPr="00E27232">
        <w:rPr>
          <w:lang w:val="en-US"/>
        </w:rPr>
        <w:t>: 78–85. doi:10.1111/jai.12299</w:t>
      </w:r>
    </w:p>
    <w:p w14:paraId="730C3169" w14:textId="77777777" w:rsidR="00E27232" w:rsidRPr="00E27232" w:rsidRDefault="00E27232" w:rsidP="00E27232">
      <w:pPr>
        <w:pStyle w:val="Bibliography"/>
        <w:rPr>
          <w:lang w:val="en-US"/>
        </w:rPr>
      </w:pPr>
      <w:r w:rsidRPr="00E27232">
        <w:rPr>
          <w:lang w:val="en-US"/>
        </w:rPr>
        <w:t xml:space="preserve">Gaylord, B. and others. 2007. Spatial patterns of flow and their modification within and around a giant kelp forest. Limnol Oceanogr </w:t>
      </w:r>
      <w:r w:rsidRPr="00E27232">
        <w:rPr>
          <w:b/>
          <w:bCs/>
          <w:lang w:val="en-US"/>
        </w:rPr>
        <w:t>52</w:t>
      </w:r>
      <w:r w:rsidRPr="00E27232">
        <w:rPr>
          <w:lang w:val="en-US"/>
        </w:rPr>
        <w:t>: 1838–1852. doi:10.4319/lo.2007.52.5.1838</w:t>
      </w:r>
    </w:p>
    <w:p w14:paraId="35D082D4" w14:textId="77777777" w:rsidR="00E27232" w:rsidRPr="00E27232" w:rsidRDefault="00E27232" w:rsidP="00E27232">
      <w:pPr>
        <w:pStyle w:val="Bibliography"/>
        <w:rPr>
          <w:lang w:val="en-US"/>
        </w:rPr>
      </w:pPr>
      <w:r w:rsidRPr="00E27232">
        <w:rPr>
          <w:lang w:val="en-US"/>
        </w:rPr>
        <w:t xml:space="preserve">Gruner, D. S. and others. 2008. A cross-system synthesis of consumer and nutrient resource control on producer biomass. Ecol Lett </w:t>
      </w:r>
      <w:r w:rsidRPr="00E27232">
        <w:rPr>
          <w:b/>
          <w:bCs/>
          <w:lang w:val="en-US"/>
        </w:rPr>
        <w:t>11</w:t>
      </w:r>
      <w:r w:rsidRPr="00E27232">
        <w:rPr>
          <w:lang w:val="en-US"/>
        </w:rPr>
        <w:t>: 740–755. doi:10.1111/j.1461-0248.2008.01192.x</w:t>
      </w:r>
    </w:p>
    <w:p w14:paraId="1B37D842" w14:textId="77777777" w:rsidR="00E27232" w:rsidRPr="00E27232" w:rsidRDefault="00E27232" w:rsidP="00E27232">
      <w:pPr>
        <w:pStyle w:val="Bibliography"/>
        <w:rPr>
          <w:lang w:val="en-US"/>
        </w:rPr>
      </w:pPr>
      <w:r w:rsidRPr="00E27232">
        <w:rPr>
          <w:lang w:val="en-US"/>
        </w:rPr>
        <w:t>Hartig, F. 2022. DHARMa: Residual diagnostics for hierarchical (multi-level / mixed) regression models. R package version 0.4.6.</w:t>
      </w:r>
    </w:p>
    <w:p w14:paraId="48701C44" w14:textId="77777777" w:rsidR="00E27232" w:rsidRPr="00E27232" w:rsidRDefault="00E27232" w:rsidP="00E27232">
      <w:pPr>
        <w:pStyle w:val="Bibliography"/>
        <w:rPr>
          <w:lang w:val="en-US"/>
        </w:rPr>
      </w:pPr>
      <w:r w:rsidRPr="00E27232">
        <w:rPr>
          <w:lang w:val="en-US"/>
        </w:rPr>
        <w:t xml:space="preserve">Holbrook, S. J., A. J. Brooks, R. J. Schmitt, and H. L. Stewart. 2008. Effects of sheltering fish on growth of their host corals. Mar Biol </w:t>
      </w:r>
      <w:r w:rsidRPr="00E27232">
        <w:rPr>
          <w:b/>
          <w:bCs/>
          <w:lang w:val="en-US"/>
        </w:rPr>
        <w:t>155</w:t>
      </w:r>
      <w:r w:rsidRPr="00E27232">
        <w:rPr>
          <w:lang w:val="en-US"/>
        </w:rPr>
        <w:t>: 521–530. doi:10.1007/s00227-008-1051-7</w:t>
      </w:r>
    </w:p>
    <w:p w14:paraId="0FF930B3" w14:textId="77777777" w:rsidR="00E27232" w:rsidRPr="00E27232" w:rsidRDefault="00E27232" w:rsidP="00E27232">
      <w:pPr>
        <w:pStyle w:val="Bibliography"/>
        <w:rPr>
          <w:lang w:val="en-US"/>
        </w:rPr>
      </w:pPr>
      <w:r w:rsidRPr="00E27232">
        <w:rPr>
          <w:lang w:val="en-US"/>
        </w:rPr>
        <w:t xml:space="preserve">Holmes, R. M., A. Aminot, R. Kerouel, B. A. Hooker, and B. J. Peterson. 1999. A simple and precise method for measuring ammonium in marine and freshwater ecosystems. Can. J. Fish. Aquat. Sci. </w:t>
      </w:r>
      <w:r w:rsidRPr="00E27232">
        <w:rPr>
          <w:b/>
          <w:bCs/>
          <w:lang w:val="en-US"/>
        </w:rPr>
        <w:t>56</w:t>
      </w:r>
      <w:r w:rsidRPr="00E27232">
        <w:rPr>
          <w:lang w:val="en-US"/>
        </w:rPr>
        <w:t>: 1801–1808. doi:https://doi.org/10.1139/f99-128</w:t>
      </w:r>
    </w:p>
    <w:p w14:paraId="65CE0E41" w14:textId="77777777" w:rsidR="00E27232" w:rsidRPr="00E27232" w:rsidRDefault="00E27232" w:rsidP="00E27232">
      <w:pPr>
        <w:pStyle w:val="Bibliography"/>
        <w:rPr>
          <w:lang w:val="en-US"/>
        </w:rPr>
      </w:pPr>
      <w:r w:rsidRPr="00E27232">
        <w:rPr>
          <w:lang w:val="en-US"/>
        </w:rPr>
        <w:t xml:space="preserve">Hurd, C. L., K. M. Durante, and P. J. Harrison. 2000. Influence of bryozoan colonization on the physiology of the kelp </w:t>
      </w:r>
      <w:r w:rsidRPr="00E27232">
        <w:rPr>
          <w:i/>
          <w:iCs/>
          <w:lang w:val="en-US"/>
        </w:rPr>
        <w:t>Macrocystis integrifolia</w:t>
      </w:r>
      <w:r w:rsidRPr="00E27232">
        <w:rPr>
          <w:lang w:val="en-US"/>
        </w:rPr>
        <w:t xml:space="preserve"> (Laminariales, Phaeophyta) from nitrogen-rich and -poor sites in Barkley Sound, British Columbia, Canada. Phycologia </w:t>
      </w:r>
      <w:r w:rsidRPr="00E27232">
        <w:rPr>
          <w:b/>
          <w:bCs/>
          <w:lang w:val="en-US"/>
        </w:rPr>
        <w:t>39</w:t>
      </w:r>
      <w:r w:rsidRPr="00E27232">
        <w:rPr>
          <w:lang w:val="en-US"/>
        </w:rPr>
        <w:t>: 435–440. doi:10.2216/i0031-8884-39-5-435.1</w:t>
      </w:r>
    </w:p>
    <w:p w14:paraId="2D05BB8A" w14:textId="77777777" w:rsidR="00E27232" w:rsidRPr="00E27232" w:rsidRDefault="00E27232" w:rsidP="00E27232">
      <w:pPr>
        <w:pStyle w:val="Bibliography"/>
        <w:rPr>
          <w:lang w:val="en-US"/>
        </w:rPr>
      </w:pPr>
      <w:r w:rsidRPr="00E27232">
        <w:rPr>
          <w:lang w:val="en-US"/>
        </w:rPr>
        <w:t xml:space="preserve">Jackson, G. A., and C. D. Winant. 1983. Effect of a kelp forest on coastal currents. Continental Shelf Research </w:t>
      </w:r>
      <w:r w:rsidRPr="00E27232">
        <w:rPr>
          <w:b/>
          <w:bCs/>
          <w:lang w:val="en-US"/>
        </w:rPr>
        <w:t>2</w:t>
      </w:r>
      <w:r w:rsidRPr="00E27232">
        <w:rPr>
          <w:lang w:val="en-US"/>
        </w:rPr>
        <w:t>: 75–80. doi:10.1016/0278-4343(83)90023-7</w:t>
      </w:r>
    </w:p>
    <w:p w14:paraId="4FF87480" w14:textId="77777777" w:rsidR="00E27232" w:rsidRPr="00E27232" w:rsidRDefault="00E27232" w:rsidP="00E27232">
      <w:pPr>
        <w:pStyle w:val="Bibliography"/>
        <w:rPr>
          <w:lang w:val="en-US"/>
        </w:rPr>
      </w:pPr>
      <w:r w:rsidRPr="00E27232">
        <w:rPr>
          <w:lang w:val="en-US"/>
        </w:rPr>
        <w:t xml:space="preserve">Layman, C. A., J. E. Allgeier, and C. G. Montaña. 2016. Mechanistic evidence of enhanced production on artificial reefs: A case study in a Bahamian seagrass ecosystem. Ecol Eng </w:t>
      </w:r>
      <w:r w:rsidRPr="00E27232">
        <w:rPr>
          <w:b/>
          <w:bCs/>
          <w:lang w:val="en-US"/>
        </w:rPr>
        <w:t>95</w:t>
      </w:r>
      <w:r w:rsidRPr="00E27232">
        <w:rPr>
          <w:lang w:val="en-US"/>
        </w:rPr>
        <w:t>: 574–579. doi:10.1016/j.ecoleng.2016.06.109</w:t>
      </w:r>
    </w:p>
    <w:p w14:paraId="099A2466" w14:textId="77777777" w:rsidR="00E27232" w:rsidRPr="00E27232" w:rsidRDefault="00E27232" w:rsidP="00E27232">
      <w:pPr>
        <w:pStyle w:val="Bibliography"/>
        <w:rPr>
          <w:lang w:val="en-US"/>
        </w:rPr>
      </w:pPr>
      <w:r w:rsidRPr="00E27232">
        <w:rPr>
          <w:lang w:val="en-US"/>
        </w:rPr>
        <w:lastRenderedPageBreak/>
        <w:t xml:space="preserve">Lees, L. E., S. N. Z. Jordan, and M. E. S. Bracken. 2024. Kelps may compensate for low nitrate availability by using regenerated forms of nitrogen, including urea and ammonium. J Phycol </w:t>
      </w:r>
      <w:r w:rsidRPr="00E27232">
        <w:rPr>
          <w:b/>
          <w:bCs/>
          <w:lang w:val="en-US"/>
        </w:rPr>
        <w:t>60</w:t>
      </w:r>
      <w:r w:rsidRPr="00E27232">
        <w:rPr>
          <w:lang w:val="en-US"/>
        </w:rPr>
        <w:t>: 768–777. doi:10.1111/jpy.13459</w:t>
      </w:r>
    </w:p>
    <w:p w14:paraId="797324FC" w14:textId="77777777" w:rsidR="00E27232" w:rsidRPr="00E27232" w:rsidRDefault="00E27232" w:rsidP="00E27232">
      <w:pPr>
        <w:pStyle w:val="Bibliography"/>
        <w:rPr>
          <w:lang w:val="en-US"/>
        </w:rPr>
      </w:pPr>
      <w:r w:rsidRPr="00E27232">
        <w:rPr>
          <w:lang w:val="en-US"/>
        </w:rPr>
        <w:t xml:space="preserve">Leibold, M. A. 1991. Biodiversity and nutrient enrichment in pond plankton communities. Evol. Ecol. Res </w:t>
      </w:r>
      <w:r w:rsidRPr="00E27232">
        <w:rPr>
          <w:b/>
          <w:bCs/>
          <w:lang w:val="en-US"/>
        </w:rPr>
        <w:t>1</w:t>
      </w:r>
      <w:r w:rsidRPr="00E27232">
        <w:rPr>
          <w:lang w:val="en-US"/>
        </w:rPr>
        <w:t>: 73–95.</w:t>
      </w:r>
    </w:p>
    <w:p w14:paraId="515EBFC5" w14:textId="77777777" w:rsidR="00E27232" w:rsidRPr="00E27232" w:rsidRDefault="00E27232" w:rsidP="00E27232">
      <w:pPr>
        <w:pStyle w:val="Bibliography"/>
        <w:rPr>
          <w:lang w:val="en-US"/>
        </w:rPr>
      </w:pPr>
      <w:r w:rsidRPr="00E27232">
        <w:rPr>
          <w:lang w:val="en-US"/>
        </w:rPr>
        <w:t xml:space="preserve">Leichter, J. J., L. B. Ladah, P. E. Parnell, M. D. Stokes, M. T. Costa, J. Fumo, and P. K. Dayton. 2023. Persistence of southern California giant kelp beds and alongshore variation in nutrient exposure driven by seasonal upwelling and internal waves. Front. Mar. Sci. </w:t>
      </w:r>
      <w:r w:rsidRPr="00E27232">
        <w:rPr>
          <w:b/>
          <w:bCs/>
          <w:lang w:val="en-US"/>
        </w:rPr>
        <w:t>10</w:t>
      </w:r>
      <w:r w:rsidRPr="00E27232">
        <w:rPr>
          <w:lang w:val="en-US"/>
        </w:rPr>
        <w:t>. doi:10.3389/fmars.2023.1007789</w:t>
      </w:r>
    </w:p>
    <w:p w14:paraId="3AEFDBE2" w14:textId="77777777" w:rsidR="00E27232" w:rsidRPr="00E27232" w:rsidRDefault="00E27232" w:rsidP="00E27232">
      <w:pPr>
        <w:pStyle w:val="Bibliography"/>
        <w:rPr>
          <w:lang w:val="en-US"/>
        </w:rPr>
      </w:pPr>
      <w:r w:rsidRPr="00E27232">
        <w:rPr>
          <w:lang w:val="en-US"/>
        </w:rPr>
        <w:t>Lobban, C. S., and P. J. Harrison. 1994. Seaweed ecology and physiology, Cambridge University Press.</w:t>
      </w:r>
    </w:p>
    <w:p w14:paraId="1ED3357C" w14:textId="77777777" w:rsidR="00E27232" w:rsidRPr="00E27232" w:rsidRDefault="00E27232" w:rsidP="00E27232">
      <w:pPr>
        <w:pStyle w:val="Bibliography"/>
        <w:rPr>
          <w:lang w:val="en-US"/>
        </w:rPr>
      </w:pPr>
      <w:r w:rsidRPr="00E27232">
        <w:rPr>
          <w:lang w:val="en-US"/>
        </w:rPr>
        <w:t xml:space="preserve">Lønborg, C. and others. 2021. Nutrient cycling in tropical and temperate coastal waters: Is latitude making a difference? Estuar. Coast. Shelf Sci. </w:t>
      </w:r>
      <w:r w:rsidRPr="00E27232">
        <w:rPr>
          <w:b/>
          <w:bCs/>
          <w:lang w:val="en-US"/>
        </w:rPr>
        <w:t>262</w:t>
      </w:r>
      <w:r w:rsidRPr="00E27232">
        <w:rPr>
          <w:lang w:val="en-US"/>
        </w:rPr>
        <w:t>: 107571. doi:10.1016/j.ecss.2021.107571</w:t>
      </w:r>
    </w:p>
    <w:p w14:paraId="27B79B5B" w14:textId="77777777" w:rsidR="00E27232" w:rsidRPr="00E27232" w:rsidRDefault="00E27232" w:rsidP="00E27232">
      <w:pPr>
        <w:pStyle w:val="Bibliography"/>
        <w:rPr>
          <w:lang w:val="en-US"/>
        </w:rPr>
      </w:pPr>
      <w:r w:rsidRPr="00E27232">
        <w:rPr>
          <w:lang w:val="en-US"/>
        </w:rPr>
        <w:t xml:space="preserve">Lowman, H. E., M. E. Hirsch, M. A. Brzezinski, and J. M. Melack. 2023. Examining the potential of sandy marine sediments surrounding giant kelp forests to provide recycled nutrients for growth. J. Coast. Res. </w:t>
      </w:r>
      <w:r w:rsidRPr="00E27232">
        <w:rPr>
          <w:b/>
          <w:bCs/>
          <w:lang w:val="en-US"/>
        </w:rPr>
        <w:t>39</w:t>
      </w:r>
      <w:r w:rsidRPr="00E27232">
        <w:rPr>
          <w:lang w:val="en-US"/>
        </w:rPr>
        <w:t>: 442–454. doi:10.2112/JCOASTRES-D-22-00035.1</w:t>
      </w:r>
    </w:p>
    <w:p w14:paraId="49CFCC92" w14:textId="77777777" w:rsidR="00E27232" w:rsidRPr="00E27232" w:rsidRDefault="00E27232" w:rsidP="00E27232">
      <w:pPr>
        <w:pStyle w:val="Bibliography"/>
        <w:rPr>
          <w:lang w:val="en-US"/>
        </w:rPr>
      </w:pPr>
      <w:r w:rsidRPr="00E27232">
        <w:rPr>
          <w:lang w:val="en-US"/>
        </w:rPr>
        <w:t xml:space="preserve">MacIsaac, J. J., and R. C. Dugdale. 1969. The kinetics of nitrate and ammonia uptake by natural populations of marine phytoplankton. Deep-Sea Res. Oceanogr. Abstr. </w:t>
      </w:r>
      <w:r w:rsidRPr="00E27232">
        <w:rPr>
          <w:b/>
          <w:bCs/>
          <w:lang w:val="en-US"/>
        </w:rPr>
        <w:t>16</w:t>
      </w:r>
      <w:r w:rsidRPr="00E27232">
        <w:rPr>
          <w:lang w:val="en-US"/>
        </w:rPr>
        <w:t>: 45–57. doi:10.1016/0011-7471(69)90049-7</w:t>
      </w:r>
    </w:p>
    <w:p w14:paraId="43E7E710" w14:textId="77777777" w:rsidR="00E27232" w:rsidRPr="00E27232" w:rsidRDefault="00E27232" w:rsidP="00E27232">
      <w:pPr>
        <w:pStyle w:val="Bibliography"/>
        <w:rPr>
          <w:lang w:val="en-US"/>
        </w:rPr>
      </w:pPr>
      <w:r w:rsidRPr="00E27232">
        <w:rPr>
          <w:lang w:val="en-US"/>
        </w:rPr>
        <w:lastRenderedPageBreak/>
        <w:t xml:space="preserve">MacIsaac, J. J., and R. C. Dugdale. 1972. Interactions of light and inorganic nitrogen in controlling nitrogen uptake in the sea. Deep-Sea Res. Oceanogr. Abstr. </w:t>
      </w:r>
      <w:r w:rsidRPr="00E27232">
        <w:rPr>
          <w:b/>
          <w:bCs/>
          <w:lang w:val="en-US"/>
        </w:rPr>
        <w:t>19</w:t>
      </w:r>
      <w:r w:rsidRPr="00E27232">
        <w:rPr>
          <w:lang w:val="en-US"/>
        </w:rPr>
        <w:t>: 209–232. doi:10.1016/0011-7471(72)90032-0</w:t>
      </w:r>
    </w:p>
    <w:p w14:paraId="32982B7A" w14:textId="77777777" w:rsidR="00E27232" w:rsidRPr="00E27232" w:rsidRDefault="00E27232" w:rsidP="00E27232">
      <w:pPr>
        <w:pStyle w:val="Bibliography"/>
        <w:rPr>
          <w:lang w:val="en-US"/>
        </w:rPr>
      </w:pPr>
      <w:r w:rsidRPr="00E27232">
        <w:rPr>
          <w:lang w:val="en-US"/>
        </w:rPr>
        <w:t xml:space="preserve">McInturf, A. G., L. Pollack, L. H. Yang, and O. Spiegel. 2019. Vectors with autonomy: what distinguishes animal-mediated nutrient transport from abiotic vectors? Biological Reviews </w:t>
      </w:r>
      <w:r w:rsidRPr="00E27232">
        <w:rPr>
          <w:b/>
          <w:bCs/>
          <w:lang w:val="en-US"/>
        </w:rPr>
        <w:t>94</w:t>
      </w:r>
      <w:r w:rsidRPr="00E27232">
        <w:rPr>
          <w:lang w:val="en-US"/>
        </w:rPr>
        <w:t>: 1761–1773. doi:10.1111/brv.12525</w:t>
      </w:r>
    </w:p>
    <w:p w14:paraId="12C8B8EC" w14:textId="77777777" w:rsidR="00E27232" w:rsidRPr="00E27232" w:rsidRDefault="00E27232" w:rsidP="00E27232">
      <w:pPr>
        <w:pStyle w:val="Bibliography"/>
        <w:rPr>
          <w:lang w:val="en-US"/>
        </w:rPr>
      </w:pPr>
      <w:r w:rsidRPr="00E27232">
        <w:rPr>
          <w:lang w:val="en-US"/>
        </w:rPr>
        <w:t xml:space="preserve">Menge, B. A. 1992. Community regulation: Under what conditions are bottom-up factors important on rocky shores? Ecology </w:t>
      </w:r>
      <w:r w:rsidRPr="00E27232">
        <w:rPr>
          <w:b/>
          <w:bCs/>
          <w:lang w:val="en-US"/>
        </w:rPr>
        <w:t>73</w:t>
      </w:r>
      <w:r w:rsidRPr="00E27232">
        <w:rPr>
          <w:lang w:val="en-US"/>
        </w:rPr>
        <w:t>: 755–765. doi:10.2307/1940155</w:t>
      </w:r>
    </w:p>
    <w:p w14:paraId="396AE1CB" w14:textId="77777777" w:rsidR="00E27232" w:rsidRPr="00E27232" w:rsidRDefault="00E27232" w:rsidP="00E27232">
      <w:pPr>
        <w:pStyle w:val="Bibliography"/>
        <w:rPr>
          <w:lang w:val="en-US"/>
        </w:rPr>
      </w:pPr>
      <w:r w:rsidRPr="00E27232">
        <w:rPr>
          <w:lang w:val="en-US"/>
        </w:rPr>
        <w:t xml:space="preserve">Menge, B. A., B. A. Daley, P. A. Wheeler, E. Dahlhoff, E. Sanford, and P. T. Strub. 1997. Benthic–pelagic links and rocky intertidal communities: Bottom-up effects on top-down control? Proc Natl Acad Sci USA </w:t>
      </w:r>
      <w:r w:rsidRPr="00E27232">
        <w:rPr>
          <w:b/>
          <w:bCs/>
          <w:lang w:val="en-US"/>
        </w:rPr>
        <w:t>94</w:t>
      </w:r>
      <w:r w:rsidRPr="00E27232">
        <w:rPr>
          <w:lang w:val="en-US"/>
        </w:rPr>
        <w:t>: 14530–14535. doi:10.1073/pnas.94.26.14530</w:t>
      </w:r>
    </w:p>
    <w:p w14:paraId="5464FB17" w14:textId="77777777" w:rsidR="00E27232" w:rsidRPr="00E27232" w:rsidRDefault="00E27232" w:rsidP="00E27232">
      <w:pPr>
        <w:pStyle w:val="Bibliography"/>
        <w:rPr>
          <w:lang w:val="en-US"/>
        </w:rPr>
      </w:pPr>
      <w:r w:rsidRPr="00E27232">
        <w:rPr>
          <w:lang w:val="en-US"/>
        </w:rPr>
        <w:t xml:space="preserve">Meyer, J. L., and E. T. Schultz. 1985. Migrating haemulid fishes as a source of nutrients and organic matter on coral reefs. Limnol Oceanogr </w:t>
      </w:r>
      <w:r w:rsidRPr="00E27232">
        <w:rPr>
          <w:b/>
          <w:bCs/>
          <w:lang w:val="en-US"/>
        </w:rPr>
        <w:t>30</w:t>
      </w:r>
      <w:r w:rsidRPr="00E27232">
        <w:rPr>
          <w:lang w:val="en-US"/>
        </w:rPr>
        <w:t>: 146–156.</w:t>
      </w:r>
    </w:p>
    <w:p w14:paraId="41019319" w14:textId="77777777" w:rsidR="00E27232" w:rsidRPr="00E27232" w:rsidRDefault="00E27232" w:rsidP="00E27232">
      <w:pPr>
        <w:pStyle w:val="Bibliography"/>
        <w:rPr>
          <w:lang w:val="en-US"/>
        </w:rPr>
      </w:pPr>
      <w:r w:rsidRPr="00E27232">
        <w:rPr>
          <w:lang w:val="en-US"/>
        </w:rPr>
        <w:t xml:space="preserve">Meyer, J. L., E. T. Schultz, and G. S. Helfman. 1983. Fish schools: An asset to corals. Science </w:t>
      </w:r>
      <w:r w:rsidRPr="00E27232">
        <w:rPr>
          <w:b/>
          <w:bCs/>
          <w:lang w:val="en-US"/>
        </w:rPr>
        <w:t>220</w:t>
      </w:r>
      <w:r w:rsidRPr="00E27232">
        <w:rPr>
          <w:lang w:val="en-US"/>
        </w:rPr>
        <w:t>: 1047–1049. doi:10.1126/science.220.4601.1047</w:t>
      </w:r>
    </w:p>
    <w:p w14:paraId="7474F594" w14:textId="77777777" w:rsidR="00E27232" w:rsidRPr="00E27232" w:rsidRDefault="00E27232" w:rsidP="00E27232">
      <w:pPr>
        <w:pStyle w:val="Bibliography"/>
        <w:rPr>
          <w:lang w:val="en-US"/>
        </w:rPr>
      </w:pPr>
      <w:r w:rsidRPr="00E27232">
        <w:rPr>
          <w:lang w:val="en-US"/>
        </w:rPr>
        <w:t xml:space="preserve">Müller, J. and others. 2018. LiDAR-derived canopy structure supports the more-individuals hypothesis for arthropod diversity in temperate forests. Oikos </w:t>
      </w:r>
      <w:r w:rsidRPr="00E27232">
        <w:rPr>
          <w:b/>
          <w:bCs/>
          <w:lang w:val="en-US"/>
        </w:rPr>
        <w:t>127</w:t>
      </w:r>
      <w:r w:rsidRPr="00E27232">
        <w:rPr>
          <w:lang w:val="en-US"/>
        </w:rPr>
        <w:t>: 814–824. doi:10.1111/oik.04972</w:t>
      </w:r>
    </w:p>
    <w:p w14:paraId="45FE2441" w14:textId="77777777" w:rsidR="00E27232" w:rsidRPr="00E27232" w:rsidRDefault="00E27232" w:rsidP="00E27232">
      <w:pPr>
        <w:pStyle w:val="Bibliography"/>
        <w:rPr>
          <w:lang w:val="en-US"/>
        </w:rPr>
      </w:pPr>
      <w:r w:rsidRPr="00E27232">
        <w:rPr>
          <w:lang w:val="en-US"/>
        </w:rPr>
        <w:t xml:space="preserve">Murie, K. A., and P. E. Bourdeau. 2020. Fragmented kelp forest canopies retain their ability to alter local seawater chemistry. Sci Rep </w:t>
      </w:r>
      <w:r w:rsidRPr="00E27232">
        <w:rPr>
          <w:b/>
          <w:bCs/>
          <w:lang w:val="en-US"/>
        </w:rPr>
        <w:t>10</w:t>
      </w:r>
      <w:r w:rsidRPr="00E27232">
        <w:rPr>
          <w:lang w:val="en-US"/>
        </w:rPr>
        <w:t>: 11939. doi:10.1038/s41598-020-68841-2</w:t>
      </w:r>
    </w:p>
    <w:p w14:paraId="41C1A442" w14:textId="77777777" w:rsidR="00E27232" w:rsidRPr="00E27232" w:rsidRDefault="00E27232" w:rsidP="00E27232">
      <w:pPr>
        <w:pStyle w:val="Bibliography"/>
        <w:rPr>
          <w:lang w:val="en-US"/>
        </w:rPr>
      </w:pPr>
      <w:r w:rsidRPr="00E27232">
        <w:rPr>
          <w:lang w:val="en-US"/>
        </w:rPr>
        <w:t xml:space="preserve">Nielsen, K. J., and S. A. Navarrete. 2004. Mesoscale regulation comes from the bottom-up: intertidal interactions between consumers and upwelling. Ecol. Lett. </w:t>
      </w:r>
      <w:r w:rsidRPr="00E27232">
        <w:rPr>
          <w:b/>
          <w:bCs/>
          <w:lang w:val="en-US"/>
        </w:rPr>
        <w:t>7</w:t>
      </w:r>
      <w:r w:rsidRPr="00E27232">
        <w:rPr>
          <w:lang w:val="en-US"/>
        </w:rPr>
        <w:t>: 31–41. doi:10.1046/j.1461-0248.2003.00542.x</w:t>
      </w:r>
    </w:p>
    <w:p w14:paraId="3CC75F3A" w14:textId="77777777" w:rsidR="00E27232" w:rsidRPr="00E27232" w:rsidRDefault="00E27232" w:rsidP="00E27232">
      <w:pPr>
        <w:pStyle w:val="Bibliography"/>
        <w:rPr>
          <w:lang w:val="en-US"/>
        </w:rPr>
      </w:pPr>
      <w:r w:rsidRPr="00E27232">
        <w:rPr>
          <w:lang w:val="en-US"/>
        </w:rPr>
        <w:lastRenderedPageBreak/>
        <w:t>Oksanen, J. and others. 2022. vegan: Community ecology package. R package version 2.6-4.</w:t>
      </w:r>
    </w:p>
    <w:p w14:paraId="479D1973" w14:textId="77777777" w:rsidR="00E27232" w:rsidRPr="00E27232" w:rsidRDefault="00E27232" w:rsidP="00E27232">
      <w:pPr>
        <w:pStyle w:val="Bibliography"/>
        <w:rPr>
          <w:lang w:val="en-US"/>
        </w:rPr>
      </w:pPr>
      <w:r w:rsidRPr="00E27232">
        <w:rPr>
          <w:lang w:val="en-US"/>
        </w:rPr>
        <w:t xml:space="preserve">Paine, R. T. 1986. Benthic community—water column coupling during the 1982-1983 El Niño. Are community changes at high latitudes attributable to cause or coincidence?1. Limnol Oceanogr </w:t>
      </w:r>
      <w:r w:rsidRPr="00E27232">
        <w:rPr>
          <w:b/>
          <w:bCs/>
          <w:lang w:val="en-US"/>
        </w:rPr>
        <w:t>31</w:t>
      </w:r>
      <w:r w:rsidRPr="00E27232">
        <w:rPr>
          <w:lang w:val="en-US"/>
        </w:rPr>
        <w:t>: 351–360. doi:10.4319/lo.1986.31.2.0351</w:t>
      </w:r>
    </w:p>
    <w:p w14:paraId="70E62166" w14:textId="77777777" w:rsidR="00E27232" w:rsidRPr="00E27232" w:rsidRDefault="00E27232" w:rsidP="00E27232">
      <w:pPr>
        <w:pStyle w:val="Bibliography"/>
        <w:rPr>
          <w:lang w:val="en-US"/>
        </w:rPr>
      </w:pPr>
      <w:r w:rsidRPr="00E27232">
        <w:rPr>
          <w:lang w:val="en-US"/>
        </w:rPr>
        <w:t xml:space="preserve">Pawlowicz, R. 2017. Seasonal cycles, hypoxia, and renewal in a coastal fjord (Barkley Sound, British Columbia). Atmos.-Ocean </w:t>
      </w:r>
      <w:r w:rsidRPr="00E27232">
        <w:rPr>
          <w:b/>
          <w:bCs/>
          <w:lang w:val="en-US"/>
        </w:rPr>
        <w:t>55</w:t>
      </w:r>
      <w:r w:rsidRPr="00E27232">
        <w:rPr>
          <w:lang w:val="en-US"/>
        </w:rPr>
        <w:t>: 264–283. doi:10.1080/07055900.2017.1374240</w:t>
      </w:r>
    </w:p>
    <w:p w14:paraId="479C30FA" w14:textId="77777777" w:rsidR="00E27232" w:rsidRPr="00E27232" w:rsidRDefault="00E27232" w:rsidP="00E27232">
      <w:pPr>
        <w:pStyle w:val="Bibliography"/>
        <w:rPr>
          <w:lang w:val="en-US"/>
        </w:rPr>
      </w:pPr>
      <w:r w:rsidRPr="00E27232">
        <w:rPr>
          <w:lang w:val="en-US"/>
        </w:rPr>
        <w:t xml:space="preserve">Pfister, C. A., M. A. Altabet, and D. Post. 2014. Animal regeneration and microbial retention of nitrogen along coastal rocky shores. Ecology </w:t>
      </w:r>
      <w:r w:rsidRPr="00E27232">
        <w:rPr>
          <w:b/>
          <w:bCs/>
          <w:lang w:val="en-US"/>
        </w:rPr>
        <w:t>95</w:t>
      </w:r>
      <w:r w:rsidRPr="00E27232">
        <w:rPr>
          <w:lang w:val="en-US"/>
        </w:rPr>
        <w:t>: 2803–2814. doi:10.1890/13-1825.1</w:t>
      </w:r>
    </w:p>
    <w:p w14:paraId="4E0FC874" w14:textId="77777777" w:rsidR="00E27232" w:rsidRPr="00E27232" w:rsidRDefault="00E27232" w:rsidP="00E27232">
      <w:pPr>
        <w:pStyle w:val="Bibliography"/>
        <w:rPr>
          <w:lang w:val="en-US"/>
        </w:rPr>
      </w:pPr>
      <w:r w:rsidRPr="00E27232">
        <w:rPr>
          <w:lang w:val="en-US"/>
        </w:rPr>
        <w:t xml:space="preserve">Pfister, C. A., M. A. Altabet, and B. L. Weigel. 2019. Kelp beds and their local effects on seawater chemistry, productivity, and microbial communities. Ecology </w:t>
      </w:r>
      <w:r w:rsidRPr="00E27232">
        <w:rPr>
          <w:b/>
          <w:bCs/>
          <w:lang w:val="en-US"/>
        </w:rPr>
        <w:t>100</w:t>
      </w:r>
      <w:r w:rsidRPr="00E27232">
        <w:rPr>
          <w:lang w:val="en-US"/>
        </w:rPr>
        <w:t>: e02798. doi:https://doi.org/10.1002/ecy.2798</w:t>
      </w:r>
    </w:p>
    <w:p w14:paraId="4E89D79E" w14:textId="77777777" w:rsidR="00E27232" w:rsidRPr="00E27232" w:rsidRDefault="00E27232" w:rsidP="00E27232">
      <w:pPr>
        <w:pStyle w:val="Bibliography"/>
        <w:rPr>
          <w:lang w:val="en-US"/>
        </w:rPr>
      </w:pPr>
      <w:r w:rsidRPr="00E27232">
        <w:rPr>
          <w:lang w:val="en-US"/>
        </w:rPr>
        <w:t xml:space="preserve">Phillips, J. C., and C. L. Hurd. 2004. Kinetics of nitrate, ammonium, and urea uptake by four intertidal seaweeds from New Zealand. J Phycol </w:t>
      </w:r>
      <w:r w:rsidRPr="00E27232">
        <w:rPr>
          <w:b/>
          <w:bCs/>
          <w:lang w:val="en-US"/>
        </w:rPr>
        <w:t>40</w:t>
      </w:r>
      <w:r w:rsidRPr="00E27232">
        <w:rPr>
          <w:lang w:val="en-US"/>
        </w:rPr>
        <w:t>: 534–545. doi:10.1111/j.1529-8817.2004.03157.x</w:t>
      </w:r>
    </w:p>
    <w:p w14:paraId="19219B32" w14:textId="77777777" w:rsidR="00E27232" w:rsidRPr="00E27232" w:rsidRDefault="00E27232" w:rsidP="00E27232">
      <w:pPr>
        <w:pStyle w:val="Bibliography"/>
        <w:rPr>
          <w:lang w:val="en-US"/>
        </w:rPr>
      </w:pPr>
      <w:r w:rsidRPr="00E27232">
        <w:rPr>
          <w:lang w:val="en-US"/>
        </w:rPr>
        <w:t>Posit team. 2024. RStudio: Integrated Development Environment for R.</w:t>
      </w:r>
    </w:p>
    <w:p w14:paraId="394B9BFD" w14:textId="77777777" w:rsidR="00E27232" w:rsidRPr="00E27232" w:rsidRDefault="00E27232" w:rsidP="00E27232">
      <w:pPr>
        <w:pStyle w:val="Bibliography"/>
        <w:rPr>
          <w:lang w:val="en-US"/>
        </w:rPr>
      </w:pPr>
      <w:r w:rsidRPr="00E27232">
        <w:rPr>
          <w:lang w:val="en-US"/>
        </w:rPr>
        <w:t xml:space="preserve">Probyn, T. A., and A. R. O. Chapman. 1983. Summer growth of </w:t>
      </w:r>
      <w:r w:rsidRPr="00E27232">
        <w:rPr>
          <w:i/>
          <w:iCs/>
          <w:lang w:val="en-US"/>
        </w:rPr>
        <w:t>Chordaria flagelliformis</w:t>
      </w:r>
      <w:r w:rsidRPr="00E27232">
        <w:rPr>
          <w:lang w:val="en-US"/>
        </w:rPr>
        <w:t xml:space="preserve"> (O.F. Muell.) C. Ag.: Physiological strategies in a nutrient stressed environment. J. Exp. Mar. Bio. Ecol </w:t>
      </w:r>
      <w:r w:rsidRPr="00E27232">
        <w:rPr>
          <w:b/>
          <w:bCs/>
          <w:lang w:val="en-US"/>
        </w:rPr>
        <w:t>73</w:t>
      </w:r>
      <w:r w:rsidRPr="00E27232">
        <w:rPr>
          <w:lang w:val="en-US"/>
        </w:rPr>
        <w:t>: 243–271. doi:10.1016/0022-0981(83)90050-3</w:t>
      </w:r>
    </w:p>
    <w:p w14:paraId="24AC160C" w14:textId="77777777" w:rsidR="00E27232" w:rsidRPr="00E27232" w:rsidRDefault="00E27232" w:rsidP="00E27232">
      <w:pPr>
        <w:pStyle w:val="Bibliography"/>
        <w:rPr>
          <w:lang w:val="en-US"/>
        </w:rPr>
      </w:pPr>
      <w:r w:rsidRPr="00E27232">
        <w:rPr>
          <w:lang w:val="en-US"/>
        </w:rPr>
        <w:t>R Core Team. 2024. R: A language and environment for statistical computing.</w:t>
      </w:r>
    </w:p>
    <w:p w14:paraId="78D69BBA" w14:textId="77777777" w:rsidR="00E27232" w:rsidRPr="00E27232" w:rsidRDefault="00E27232" w:rsidP="00E27232">
      <w:pPr>
        <w:pStyle w:val="Bibliography"/>
        <w:rPr>
          <w:lang w:val="en-US"/>
        </w:rPr>
      </w:pPr>
      <w:r w:rsidRPr="00E27232">
        <w:rPr>
          <w:lang w:val="en-US"/>
        </w:rPr>
        <w:t xml:space="preserve">Roman, J., and J. J. McCarthy. 2010. The whale pump: Marine mammals enhance primary productivity in a coastal basin P. Roopnarine [ed.]. PLoS ONE </w:t>
      </w:r>
      <w:r w:rsidRPr="00E27232">
        <w:rPr>
          <w:b/>
          <w:bCs/>
          <w:lang w:val="en-US"/>
        </w:rPr>
        <w:t>5</w:t>
      </w:r>
      <w:r w:rsidRPr="00E27232">
        <w:rPr>
          <w:lang w:val="en-US"/>
        </w:rPr>
        <w:t>: e13255. doi:10.1371/journal.pone.0013255</w:t>
      </w:r>
    </w:p>
    <w:p w14:paraId="5C2138D0" w14:textId="77777777" w:rsidR="00E27232" w:rsidRPr="00E27232" w:rsidRDefault="00E27232" w:rsidP="00E27232">
      <w:pPr>
        <w:pStyle w:val="Bibliography"/>
        <w:rPr>
          <w:lang w:val="en-US"/>
        </w:rPr>
      </w:pPr>
      <w:r w:rsidRPr="00E27232">
        <w:rPr>
          <w:lang w:val="en-US"/>
        </w:rPr>
        <w:lastRenderedPageBreak/>
        <w:t>Rosman, J. H., J. R. Koseff, S. G. Monismith, and J. Grover. 2007. A field investigation into the effects of a kelp forest (</w:t>
      </w:r>
      <w:r w:rsidRPr="00E27232">
        <w:rPr>
          <w:i/>
          <w:iCs/>
          <w:lang w:val="en-US"/>
        </w:rPr>
        <w:t>Macrocystis pyrifera</w:t>
      </w:r>
      <w:r w:rsidRPr="00E27232">
        <w:rPr>
          <w:lang w:val="en-US"/>
        </w:rPr>
        <w:t xml:space="preserve">) on coastal hydrodynamics and transport. J. Geophys. Res. Oceans </w:t>
      </w:r>
      <w:r w:rsidRPr="00E27232">
        <w:rPr>
          <w:b/>
          <w:bCs/>
          <w:lang w:val="en-US"/>
        </w:rPr>
        <w:t>112</w:t>
      </w:r>
      <w:r w:rsidRPr="00E27232">
        <w:rPr>
          <w:lang w:val="en-US"/>
        </w:rPr>
        <w:t>. doi:10.1029/2005JC003430</w:t>
      </w:r>
    </w:p>
    <w:p w14:paraId="018D625A" w14:textId="77777777" w:rsidR="00E27232" w:rsidRPr="00E27232" w:rsidRDefault="00E27232" w:rsidP="00E27232">
      <w:pPr>
        <w:pStyle w:val="Bibliography"/>
        <w:rPr>
          <w:lang w:val="en-US"/>
        </w:rPr>
      </w:pPr>
      <w:r w:rsidRPr="00E27232">
        <w:rPr>
          <w:lang w:val="en-US"/>
        </w:rPr>
        <w:t xml:space="preserve">Sellers, A. J., B. Leung, and M. E. Torchin. 2020. Global meta-analysis of how marine upwelling affects herbivory. Glob. Ecol. Biogeogr. </w:t>
      </w:r>
      <w:r w:rsidRPr="00E27232">
        <w:rPr>
          <w:b/>
          <w:bCs/>
          <w:lang w:val="en-US"/>
        </w:rPr>
        <w:t>29</w:t>
      </w:r>
      <w:r w:rsidRPr="00E27232">
        <w:rPr>
          <w:lang w:val="en-US"/>
        </w:rPr>
        <w:t>: 370–383. doi:https://doi.org/10.1111/geb.13023</w:t>
      </w:r>
    </w:p>
    <w:p w14:paraId="2802C18E" w14:textId="77777777" w:rsidR="00E27232" w:rsidRPr="00E27232" w:rsidRDefault="00E27232" w:rsidP="00E27232">
      <w:pPr>
        <w:pStyle w:val="Bibliography"/>
        <w:rPr>
          <w:lang w:val="en-US"/>
        </w:rPr>
      </w:pPr>
      <w:r w:rsidRPr="00E27232">
        <w:rPr>
          <w:lang w:val="en-US"/>
        </w:rPr>
        <w:t xml:space="preserve">Shantz, A. A., M. C. Ladd, E. Schrack, and D. E. Burkepile. 2015. Fish-derived nutrient hotspots shape coral reef benthic communities. Ecol Appl </w:t>
      </w:r>
      <w:r w:rsidRPr="00E27232">
        <w:rPr>
          <w:b/>
          <w:bCs/>
          <w:lang w:val="en-US"/>
        </w:rPr>
        <w:t>25</w:t>
      </w:r>
      <w:r w:rsidRPr="00E27232">
        <w:rPr>
          <w:lang w:val="en-US"/>
        </w:rPr>
        <w:t>: 2142–2152. doi:10.1890/14-2209.1</w:t>
      </w:r>
    </w:p>
    <w:p w14:paraId="0CC83A89" w14:textId="77777777" w:rsidR="00E27232" w:rsidRPr="00E27232" w:rsidRDefault="00E27232" w:rsidP="00E27232">
      <w:pPr>
        <w:pStyle w:val="Bibliography"/>
        <w:rPr>
          <w:lang w:val="en-US"/>
        </w:rPr>
      </w:pPr>
      <w:r w:rsidRPr="00E27232">
        <w:rPr>
          <w:lang w:val="en-US"/>
        </w:rPr>
        <w:t>Shrestha, J., J. R. Peters, J. E. Caselle, and S. L. Hamilton. 2024. Marine protection and environmental forcing influence fish-derived nutrient cycling in kelp forests. Funct. Ecol. 1–15. doi:10.1111/1365-2435.14708</w:t>
      </w:r>
    </w:p>
    <w:p w14:paraId="787A3F7E" w14:textId="77777777" w:rsidR="00E27232" w:rsidRPr="00E27232" w:rsidRDefault="00E27232" w:rsidP="00E27232">
      <w:pPr>
        <w:pStyle w:val="Bibliography"/>
        <w:rPr>
          <w:lang w:val="en-US"/>
        </w:rPr>
      </w:pPr>
      <w:r w:rsidRPr="00E27232">
        <w:rPr>
          <w:lang w:val="en-US"/>
        </w:rPr>
        <w:t xml:space="preserve">Starko, S. and others. 2024. Local and regional variation in kelp loss and stability across coastal British Columbia. Mar. Ecol. Prog. Ser. </w:t>
      </w:r>
      <w:r w:rsidRPr="00E27232">
        <w:rPr>
          <w:b/>
          <w:bCs/>
          <w:lang w:val="en-US"/>
        </w:rPr>
        <w:t>733</w:t>
      </w:r>
      <w:r w:rsidRPr="00E27232">
        <w:rPr>
          <w:lang w:val="en-US"/>
        </w:rPr>
        <w:t>: 1–26. doi:10.3354/meps14548</w:t>
      </w:r>
    </w:p>
    <w:p w14:paraId="04E2C34B" w14:textId="77777777" w:rsidR="00E27232" w:rsidRPr="00E27232" w:rsidRDefault="00E27232" w:rsidP="00E27232">
      <w:pPr>
        <w:pStyle w:val="Bibliography"/>
        <w:rPr>
          <w:lang w:val="en-US"/>
        </w:rPr>
      </w:pPr>
      <w:r w:rsidRPr="00E27232">
        <w:rPr>
          <w:lang w:val="en-US"/>
        </w:rPr>
        <w:t xml:space="preserve">Starko, S., C. J. Neufeld, L. Gendall, B. Timmer, L. Campbell, J. Yakimishyn, L. Druehl, and J. K. Baum. 2022. Microclimate predicts kelp forest extinction in the face of direct and indirect marine heatwave effects. Ecol Appl </w:t>
      </w:r>
      <w:r w:rsidRPr="00E27232">
        <w:rPr>
          <w:b/>
          <w:bCs/>
          <w:lang w:val="en-US"/>
        </w:rPr>
        <w:t>32</w:t>
      </w:r>
      <w:r w:rsidRPr="00E27232">
        <w:rPr>
          <w:lang w:val="en-US"/>
        </w:rPr>
        <w:t>: e2673. doi:10.1002/eap.2673</w:t>
      </w:r>
    </w:p>
    <w:p w14:paraId="0A6ACF5E" w14:textId="77777777" w:rsidR="00E27232" w:rsidRPr="00E27232" w:rsidRDefault="00E27232" w:rsidP="00E27232">
      <w:pPr>
        <w:pStyle w:val="Bibliography"/>
        <w:rPr>
          <w:lang w:val="en-US"/>
        </w:rPr>
      </w:pPr>
      <w:r w:rsidRPr="00E27232">
        <w:rPr>
          <w:lang w:val="en-US"/>
        </w:rPr>
        <w:t xml:space="preserve">Steneck, R. S., M. H. Graham, B. J. Bourque, D. Corbett, J. M. Erlandson, J. A. Estes, and M. J. Tegner. 2002. Kelp forest ecosystems: biodiversity, stability, resilience and future. Environ. Conserv. </w:t>
      </w:r>
      <w:r w:rsidRPr="00E27232">
        <w:rPr>
          <w:b/>
          <w:bCs/>
          <w:lang w:val="en-US"/>
        </w:rPr>
        <w:t>29</w:t>
      </w:r>
      <w:r w:rsidRPr="00E27232">
        <w:rPr>
          <w:lang w:val="en-US"/>
        </w:rPr>
        <w:t>: 436–459. doi:10.1017/S0376892902000322</w:t>
      </w:r>
    </w:p>
    <w:p w14:paraId="3EA208B0" w14:textId="77777777" w:rsidR="00E27232" w:rsidRPr="00E27232" w:rsidRDefault="00E27232" w:rsidP="00E27232">
      <w:pPr>
        <w:pStyle w:val="Bibliography"/>
        <w:rPr>
          <w:lang w:val="en-US"/>
        </w:rPr>
      </w:pPr>
      <w:r w:rsidRPr="00E27232">
        <w:rPr>
          <w:lang w:val="en-US"/>
        </w:rPr>
        <w:t xml:space="preserve">Stewart, H., J. Fram, D. Reed, S. Williams, M. Brzezinski, S. MacIntyre, and B. Gaylord. 2009. Differences in growth, morphology and tissue carbon and nitrogen of </w:t>
      </w:r>
      <w:r w:rsidRPr="00E27232">
        <w:rPr>
          <w:i/>
          <w:iCs/>
          <w:lang w:val="en-US"/>
        </w:rPr>
        <w:t>Macrocystis pyrifera</w:t>
      </w:r>
      <w:r w:rsidRPr="00E27232">
        <w:rPr>
          <w:lang w:val="en-US"/>
        </w:rPr>
        <w:t xml:space="preserve"> within and at the outer edge of a giant kelp forest in California, USA. Mar. Ecol. Prog. Ser. </w:t>
      </w:r>
      <w:r w:rsidRPr="00E27232">
        <w:rPr>
          <w:b/>
          <w:bCs/>
          <w:lang w:val="en-US"/>
        </w:rPr>
        <w:t>375</w:t>
      </w:r>
      <w:r w:rsidRPr="00E27232">
        <w:rPr>
          <w:lang w:val="en-US"/>
        </w:rPr>
        <w:t>: 101–112. doi:10.3354/meps07752</w:t>
      </w:r>
    </w:p>
    <w:p w14:paraId="693422F9" w14:textId="77777777" w:rsidR="00E27232" w:rsidRPr="00E27232" w:rsidRDefault="00E27232" w:rsidP="00E27232">
      <w:pPr>
        <w:pStyle w:val="Bibliography"/>
        <w:rPr>
          <w:lang w:val="en-US"/>
        </w:rPr>
      </w:pPr>
      <w:r w:rsidRPr="00E27232">
        <w:rPr>
          <w:lang w:val="en-US"/>
        </w:rPr>
        <w:lastRenderedPageBreak/>
        <w:t xml:space="preserve">Tanasichuk, R. 1998. Interannual variations in the population biology and productivity of </w:t>
      </w:r>
      <w:r w:rsidRPr="00E27232">
        <w:rPr>
          <w:i/>
          <w:iCs/>
          <w:lang w:val="en-US"/>
        </w:rPr>
        <w:t>Euphausia pacifica</w:t>
      </w:r>
      <w:r w:rsidRPr="00E27232">
        <w:rPr>
          <w:lang w:val="en-US"/>
        </w:rPr>
        <w:t xml:space="preserve"> in Barkley Sound, Canada, with special reference to the 1992 and 1993 warm ocean years. Mar. Ecol. Prog. Ser. </w:t>
      </w:r>
      <w:r w:rsidRPr="00E27232">
        <w:rPr>
          <w:b/>
          <w:bCs/>
          <w:lang w:val="en-US"/>
        </w:rPr>
        <w:t>173</w:t>
      </w:r>
      <w:r w:rsidRPr="00E27232">
        <w:rPr>
          <w:lang w:val="en-US"/>
        </w:rPr>
        <w:t>: 163–180. doi:10.3354/meps173163</w:t>
      </w:r>
    </w:p>
    <w:p w14:paraId="102E9EE6" w14:textId="77777777" w:rsidR="00E27232" w:rsidRPr="00E27232" w:rsidRDefault="00E27232" w:rsidP="00E27232">
      <w:pPr>
        <w:pStyle w:val="Bibliography"/>
        <w:rPr>
          <w:lang w:val="en-US"/>
        </w:rPr>
      </w:pPr>
      <w:r w:rsidRPr="00E27232">
        <w:rPr>
          <w:lang w:val="en-US"/>
        </w:rPr>
        <w:t xml:space="preserve">Taylor, B. W., C. F. Keep, R. O. Hall, B. J. Koch, L. M. Tronstad, A. S. Flecker, and A. J. Ulseth. 2007. Improving the fluorometric ammonium method: matrix effects, background fluorescence, and standard additions. J.N. Am. Benthol. Soc. </w:t>
      </w:r>
      <w:r w:rsidRPr="00E27232">
        <w:rPr>
          <w:b/>
          <w:bCs/>
          <w:lang w:val="en-US"/>
        </w:rPr>
        <w:t>26</w:t>
      </w:r>
      <w:r w:rsidRPr="00E27232">
        <w:rPr>
          <w:lang w:val="en-US"/>
        </w:rPr>
        <w:t>: 167–177. doi:10.1899/0887-3593(2007)26[167:ITFAMM]2.0.CO;2</w:t>
      </w:r>
    </w:p>
    <w:p w14:paraId="67929B5E" w14:textId="77777777" w:rsidR="00E27232" w:rsidRPr="00E27232" w:rsidRDefault="00E27232" w:rsidP="00E27232">
      <w:pPr>
        <w:pStyle w:val="Bibliography"/>
        <w:rPr>
          <w:lang w:val="en-US"/>
        </w:rPr>
      </w:pPr>
      <w:r w:rsidRPr="00E27232">
        <w:rPr>
          <w:lang w:val="en-US"/>
        </w:rPr>
        <w:t xml:space="preserve">Taylor, R., and T. A. V. Rees. 1998. Excretory products of mobile epifauna as a nitrogen source for seaweeds. Limnol Oceanogr </w:t>
      </w:r>
      <w:r w:rsidRPr="00E27232">
        <w:rPr>
          <w:b/>
          <w:bCs/>
          <w:lang w:val="en-US"/>
        </w:rPr>
        <w:t>43</w:t>
      </w:r>
      <w:r w:rsidRPr="00E27232">
        <w:rPr>
          <w:lang w:val="en-US"/>
        </w:rPr>
        <w:t>: 600–606. doi:10.4319/lo.1998.43.4.0600</w:t>
      </w:r>
    </w:p>
    <w:p w14:paraId="7E5F5FBA" w14:textId="77777777" w:rsidR="00E27232" w:rsidRPr="00E27232" w:rsidRDefault="00E27232" w:rsidP="00E27232">
      <w:pPr>
        <w:pStyle w:val="Bibliography"/>
        <w:rPr>
          <w:lang w:val="en-US"/>
        </w:rPr>
      </w:pPr>
      <w:r w:rsidRPr="00E27232">
        <w:rPr>
          <w:lang w:val="en-US"/>
        </w:rPr>
        <w:t xml:space="preserve">Tilman, G. D. 1984. Plant dominance along an experimental nutrient gradient. Ecology </w:t>
      </w:r>
      <w:r w:rsidRPr="00E27232">
        <w:rPr>
          <w:b/>
          <w:bCs/>
          <w:lang w:val="en-US"/>
        </w:rPr>
        <w:t>65</w:t>
      </w:r>
      <w:r w:rsidRPr="00E27232">
        <w:rPr>
          <w:lang w:val="en-US"/>
        </w:rPr>
        <w:t>: 1445–1453. doi:10.2307/1939125</w:t>
      </w:r>
    </w:p>
    <w:p w14:paraId="2BE86911" w14:textId="77777777" w:rsidR="00E27232" w:rsidRPr="00E27232" w:rsidRDefault="00E27232" w:rsidP="00E27232">
      <w:pPr>
        <w:pStyle w:val="Bibliography"/>
        <w:rPr>
          <w:lang w:val="en-US"/>
        </w:rPr>
      </w:pPr>
      <w:r w:rsidRPr="00E27232">
        <w:rPr>
          <w:lang w:val="en-US"/>
        </w:rPr>
        <w:t xml:space="preserve">Traiger, S. B. and others. 2022. Limited biogeochemical modification of surface waters by kelp forest canopies: Influence of kelp metabolism and site-specific hydrodynamics. Limnol Oceanogr </w:t>
      </w:r>
      <w:r w:rsidRPr="00E27232">
        <w:rPr>
          <w:b/>
          <w:bCs/>
          <w:lang w:val="en-US"/>
        </w:rPr>
        <w:t>67</w:t>
      </w:r>
      <w:r w:rsidRPr="00E27232">
        <w:rPr>
          <w:lang w:val="en-US"/>
        </w:rPr>
        <w:t>: 392–403. doi:10.1002/lno.11999</w:t>
      </w:r>
    </w:p>
    <w:p w14:paraId="0E138CD1" w14:textId="77777777" w:rsidR="00E27232" w:rsidRPr="00E27232" w:rsidRDefault="00E27232" w:rsidP="00E27232">
      <w:pPr>
        <w:pStyle w:val="Bibliography"/>
        <w:rPr>
          <w:lang w:val="en-US"/>
        </w:rPr>
      </w:pPr>
      <w:r w:rsidRPr="00E27232">
        <w:rPr>
          <w:lang w:val="en-US"/>
        </w:rPr>
        <w:t xml:space="preserve">Uthicke, S. 2001. Nutrient regeneration by abundant coral reef holothurians. J. Exp. Mar. Biol. Ecol. </w:t>
      </w:r>
      <w:r w:rsidRPr="00E27232">
        <w:rPr>
          <w:b/>
          <w:bCs/>
          <w:lang w:val="en-US"/>
        </w:rPr>
        <w:t>265</w:t>
      </w:r>
      <w:r w:rsidRPr="00E27232">
        <w:rPr>
          <w:lang w:val="en-US"/>
        </w:rPr>
        <w:t>: 153–170. doi:10.1016/S0022-0981(01)00329-X</w:t>
      </w:r>
    </w:p>
    <w:p w14:paraId="1F0DE706" w14:textId="77777777" w:rsidR="00E27232" w:rsidRPr="00E27232" w:rsidRDefault="00E27232" w:rsidP="00E27232">
      <w:pPr>
        <w:pStyle w:val="Bibliography"/>
        <w:rPr>
          <w:lang w:val="en-US"/>
        </w:rPr>
      </w:pPr>
      <w:r w:rsidRPr="00E27232">
        <w:rPr>
          <w:lang w:val="en-US"/>
        </w:rPr>
        <w:t xml:space="preserve">Uthicke, S., and D. W. Klumpp. 1998. Microphytobenthos community production at a near-shore coral reef: seasonal variation and response to ammonium recycled by holothurians. Mar Ecol Prog Ser </w:t>
      </w:r>
      <w:r w:rsidRPr="00E27232">
        <w:rPr>
          <w:b/>
          <w:bCs/>
          <w:lang w:val="en-US"/>
        </w:rPr>
        <w:t>169</w:t>
      </w:r>
      <w:r w:rsidRPr="00E27232">
        <w:rPr>
          <w:lang w:val="en-US"/>
        </w:rPr>
        <w:t>: 1–11.</w:t>
      </w:r>
    </w:p>
    <w:p w14:paraId="73649463" w14:textId="77777777" w:rsidR="00E27232" w:rsidRPr="00E27232" w:rsidRDefault="00E27232" w:rsidP="00E27232">
      <w:pPr>
        <w:pStyle w:val="Bibliography"/>
        <w:rPr>
          <w:lang w:val="en-US"/>
        </w:rPr>
      </w:pPr>
      <w:r w:rsidRPr="00E27232">
        <w:rPr>
          <w:lang w:val="en-US"/>
        </w:rPr>
        <w:t xml:space="preserve">Vanni, M. J. 2002. Nutrient cycling by animals in freshwater ecosystems. Annu Rev Ecol Syst </w:t>
      </w:r>
      <w:r w:rsidRPr="00E27232">
        <w:rPr>
          <w:b/>
          <w:bCs/>
          <w:lang w:val="en-US"/>
        </w:rPr>
        <w:t>33</w:t>
      </w:r>
      <w:r w:rsidRPr="00E27232">
        <w:rPr>
          <w:lang w:val="en-US"/>
        </w:rPr>
        <w:t>: 341–370. doi:10.1146/annurev.ecolsys.33.010802.150519</w:t>
      </w:r>
    </w:p>
    <w:p w14:paraId="749D978B" w14:textId="77777777" w:rsidR="00E27232" w:rsidRPr="00E27232" w:rsidRDefault="00E27232" w:rsidP="00E27232">
      <w:pPr>
        <w:pStyle w:val="Bibliography"/>
        <w:rPr>
          <w:lang w:val="en-US"/>
        </w:rPr>
      </w:pPr>
      <w:r w:rsidRPr="00E27232">
        <w:rPr>
          <w:lang w:val="en-US"/>
        </w:rPr>
        <w:lastRenderedPageBreak/>
        <w:t xml:space="preserve">Vinther, H. F., and M. Holmer. 2008. Experimental test of biodeposition and ammonium excretion from blue mussels (Mytilus edulis) on eelgrass (Zostera marina) performance. J. Exp. Mar. Bio. Ecol </w:t>
      </w:r>
      <w:r w:rsidRPr="00E27232">
        <w:rPr>
          <w:b/>
          <w:bCs/>
          <w:lang w:val="en-US"/>
        </w:rPr>
        <w:t>364</w:t>
      </w:r>
      <w:r w:rsidRPr="00E27232">
        <w:rPr>
          <w:lang w:val="en-US"/>
        </w:rPr>
        <w:t>: 72–79. doi:10.1016/j.jembe.2008.07.003</w:t>
      </w:r>
    </w:p>
    <w:p w14:paraId="5CCB99D1" w14:textId="77777777" w:rsidR="00E27232" w:rsidRPr="00E27232" w:rsidRDefault="00E27232" w:rsidP="00E27232">
      <w:pPr>
        <w:pStyle w:val="Bibliography"/>
        <w:rPr>
          <w:lang w:val="en-US"/>
        </w:rPr>
      </w:pPr>
      <w:r w:rsidRPr="00E27232">
        <w:rPr>
          <w:lang w:val="en-US"/>
        </w:rPr>
        <w:t xml:space="preserve">West, E. J., K. A. Pitt, D. T. Welsh, K. Koop, and D. Rissik. 2009. Top-down and bottom-up influences of jellyfish on primary productivity and planktonic assemblages. Limnol Oceanogr </w:t>
      </w:r>
      <w:r w:rsidRPr="00E27232">
        <w:rPr>
          <w:b/>
          <w:bCs/>
          <w:lang w:val="en-US"/>
        </w:rPr>
        <w:t>54</w:t>
      </w:r>
      <w:r w:rsidRPr="00E27232">
        <w:rPr>
          <w:lang w:val="en-US"/>
        </w:rPr>
        <w:t>: 2058–2071. doi:https://doi.org/10.4319/lo.2009.54.6.2058</w:t>
      </w:r>
    </w:p>
    <w:p w14:paraId="09D8DD8A" w14:textId="77777777" w:rsidR="00E27232" w:rsidRPr="00E27232" w:rsidRDefault="00E27232" w:rsidP="00E27232">
      <w:pPr>
        <w:pStyle w:val="Bibliography"/>
        <w:rPr>
          <w:lang w:val="en-US"/>
        </w:rPr>
      </w:pPr>
      <w:r w:rsidRPr="00E27232">
        <w:rPr>
          <w:lang w:val="en-US"/>
        </w:rPr>
        <w:t xml:space="preserve">Wickham, H. and others. 2019. Welcome to the tidyverse. JOSS </w:t>
      </w:r>
      <w:r w:rsidRPr="00E27232">
        <w:rPr>
          <w:b/>
          <w:bCs/>
          <w:lang w:val="en-US"/>
        </w:rPr>
        <w:t>4</w:t>
      </w:r>
      <w:r w:rsidRPr="00E27232">
        <w:rPr>
          <w:lang w:val="en-US"/>
        </w:rPr>
        <w:t>: 1686. doi:10.21105/joss.01686</w:t>
      </w:r>
    </w:p>
    <w:p w14:paraId="5FB7BF36" w14:textId="77777777" w:rsidR="00E27232" w:rsidRPr="00E27232" w:rsidRDefault="00E27232" w:rsidP="00E27232">
      <w:pPr>
        <w:pStyle w:val="Bibliography"/>
        <w:rPr>
          <w:lang w:val="en-US"/>
        </w:rPr>
      </w:pPr>
      <w:r w:rsidRPr="00E27232">
        <w:rPr>
          <w:lang w:val="en-US"/>
        </w:rPr>
        <w:t xml:space="preserve">Yee, D. A., and S. A. Juliano. 2007. Abundance matters: a field experiment testing the more individuals hypothesis for richness–productivity relationships. Oecologia </w:t>
      </w:r>
      <w:r w:rsidRPr="00E27232">
        <w:rPr>
          <w:b/>
          <w:bCs/>
          <w:lang w:val="en-US"/>
        </w:rPr>
        <w:t>153</w:t>
      </w:r>
      <w:r w:rsidRPr="00E27232">
        <w:rPr>
          <w:lang w:val="en-US"/>
        </w:rPr>
        <w:t>: 153–162. doi:10.1007/s00442-007-0707-1</w:t>
      </w:r>
    </w:p>
    <w:p w14:paraId="230090A7" w14:textId="702A6BE4" w:rsidR="00CB6958" w:rsidRPr="008D2AF1" w:rsidRDefault="0061163F" w:rsidP="00C57147">
      <w:pPr>
        <w:spacing w:line="480" w:lineRule="auto"/>
      </w:pPr>
      <w:r w:rsidRPr="008D2AF1">
        <w:fldChar w:fldCharType="end"/>
      </w:r>
    </w:p>
    <w:p w14:paraId="2B227BCF" w14:textId="44E6F025" w:rsidR="008D2AF1" w:rsidRPr="0045355B" w:rsidRDefault="008D2AF1" w:rsidP="00F8781E">
      <w:pPr>
        <w:rPr>
          <w:b/>
        </w:rPr>
      </w:pPr>
      <w:r w:rsidRPr="008D2AF1">
        <w:t xml:space="preserve"> </w:t>
      </w:r>
    </w:p>
    <w:sectPr w:rsidR="008D2AF1" w:rsidRPr="0045355B" w:rsidSect="006B6BE3">
      <w:headerReference w:type="default" r:id="rId9"/>
      <w:footerReference w:type="default" r:id="rId10"/>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FED318" w14:textId="77777777" w:rsidR="001637CF" w:rsidRDefault="001637CF" w:rsidP="009B4C2B">
      <w:r>
        <w:separator/>
      </w:r>
    </w:p>
  </w:endnote>
  <w:endnote w:type="continuationSeparator" w:id="0">
    <w:p w14:paraId="0A3B9C20" w14:textId="77777777" w:rsidR="001637CF" w:rsidRDefault="001637CF" w:rsidP="009B4C2B">
      <w:r>
        <w:continuationSeparator/>
      </w:r>
    </w:p>
  </w:endnote>
  <w:endnote w:type="continuationNotice" w:id="1">
    <w:p w14:paraId="798147A1" w14:textId="77777777" w:rsidR="001637CF" w:rsidRDefault="001637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E23650" w14:textId="77777777" w:rsidR="001637CF" w:rsidRDefault="001637CF" w:rsidP="009B4C2B">
      <w:r>
        <w:separator/>
      </w:r>
    </w:p>
  </w:footnote>
  <w:footnote w:type="continuationSeparator" w:id="0">
    <w:p w14:paraId="05769EF9" w14:textId="77777777" w:rsidR="001637CF" w:rsidRDefault="001637CF" w:rsidP="009B4C2B">
      <w:r>
        <w:continuationSeparator/>
      </w:r>
    </w:p>
  </w:footnote>
  <w:footnote w:type="continuationNotice" w:id="1">
    <w:p w14:paraId="2A1F6A45" w14:textId="77777777" w:rsidR="001637CF" w:rsidRDefault="001637C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53358944">
    <w:abstractNumId w:val="2"/>
  </w:num>
  <w:num w:numId="2" w16cid:durableId="932858807">
    <w:abstractNumId w:val="3"/>
  </w:num>
  <w:num w:numId="3" w16cid:durableId="833103077">
    <w:abstractNumId w:val="6"/>
  </w:num>
  <w:num w:numId="4" w16cid:durableId="451099733">
    <w:abstractNumId w:val="0"/>
  </w:num>
  <w:num w:numId="5" w16cid:durableId="1185247839">
    <w:abstractNumId w:val="4"/>
  </w:num>
  <w:num w:numId="6" w16cid:durableId="1757170987">
    <w:abstractNumId w:val="7"/>
  </w:num>
  <w:num w:numId="7" w16cid:durableId="1011837204">
    <w:abstractNumId w:val="5"/>
  </w:num>
  <w:num w:numId="8" w16cid:durableId="599489447">
    <w:abstractNumId w:val="8"/>
  </w:num>
  <w:num w:numId="9" w16cid:durableId="93979890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AD" w15:userId="S::imcote@sfu.ca::7fb6c07b-6221-489b-ad40-2a6d8aa9915e"/>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1"/>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2B0"/>
    <w:rsid w:val="0001775B"/>
    <w:rsid w:val="00017E16"/>
    <w:rsid w:val="0002013E"/>
    <w:rsid w:val="000227FF"/>
    <w:rsid w:val="00026365"/>
    <w:rsid w:val="00026433"/>
    <w:rsid w:val="000300C1"/>
    <w:rsid w:val="000311F4"/>
    <w:rsid w:val="0003188A"/>
    <w:rsid w:val="0003350D"/>
    <w:rsid w:val="00033D21"/>
    <w:rsid w:val="000345CD"/>
    <w:rsid w:val="00034975"/>
    <w:rsid w:val="000358C8"/>
    <w:rsid w:val="00040A2A"/>
    <w:rsid w:val="00042896"/>
    <w:rsid w:val="00043001"/>
    <w:rsid w:val="00044A18"/>
    <w:rsid w:val="000450BF"/>
    <w:rsid w:val="00053220"/>
    <w:rsid w:val="00053332"/>
    <w:rsid w:val="000537A3"/>
    <w:rsid w:val="00055BCA"/>
    <w:rsid w:val="00055F62"/>
    <w:rsid w:val="00056973"/>
    <w:rsid w:val="00057B69"/>
    <w:rsid w:val="00057BA8"/>
    <w:rsid w:val="00060A7C"/>
    <w:rsid w:val="00064205"/>
    <w:rsid w:val="000642CC"/>
    <w:rsid w:val="000648DC"/>
    <w:rsid w:val="00064FCF"/>
    <w:rsid w:val="00066613"/>
    <w:rsid w:val="00067308"/>
    <w:rsid w:val="00067EE2"/>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48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1FF"/>
    <w:rsid w:val="000D0396"/>
    <w:rsid w:val="000D0A14"/>
    <w:rsid w:val="000D0CF1"/>
    <w:rsid w:val="000D122E"/>
    <w:rsid w:val="000D41B2"/>
    <w:rsid w:val="000D4769"/>
    <w:rsid w:val="000D685F"/>
    <w:rsid w:val="000D7388"/>
    <w:rsid w:val="000E0C25"/>
    <w:rsid w:val="000E11D6"/>
    <w:rsid w:val="000E1A71"/>
    <w:rsid w:val="000E3FA6"/>
    <w:rsid w:val="000E66AF"/>
    <w:rsid w:val="000E691F"/>
    <w:rsid w:val="000E74A0"/>
    <w:rsid w:val="000F0631"/>
    <w:rsid w:val="000F2418"/>
    <w:rsid w:val="000F32ED"/>
    <w:rsid w:val="000F50D8"/>
    <w:rsid w:val="000F66F1"/>
    <w:rsid w:val="000F79B3"/>
    <w:rsid w:val="00100F28"/>
    <w:rsid w:val="00101984"/>
    <w:rsid w:val="00101C2F"/>
    <w:rsid w:val="00102EBF"/>
    <w:rsid w:val="00104CE2"/>
    <w:rsid w:val="00105516"/>
    <w:rsid w:val="001059C8"/>
    <w:rsid w:val="00113724"/>
    <w:rsid w:val="0011523B"/>
    <w:rsid w:val="00116C10"/>
    <w:rsid w:val="001175F9"/>
    <w:rsid w:val="00120BE8"/>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479BF"/>
    <w:rsid w:val="00150219"/>
    <w:rsid w:val="00150B2B"/>
    <w:rsid w:val="001510C2"/>
    <w:rsid w:val="00151BB6"/>
    <w:rsid w:val="00151C99"/>
    <w:rsid w:val="00152CBA"/>
    <w:rsid w:val="0015432C"/>
    <w:rsid w:val="00155D45"/>
    <w:rsid w:val="00156F6B"/>
    <w:rsid w:val="00160B33"/>
    <w:rsid w:val="001637CF"/>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1C1"/>
    <w:rsid w:val="0019076A"/>
    <w:rsid w:val="00195ECF"/>
    <w:rsid w:val="0019707E"/>
    <w:rsid w:val="0019777D"/>
    <w:rsid w:val="001A0C35"/>
    <w:rsid w:val="001A2E91"/>
    <w:rsid w:val="001A5A1D"/>
    <w:rsid w:val="001A5CB6"/>
    <w:rsid w:val="001A65DD"/>
    <w:rsid w:val="001A7A26"/>
    <w:rsid w:val="001A7CB9"/>
    <w:rsid w:val="001A7F0B"/>
    <w:rsid w:val="001B22A8"/>
    <w:rsid w:val="001B7320"/>
    <w:rsid w:val="001B79C7"/>
    <w:rsid w:val="001B7FB1"/>
    <w:rsid w:val="001C07F1"/>
    <w:rsid w:val="001C4AD6"/>
    <w:rsid w:val="001C4D2F"/>
    <w:rsid w:val="001C535E"/>
    <w:rsid w:val="001C6002"/>
    <w:rsid w:val="001C72A8"/>
    <w:rsid w:val="001D109F"/>
    <w:rsid w:val="001D13C5"/>
    <w:rsid w:val="001D14D5"/>
    <w:rsid w:val="001D3701"/>
    <w:rsid w:val="001D3A63"/>
    <w:rsid w:val="001D4EB7"/>
    <w:rsid w:val="001D5081"/>
    <w:rsid w:val="001D5638"/>
    <w:rsid w:val="001D6E00"/>
    <w:rsid w:val="001D7BE9"/>
    <w:rsid w:val="001E1BD6"/>
    <w:rsid w:val="001E1D5D"/>
    <w:rsid w:val="001E3CA9"/>
    <w:rsid w:val="001E5CB7"/>
    <w:rsid w:val="001E7F77"/>
    <w:rsid w:val="001F1825"/>
    <w:rsid w:val="001F1DDA"/>
    <w:rsid w:val="001F293B"/>
    <w:rsid w:val="001F2BDA"/>
    <w:rsid w:val="001F6183"/>
    <w:rsid w:val="001F69F0"/>
    <w:rsid w:val="001F79DB"/>
    <w:rsid w:val="00201837"/>
    <w:rsid w:val="002044A7"/>
    <w:rsid w:val="00206979"/>
    <w:rsid w:val="0020783B"/>
    <w:rsid w:val="00211133"/>
    <w:rsid w:val="00213173"/>
    <w:rsid w:val="002142F2"/>
    <w:rsid w:val="002145C6"/>
    <w:rsid w:val="002178A4"/>
    <w:rsid w:val="00217D47"/>
    <w:rsid w:val="002216A4"/>
    <w:rsid w:val="002222E3"/>
    <w:rsid w:val="00222987"/>
    <w:rsid w:val="00222A9E"/>
    <w:rsid w:val="0022385E"/>
    <w:rsid w:val="00225DAD"/>
    <w:rsid w:val="00225E24"/>
    <w:rsid w:val="002273AB"/>
    <w:rsid w:val="00230925"/>
    <w:rsid w:val="00232D3A"/>
    <w:rsid w:val="00233597"/>
    <w:rsid w:val="00233D5C"/>
    <w:rsid w:val="00235FC5"/>
    <w:rsid w:val="00237ED0"/>
    <w:rsid w:val="00241033"/>
    <w:rsid w:val="0024126D"/>
    <w:rsid w:val="00242A3A"/>
    <w:rsid w:val="00242B07"/>
    <w:rsid w:val="00245C88"/>
    <w:rsid w:val="00245F48"/>
    <w:rsid w:val="00246A33"/>
    <w:rsid w:val="00246B2A"/>
    <w:rsid w:val="002475B6"/>
    <w:rsid w:val="00247A1B"/>
    <w:rsid w:val="0025022E"/>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111"/>
    <w:rsid w:val="00271E58"/>
    <w:rsid w:val="002750B2"/>
    <w:rsid w:val="00275834"/>
    <w:rsid w:val="00280722"/>
    <w:rsid w:val="00280C8C"/>
    <w:rsid w:val="00281EEC"/>
    <w:rsid w:val="00282591"/>
    <w:rsid w:val="002840C9"/>
    <w:rsid w:val="00284C12"/>
    <w:rsid w:val="00286605"/>
    <w:rsid w:val="00287247"/>
    <w:rsid w:val="00290A83"/>
    <w:rsid w:val="00290BF1"/>
    <w:rsid w:val="00291048"/>
    <w:rsid w:val="00291E5F"/>
    <w:rsid w:val="00293394"/>
    <w:rsid w:val="00293DBF"/>
    <w:rsid w:val="0029554C"/>
    <w:rsid w:val="00295B89"/>
    <w:rsid w:val="0029646C"/>
    <w:rsid w:val="00296EFB"/>
    <w:rsid w:val="00297371"/>
    <w:rsid w:val="0029789C"/>
    <w:rsid w:val="002A08C1"/>
    <w:rsid w:val="002A1EF5"/>
    <w:rsid w:val="002A304B"/>
    <w:rsid w:val="002A6FAB"/>
    <w:rsid w:val="002A72EC"/>
    <w:rsid w:val="002A7F03"/>
    <w:rsid w:val="002B081F"/>
    <w:rsid w:val="002B14D5"/>
    <w:rsid w:val="002B188A"/>
    <w:rsid w:val="002B400A"/>
    <w:rsid w:val="002B53A4"/>
    <w:rsid w:val="002B6ECC"/>
    <w:rsid w:val="002B7A8C"/>
    <w:rsid w:val="002B7F5F"/>
    <w:rsid w:val="002C2F6E"/>
    <w:rsid w:val="002C320F"/>
    <w:rsid w:val="002C3555"/>
    <w:rsid w:val="002C3747"/>
    <w:rsid w:val="002C41D5"/>
    <w:rsid w:val="002C7346"/>
    <w:rsid w:val="002C77C5"/>
    <w:rsid w:val="002C7A7C"/>
    <w:rsid w:val="002C7B46"/>
    <w:rsid w:val="002D0F9D"/>
    <w:rsid w:val="002D15C0"/>
    <w:rsid w:val="002D40ED"/>
    <w:rsid w:val="002D6D4A"/>
    <w:rsid w:val="002D6F8B"/>
    <w:rsid w:val="002D7263"/>
    <w:rsid w:val="002E0B15"/>
    <w:rsid w:val="002E0BE3"/>
    <w:rsid w:val="002E11AB"/>
    <w:rsid w:val="002E1265"/>
    <w:rsid w:val="002E1F14"/>
    <w:rsid w:val="002E2061"/>
    <w:rsid w:val="002E3839"/>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162E3"/>
    <w:rsid w:val="0031765D"/>
    <w:rsid w:val="00321208"/>
    <w:rsid w:val="00322580"/>
    <w:rsid w:val="00322F15"/>
    <w:rsid w:val="0032304D"/>
    <w:rsid w:val="00324D34"/>
    <w:rsid w:val="00327838"/>
    <w:rsid w:val="00330741"/>
    <w:rsid w:val="00331A91"/>
    <w:rsid w:val="003330E3"/>
    <w:rsid w:val="0033427F"/>
    <w:rsid w:val="00334ADF"/>
    <w:rsid w:val="003360E7"/>
    <w:rsid w:val="00337794"/>
    <w:rsid w:val="003428C8"/>
    <w:rsid w:val="00347B50"/>
    <w:rsid w:val="0035016F"/>
    <w:rsid w:val="003509B8"/>
    <w:rsid w:val="00350F06"/>
    <w:rsid w:val="0035239D"/>
    <w:rsid w:val="00352B3A"/>
    <w:rsid w:val="00354315"/>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2836"/>
    <w:rsid w:val="003733DE"/>
    <w:rsid w:val="00374B2C"/>
    <w:rsid w:val="00375CD0"/>
    <w:rsid w:val="00375F57"/>
    <w:rsid w:val="00376DD3"/>
    <w:rsid w:val="00377E7D"/>
    <w:rsid w:val="003801C9"/>
    <w:rsid w:val="00380F24"/>
    <w:rsid w:val="00382F5B"/>
    <w:rsid w:val="003840BD"/>
    <w:rsid w:val="003842D7"/>
    <w:rsid w:val="003859F6"/>
    <w:rsid w:val="00386167"/>
    <w:rsid w:val="00387A6E"/>
    <w:rsid w:val="0039011B"/>
    <w:rsid w:val="0039086A"/>
    <w:rsid w:val="00390AE6"/>
    <w:rsid w:val="003922EB"/>
    <w:rsid w:val="00392DBC"/>
    <w:rsid w:val="003933B7"/>
    <w:rsid w:val="00396449"/>
    <w:rsid w:val="00396EC9"/>
    <w:rsid w:val="00397ACC"/>
    <w:rsid w:val="00397B9C"/>
    <w:rsid w:val="003A0091"/>
    <w:rsid w:val="003A204B"/>
    <w:rsid w:val="003A25E8"/>
    <w:rsid w:val="003A5414"/>
    <w:rsid w:val="003A7090"/>
    <w:rsid w:val="003B1D0A"/>
    <w:rsid w:val="003B3EB5"/>
    <w:rsid w:val="003B402E"/>
    <w:rsid w:val="003B44B3"/>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4BBF"/>
    <w:rsid w:val="003D5A5B"/>
    <w:rsid w:val="003D5FEF"/>
    <w:rsid w:val="003E0722"/>
    <w:rsid w:val="003E0CA3"/>
    <w:rsid w:val="003E0D14"/>
    <w:rsid w:val="003E3578"/>
    <w:rsid w:val="003E3D8C"/>
    <w:rsid w:val="003E52B2"/>
    <w:rsid w:val="003E52B7"/>
    <w:rsid w:val="003E54A5"/>
    <w:rsid w:val="003E741B"/>
    <w:rsid w:val="003E7F97"/>
    <w:rsid w:val="003F22F7"/>
    <w:rsid w:val="003F3452"/>
    <w:rsid w:val="003F3DBB"/>
    <w:rsid w:val="003F53C5"/>
    <w:rsid w:val="003F627B"/>
    <w:rsid w:val="003F63B3"/>
    <w:rsid w:val="0040085E"/>
    <w:rsid w:val="00401383"/>
    <w:rsid w:val="004036C6"/>
    <w:rsid w:val="00403CB4"/>
    <w:rsid w:val="00405356"/>
    <w:rsid w:val="0040623F"/>
    <w:rsid w:val="00406608"/>
    <w:rsid w:val="00406F74"/>
    <w:rsid w:val="00407268"/>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E48"/>
    <w:rsid w:val="00430FF1"/>
    <w:rsid w:val="004317DC"/>
    <w:rsid w:val="0043235D"/>
    <w:rsid w:val="00433289"/>
    <w:rsid w:val="00435ABE"/>
    <w:rsid w:val="0043787D"/>
    <w:rsid w:val="00437D27"/>
    <w:rsid w:val="004415D2"/>
    <w:rsid w:val="004416E7"/>
    <w:rsid w:val="004433B7"/>
    <w:rsid w:val="00444382"/>
    <w:rsid w:val="00444BD0"/>
    <w:rsid w:val="00445ECC"/>
    <w:rsid w:val="00446C28"/>
    <w:rsid w:val="0045355B"/>
    <w:rsid w:val="00453767"/>
    <w:rsid w:val="00456F9A"/>
    <w:rsid w:val="004578FA"/>
    <w:rsid w:val="004603F0"/>
    <w:rsid w:val="00460AAE"/>
    <w:rsid w:val="00462E79"/>
    <w:rsid w:val="00467D8C"/>
    <w:rsid w:val="00471233"/>
    <w:rsid w:val="00472C8A"/>
    <w:rsid w:val="00473216"/>
    <w:rsid w:val="00473877"/>
    <w:rsid w:val="004739F8"/>
    <w:rsid w:val="00475864"/>
    <w:rsid w:val="00476B2B"/>
    <w:rsid w:val="00476C39"/>
    <w:rsid w:val="004773D8"/>
    <w:rsid w:val="00477D12"/>
    <w:rsid w:val="00480849"/>
    <w:rsid w:val="00480B9F"/>
    <w:rsid w:val="00481673"/>
    <w:rsid w:val="00483D50"/>
    <w:rsid w:val="00486C53"/>
    <w:rsid w:val="004873AE"/>
    <w:rsid w:val="00487ED1"/>
    <w:rsid w:val="00490069"/>
    <w:rsid w:val="004930A4"/>
    <w:rsid w:val="004934ED"/>
    <w:rsid w:val="004948B8"/>
    <w:rsid w:val="00494CBA"/>
    <w:rsid w:val="00495B22"/>
    <w:rsid w:val="00496243"/>
    <w:rsid w:val="00496AB8"/>
    <w:rsid w:val="00497588"/>
    <w:rsid w:val="004A19AE"/>
    <w:rsid w:val="004A3C7A"/>
    <w:rsid w:val="004A6A89"/>
    <w:rsid w:val="004B0146"/>
    <w:rsid w:val="004B42B5"/>
    <w:rsid w:val="004B42C5"/>
    <w:rsid w:val="004B4907"/>
    <w:rsid w:val="004B5592"/>
    <w:rsid w:val="004B65D5"/>
    <w:rsid w:val="004B7CC5"/>
    <w:rsid w:val="004C10B9"/>
    <w:rsid w:val="004C10EB"/>
    <w:rsid w:val="004C314F"/>
    <w:rsid w:val="004C436C"/>
    <w:rsid w:val="004C4915"/>
    <w:rsid w:val="004C7077"/>
    <w:rsid w:val="004D04FC"/>
    <w:rsid w:val="004D08E1"/>
    <w:rsid w:val="004D113C"/>
    <w:rsid w:val="004D1447"/>
    <w:rsid w:val="004D19B2"/>
    <w:rsid w:val="004D42BB"/>
    <w:rsid w:val="004D42C3"/>
    <w:rsid w:val="004E43C7"/>
    <w:rsid w:val="004E48D5"/>
    <w:rsid w:val="004E5043"/>
    <w:rsid w:val="004E5C73"/>
    <w:rsid w:val="004E6F16"/>
    <w:rsid w:val="004F21D6"/>
    <w:rsid w:val="004F2705"/>
    <w:rsid w:val="004F2B42"/>
    <w:rsid w:val="004F3F76"/>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5A3F"/>
    <w:rsid w:val="00547A38"/>
    <w:rsid w:val="005514D8"/>
    <w:rsid w:val="0055529E"/>
    <w:rsid w:val="005563D1"/>
    <w:rsid w:val="00556547"/>
    <w:rsid w:val="00556E86"/>
    <w:rsid w:val="00557A19"/>
    <w:rsid w:val="00557EC9"/>
    <w:rsid w:val="00560BB1"/>
    <w:rsid w:val="0056137A"/>
    <w:rsid w:val="005613C5"/>
    <w:rsid w:val="00562CDF"/>
    <w:rsid w:val="00562DF0"/>
    <w:rsid w:val="005636C0"/>
    <w:rsid w:val="0056599C"/>
    <w:rsid w:val="00565A8B"/>
    <w:rsid w:val="00566C2C"/>
    <w:rsid w:val="005675E2"/>
    <w:rsid w:val="00570F20"/>
    <w:rsid w:val="005746D1"/>
    <w:rsid w:val="00576035"/>
    <w:rsid w:val="00576692"/>
    <w:rsid w:val="00576BD4"/>
    <w:rsid w:val="00580804"/>
    <w:rsid w:val="00580B22"/>
    <w:rsid w:val="0058230D"/>
    <w:rsid w:val="00582A7B"/>
    <w:rsid w:val="005831E6"/>
    <w:rsid w:val="005835B5"/>
    <w:rsid w:val="0058405B"/>
    <w:rsid w:val="00584638"/>
    <w:rsid w:val="00586DD1"/>
    <w:rsid w:val="005870DF"/>
    <w:rsid w:val="00587911"/>
    <w:rsid w:val="005879AC"/>
    <w:rsid w:val="00587BDC"/>
    <w:rsid w:val="005933DD"/>
    <w:rsid w:val="0059550C"/>
    <w:rsid w:val="005A0A94"/>
    <w:rsid w:val="005A0B73"/>
    <w:rsid w:val="005A129F"/>
    <w:rsid w:val="005A1F03"/>
    <w:rsid w:val="005A41A2"/>
    <w:rsid w:val="005A498B"/>
    <w:rsid w:val="005A6DC6"/>
    <w:rsid w:val="005A6EDD"/>
    <w:rsid w:val="005A7950"/>
    <w:rsid w:val="005B15F4"/>
    <w:rsid w:val="005B26B9"/>
    <w:rsid w:val="005B3F6C"/>
    <w:rsid w:val="005B5275"/>
    <w:rsid w:val="005B5A3A"/>
    <w:rsid w:val="005B7764"/>
    <w:rsid w:val="005B7CE1"/>
    <w:rsid w:val="005C511E"/>
    <w:rsid w:val="005C5236"/>
    <w:rsid w:val="005C6C7A"/>
    <w:rsid w:val="005C7696"/>
    <w:rsid w:val="005D128C"/>
    <w:rsid w:val="005D293A"/>
    <w:rsid w:val="005D42E1"/>
    <w:rsid w:val="005E0368"/>
    <w:rsid w:val="005E0538"/>
    <w:rsid w:val="005E0A73"/>
    <w:rsid w:val="005E0EEE"/>
    <w:rsid w:val="005E2687"/>
    <w:rsid w:val="005E26D2"/>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1BB0"/>
    <w:rsid w:val="00613265"/>
    <w:rsid w:val="0061553E"/>
    <w:rsid w:val="006159C2"/>
    <w:rsid w:val="00615A0D"/>
    <w:rsid w:val="00616B50"/>
    <w:rsid w:val="0061715C"/>
    <w:rsid w:val="0061721B"/>
    <w:rsid w:val="0061731D"/>
    <w:rsid w:val="006176D2"/>
    <w:rsid w:val="00617BD9"/>
    <w:rsid w:val="006214D6"/>
    <w:rsid w:val="0062154A"/>
    <w:rsid w:val="00622296"/>
    <w:rsid w:val="00623B32"/>
    <w:rsid w:val="00623DD8"/>
    <w:rsid w:val="00624E55"/>
    <w:rsid w:val="006252D9"/>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06FA"/>
    <w:rsid w:val="00650CE7"/>
    <w:rsid w:val="006528A1"/>
    <w:rsid w:val="00652D23"/>
    <w:rsid w:val="00655502"/>
    <w:rsid w:val="006610AC"/>
    <w:rsid w:val="006611F9"/>
    <w:rsid w:val="006618A5"/>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96760"/>
    <w:rsid w:val="006A1019"/>
    <w:rsid w:val="006A462A"/>
    <w:rsid w:val="006A4E60"/>
    <w:rsid w:val="006A5028"/>
    <w:rsid w:val="006A5952"/>
    <w:rsid w:val="006A698F"/>
    <w:rsid w:val="006A69B6"/>
    <w:rsid w:val="006B016A"/>
    <w:rsid w:val="006B046E"/>
    <w:rsid w:val="006B09F2"/>
    <w:rsid w:val="006B2625"/>
    <w:rsid w:val="006B4882"/>
    <w:rsid w:val="006B6BE3"/>
    <w:rsid w:val="006B7C3A"/>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293E"/>
    <w:rsid w:val="006E35E2"/>
    <w:rsid w:val="006E54C4"/>
    <w:rsid w:val="006E6BB5"/>
    <w:rsid w:val="006F3E6B"/>
    <w:rsid w:val="006F4686"/>
    <w:rsid w:val="006F584C"/>
    <w:rsid w:val="0070083D"/>
    <w:rsid w:val="00700CA8"/>
    <w:rsid w:val="007014A8"/>
    <w:rsid w:val="00701637"/>
    <w:rsid w:val="00701EB0"/>
    <w:rsid w:val="007025A9"/>
    <w:rsid w:val="0070487F"/>
    <w:rsid w:val="0070501D"/>
    <w:rsid w:val="00705FE1"/>
    <w:rsid w:val="00707540"/>
    <w:rsid w:val="0071096F"/>
    <w:rsid w:val="00712A40"/>
    <w:rsid w:val="00712A56"/>
    <w:rsid w:val="00715D18"/>
    <w:rsid w:val="00715D27"/>
    <w:rsid w:val="00716377"/>
    <w:rsid w:val="00717F32"/>
    <w:rsid w:val="00720082"/>
    <w:rsid w:val="007205D3"/>
    <w:rsid w:val="00721440"/>
    <w:rsid w:val="00723B1F"/>
    <w:rsid w:val="007256B0"/>
    <w:rsid w:val="0072610A"/>
    <w:rsid w:val="007268C2"/>
    <w:rsid w:val="00726A77"/>
    <w:rsid w:val="00727362"/>
    <w:rsid w:val="00727E31"/>
    <w:rsid w:val="00731BE6"/>
    <w:rsid w:val="00731EA5"/>
    <w:rsid w:val="00735F19"/>
    <w:rsid w:val="00736CF0"/>
    <w:rsid w:val="00737B8A"/>
    <w:rsid w:val="00741F8A"/>
    <w:rsid w:val="00742266"/>
    <w:rsid w:val="00745A78"/>
    <w:rsid w:val="007519B8"/>
    <w:rsid w:val="00752129"/>
    <w:rsid w:val="00752678"/>
    <w:rsid w:val="00752F86"/>
    <w:rsid w:val="0075411C"/>
    <w:rsid w:val="007568BC"/>
    <w:rsid w:val="00760455"/>
    <w:rsid w:val="00761A9D"/>
    <w:rsid w:val="00761BA2"/>
    <w:rsid w:val="0076247E"/>
    <w:rsid w:val="00762932"/>
    <w:rsid w:val="00765FE9"/>
    <w:rsid w:val="00766836"/>
    <w:rsid w:val="0076719B"/>
    <w:rsid w:val="00771D86"/>
    <w:rsid w:val="00771FB3"/>
    <w:rsid w:val="0077211F"/>
    <w:rsid w:val="00772701"/>
    <w:rsid w:val="00772EEA"/>
    <w:rsid w:val="0077350E"/>
    <w:rsid w:val="00774240"/>
    <w:rsid w:val="0077441C"/>
    <w:rsid w:val="007747B7"/>
    <w:rsid w:val="00775011"/>
    <w:rsid w:val="007761B5"/>
    <w:rsid w:val="00776655"/>
    <w:rsid w:val="007800EF"/>
    <w:rsid w:val="007800FE"/>
    <w:rsid w:val="00782EA1"/>
    <w:rsid w:val="007831DE"/>
    <w:rsid w:val="0078518E"/>
    <w:rsid w:val="0078662B"/>
    <w:rsid w:val="007872E9"/>
    <w:rsid w:val="00791FF5"/>
    <w:rsid w:val="00792779"/>
    <w:rsid w:val="007954F6"/>
    <w:rsid w:val="00796F8D"/>
    <w:rsid w:val="007A0BAF"/>
    <w:rsid w:val="007A1A08"/>
    <w:rsid w:val="007A1A41"/>
    <w:rsid w:val="007A27D0"/>
    <w:rsid w:val="007A283D"/>
    <w:rsid w:val="007A54F5"/>
    <w:rsid w:val="007A65BF"/>
    <w:rsid w:val="007A68CB"/>
    <w:rsid w:val="007A7126"/>
    <w:rsid w:val="007B0365"/>
    <w:rsid w:val="007B094F"/>
    <w:rsid w:val="007B0963"/>
    <w:rsid w:val="007B5055"/>
    <w:rsid w:val="007B5406"/>
    <w:rsid w:val="007B580F"/>
    <w:rsid w:val="007B7523"/>
    <w:rsid w:val="007C03DE"/>
    <w:rsid w:val="007C042F"/>
    <w:rsid w:val="007C0A44"/>
    <w:rsid w:val="007C14D9"/>
    <w:rsid w:val="007C1BDA"/>
    <w:rsid w:val="007C1D5C"/>
    <w:rsid w:val="007C2BBA"/>
    <w:rsid w:val="007C32B4"/>
    <w:rsid w:val="007C32C3"/>
    <w:rsid w:val="007C5A02"/>
    <w:rsid w:val="007C5C1D"/>
    <w:rsid w:val="007C783C"/>
    <w:rsid w:val="007D13CA"/>
    <w:rsid w:val="007D2337"/>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51D"/>
    <w:rsid w:val="0080060C"/>
    <w:rsid w:val="00800DA7"/>
    <w:rsid w:val="008012CE"/>
    <w:rsid w:val="00801C1E"/>
    <w:rsid w:val="00801C62"/>
    <w:rsid w:val="00803CBA"/>
    <w:rsid w:val="00805689"/>
    <w:rsid w:val="00805704"/>
    <w:rsid w:val="00805988"/>
    <w:rsid w:val="00805A5D"/>
    <w:rsid w:val="008068ED"/>
    <w:rsid w:val="00806D42"/>
    <w:rsid w:val="0080773F"/>
    <w:rsid w:val="00807C51"/>
    <w:rsid w:val="0081240E"/>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2B10"/>
    <w:rsid w:val="008335BF"/>
    <w:rsid w:val="00833F25"/>
    <w:rsid w:val="008368D9"/>
    <w:rsid w:val="008422B4"/>
    <w:rsid w:val="0084258D"/>
    <w:rsid w:val="0084294E"/>
    <w:rsid w:val="008457F1"/>
    <w:rsid w:val="00846C5B"/>
    <w:rsid w:val="0085021C"/>
    <w:rsid w:val="00850D17"/>
    <w:rsid w:val="00851AB4"/>
    <w:rsid w:val="00853D2B"/>
    <w:rsid w:val="00854897"/>
    <w:rsid w:val="008600C1"/>
    <w:rsid w:val="00860F6C"/>
    <w:rsid w:val="008613D1"/>
    <w:rsid w:val="00864DC0"/>
    <w:rsid w:val="008651BB"/>
    <w:rsid w:val="0087122E"/>
    <w:rsid w:val="008738F2"/>
    <w:rsid w:val="0087419B"/>
    <w:rsid w:val="00880269"/>
    <w:rsid w:val="0088122D"/>
    <w:rsid w:val="00882A24"/>
    <w:rsid w:val="00883F7B"/>
    <w:rsid w:val="008876FC"/>
    <w:rsid w:val="0089162E"/>
    <w:rsid w:val="00892365"/>
    <w:rsid w:val="00894DD6"/>
    <w:rsid w:val="00894FC7"/>
    <w:rsid w:val="008955F6"/>
    <w:rsid w:val="00895C86"/>
    <w:rsid w:val="008964CE"/>
    <w:rsid w:val="008A0589"/>
    <w:rsid w:val="008A0791"/>
    <w:rsid w:val="008A1BD4"/>
    <w:rsid w:val="008A3704"/>
    <w:rsid w:val="008A3F70"/>
    <w:rsid w:val="008A501C"/>
    <w:rsid w:val="008A5C9A"/>
    <w:rsid w:val="008A654A"/>
    <w:rsid w:val="008A67F3"/>
    <w:rsid w:val="008A6B1B"/>
    <w:rsid w:val="008B05F8"/>
    <w:rsid w:val="008B0C32"/>
    <w:rsid w:val="008B12AF"/>
    <w:rsid w:val="008B1EB6"/>
    <w:rsid w:val="008B2197"/>
    <w:rsid w:val="008B422C"/>
    <w:rsid w:val="008B4A02"/>
    <w:rsid w:val="008B5851"/>
    <w:rsid w:val="008B6145"/>
    <w:rsid w:val="008B6A66"/>
    <w:rsid w:val="008C2771"/>
    <w:rsid w:val="008C6877"/>
    <w:rsid w:val="008C6BDA"/>
    <w:rsid w:val="008D00C8"/>
    <w:rsid w:val="008D04B8"/>
    <w:rsid w:val="008D0B85"/>
    <w:rsid w:val="008D2AF1"/>
    <w:rsid w:val="008D43DB"/>
    <w:rsid w:val="008D500D"/>
    <w:rsid w:val="008D50D0"/>
    <w:rsid w:val="008D51B9"/>
    <w:rsid w:val="008D5E5B"/>
    <w:rsid w:val="008D6320"/>
    <w:rsid w:val="008E0052"/>
    <w:rsid w:val="008E0F38"/>
    <w:rsid w:val="008E2B85"/>
    <w:rsid w:val="008E3A36"/>
    <w:rsid w:val="008E57F5"/>
    <w:rsid w:val="008E62A2"/>
    <w:rsid w:val="008E7707"/>
    <w:rsid w:val="008E795A"/>
    <w:rsid w:val="008F1993"/>
    <w:rsid w:val="008F22B5"/>
    <w:rsid w:val="008F3152"/>
    <w:rsid w:val="008F3C91"/>
    <w:rsid w:val="008F43CB"/>
    <w:rsid w:val="008F5820"/>
    <w:rsid w:val="008F7AFF"/>
    <w:rsid w:val="00900C38"/>
    <w:rsid w:val="00900E3F"/>
    <w:rsid w:val="00902783"/>
    <w:rsid w:val="009036DB"/>
    <w:rsid w:val="00903BFA"/>
    <w:rsid w:val="00906B6A"/>
    <w:rsid w:val="00906C45"/>
    <w:rsid w:val="009108FE"/>
    <w:rsid w:val="0091520C"/>
    <w:rsid w:val="00915BE9"/>
    <w:rsid w:val="00915C04"/>
    <w:rsid w:val="0091699F"/>
    <w:rsid w:val="009171A6"/>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38B1"/>
    <w:rsid w:val="0095549D"/>
    <w:rsid w:val="00956033"/>
    <w:rsid w:val="009569DD"/>
    <w:rsid w:val="00957070"/>
    <w:rsid w:val="00957535"/>
    <w:rsid w:val="009609CF"/>
    <w:rsid w:val="009630DD"/>
    <w:rsid w:val="00963154"/>
    <w:rsid w:val="00964D0B"/>
    <w:rsid w:val="00965054"/>
    <w:rsid w:val="00965475"/>
    <w:rsid w:val="0096667C"/>
    <w:rsid w:val="00966E65"/>
    <w:rsid w:val="00967589"/>
    <w:rsid w:val="00970849"/>
    <w:rsid w:val="0097669C"/>
    <w:rsid w:val="00977C23"/>
    <w:rsid w:val="009816FC"/>
    <w:rsid w:val="009823A9"/>
    <w:rsid w:val="009838BB"/>
    <w:rsid w:val="00983C8C"/>
    <w:rsid w:val="00990B37"/>
    <w:rsid w:val="00991BD6"/>
    <w:rsid w:val="00991D8A"/>
    <w:rsid w:val="00993E67"/>
    <w:rsid w:val="00994218"/>
    <w:rsid w:val="009962D6"/>
    <w:rsid w:val="00996C31"/>
    <w:rsid w:val="00997D69"/>
    <w:rsid w:val="00997F39"/>
    <w:rsid w:val="009A1C7A"/>
    <w:rsid w:val="009A233B"/>
    <w:rsid w:val="009A305F"/>
    <w:rsid w:val="009A3EDF"/>
    <w:rsid w:val="009A4279"/>
    <w:rsid w:val="009A6F4E"/>
    <w:rsid w:val="009B062B"/>
    <w:rsid w:val="009B18A4"/>
    <w:rsid w:val="009B2182"/>
    <w:rsid w:val="009B2BF8"/>
    <w:rsid w:val="009B31A7"/>
    <w:rsid w:val="009B4C2B"/>
    <w:rsid w:val="009C0B1E"/>
    <w:rsid w:val="009C1C19"/>
    <w:rsid w:val="009C2153"/>
    <w:rsid w:val="009C277C"/>
    <w:rsid w:val="009C2AEF"/>
    <w:rsid w:val="009C308B"/>
    <w:rsid w:val="009C41B4"/>
    <w:rsid w:val="009C4864"/>
    <w:rsid w:val="009C4EA4"/>
    <w:rsid w:val="009C58E1"/>
    <w:rsid w:val="009C6A75"/>
    <w:rsid w:val="009C7DB9"/>
    <w:rsid w:val="009D0A6F"/>
    <w:rsid w:val="009D2E19"/>
    <w:rsid w:val="009D48CE"/>
    <w:rsid w:val="009D637D"/>
    <w:rsid w:val="009D6967"/>
    <w:rsid w:val="009D6A5A"/>
    <w:rsid w:val="009D7D6D"/>
    <w:rsid w:val="009E2DF2"/>
    <w:rsid w:val="009E34A5"/>
    <w:rsid w:val="009E35D0"/>
    <w:rsid w:val="009E3CC4"/>
    <w:rsid w:val="009E4099"/>
    <w:rsid w:val="009E47B9"/>
    <w:rsid w:val="009E5038"/>
    <w:rsid w:val="009E5BC2"/>
    <w:rsid w:val="009E6CC7"/>
    <w:rsid w:val="009E7753"/>
    <w:rsid w:val="009E7833"/>
    <w:rsid w:val="009F303E"/>
    <w:rsid w:val="009F3B04"/>
    <w:rsid w:val="009F5279"/>
    <w:rsid w:val="009F5956"/>
    <w:rsid w:val="009F603D"/>
    <w:rsid w:val="00A01D2A"/>
    <w:rsid w:val="00A01D2E"/>
    <w:rsid w:val="00A047D2"/>
    <w:rsid w:val="00A05727"/>
    <w:rsid w:val="00A05F3B"/>
    <w:rsid w:val="00A067A6"/>
    <w:rsid w:val="00A07ADB"/>
    <w:rsid w:val="00A12B0F"/>
    <w:rsid w:val="00A13236"/>
    <w:rsid w:val="00A133ED"/>
    <w:rsid w:val="00A13594"/>
    <w:rsid w:val="00A13698"/>
    <w:rsid w:val="00A13FB6"/>
    <w:rsid w:val="00A14B2B"/>
    <w:rsid w:val="00A14B41"/>
    <w:rsid w:val="00A15663"/>
    <w:rsid w:val="00A15B36"/>
    <w:rsid w:val="00A1653F"/>
    <w:rsid w:val="00A166C5"/>
    <w:rsid w:val="00A210AD"/>
    <w:rsid w:val="00A213FF"/>
    <w:rsid w:val="00A226B8"/>
    <w:rsid w:val="00A2348E"/>
    <w:rsid w:val="00A2432A"/>
    <w:rsid w:val="00A25581"/>
    <w:rsid w:val="00A25B00"/>
    <w:rsid w:val="00A305B0"/>
    <w:rsid w:val="00A32263"/>
    <w:rsid w:val="00A33386"/>
    <w:rsid w:val="00A34346"/>
    <w:rsid w:val="00A36A0B"/>
    <w:rsid w:val="00A36A36"/>
    <w:rsid w:val="00A37BD2"/>
    <w:rsid w:val="00A40ED6"/>
    <w:rsid w:val="00A41148"/>
    <w:rsid w:val="00A4123F"/>
    <w:rsid w:val="00A41413"/>
    <w:rsid w:val="00A41B00"/>
    <w:rsid w:val="00A43FB6"/>
    <w:rsid w:val="00A44D01"/>
    <w:rsid w:val="00A45718"/>
    <w:rsid w:val="00A47313"/>
    <w:rsid w:val="00A508A3"/>
    <w:rsid w:val="00A510EF"/>
    <w:rsid w:val="00A5377F"/>
    <w:rsid w:val="00A555A0"/>
    <w:rsid w:val="00A5575A"/>
    <w:rsid w:val="00A565ED"/>
    <w:rsid w:val="00A56CF1"/>
    <w:rsid w:val="00A57884"/>
    <w:rsid w:val="00A625FF"/>
    <w:rsid w:val="00A64362"/>
    <w:rsid w:val="00A66B46"/>
    <w:rsid w:val="00A7066E"/>
    <w:rsid w:val="00A70F6F"/>
    <w:rsid w:val="00A71A32"/>
    <w:rsid w:val="00A72C49"/>
    <w:rsid w:val="00A74717"/>
    <w:rsid w:val="00A75D59"/>
    <w:rsid w:val="00A76702"/>
    <w:rsid w:val="00A77C0D"/>
    <w:rsid w:val="00A80255"/>
    <w:rsid w:val="00A8076B"/>
    <w:rsid w:val="00A80D8C"/>
    <w:rsid w:val="00A81C16"/>
    <w:rsid w:val="00A81C25"/>
    <w:rsid w:val="00A82539"/>
    <w:rsid w:val="00A83A19"/>
    <w:rsid w:val="00A83EAE"/>
    <w:rsid w:val="00A844FB"/>
    <w:rsid w:val="00A84F17"/>
    <w:rsid w:val="00A91086"/>
    <w:rsid w:val="00A92411"/>
    <w:rsid w:val="00A93AB7"/>
    <w:rsid w:val="00A9541C"/>
    <w:rsid w:val="00A95689"/>
    <w:rsid w:val="00A960B5"/>
    <w:rsid w:val="00A96C2B"/>
    <w:rsid w:val="00A9700D"/>
    <w:rsid w:val="00AA20C8"/>
    <w:rsid w:val="00AA2419"/>
    <w:rsid w:val="00AA2B21"/>
    <w:rsid w:val="00AA2E4B"/>
    <w:rsid w:val="00AA3E02"/>
    <w:rsid w:val="00AA5B17"/>
    <w:rsid w:val="00AA6B0A"/>
    <w:rsid w:val="00AA71E2"/>
    <w:rsid w:val="00AA776B"/>
    <w:rsid w:val="00AB0C5D"/>
    <w:rsid w:val="00AB2110"/>
    <w:rsid w:val="00AB222F"/>
    <w:rsid w:val="00AB275A"/>
    <w:rsid w:val="00AB55BA"/>
    <w:rsid w:val="00AB636E"/>
    <w:rsid w:val="00AB6449"/>
    <w:rsid w:val="00AC05CD"/>
    <w:rsid w:val="00AC065D"/>
    <w:rsid w:val="00AC09CD"/>
    <w:rsid w:val="00AC12DC"/>
    <w:rsid w:val="00AC1B8C"/>
    <w:rsid w:val="00AC1C49"/>
    <w:rsid w:val="00AC453C"/>
    <w:rsid w:val="00AC4D54"/>
    <w:rsid w:val="00AC6441"/>
    <w:rsid w:val="00AD03E0"/>
    <w:rsid w:val="00AD59FE"/>
    <w:rsid w:val="00AD62DF"/>
    <w:rsid w:val="00AD64D7"/>
    <w:rsid w:val="00AE19DC"/>
    <w:rsid w:val="00AE1D23"/>
    <w:rsid w:val="00AE1D84"/>
    <w:rsid w:val="00AE2B2E"/>
    <w:rsid w:val="00AE2D14"/>
    <w:rsid w:val="00AE4869"/>
    <w:rsid w:val="00AF0F39"/>
    <w:rsid w:val="00AF1938"/>
    <w:rsid w:val="00AF1C1D"/>
    <w:rsid w:val="00AF220D"/>
    <w:rsid w:val="00AF2CBF"/>
    <w:rsid w:val="00AF489C"/>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3533"/>
    <w:rsid w:val="00B164BF"/>
    <w:rsid w:val="00B16FBC"/>
    <w:rsid w:val="00B1705D"/>
    <w:rsid w:val="00B177C3"/>
    <w:rsid w:val="00B205EE"/>
    <w:rsid w:val="00B21893"/>
    <w:rsid w:val="00B22D5E"/>
    <w:rsid w:val="00B232FE"/>
    <w:rsid w:val="00B23B37"/>
    <w:rsid w:val="00B25F11"/>
    <w:rsid w:val="00B27808"/>
    <w:rsid w:val="00B307D5"/>
    <w:rsid w:val="00B31404"/>
    <w:rsid w:val="00B317B9"/>
    <w:rsid w:val="00B317F3"/>
    <w:rsid w:val="00B323CE"/>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0B24"/>
    <w:rsid w:val="00B61844"/>
    <w:rsid w:val="00B62619"/>
    <w:rsid w:val="00B62EEA"/>
    <w:rsid w:val="00B62F21"/>
    <w:rsid w:val="00B63962"/>
    <w:rsid w:val="00B654FE"/>
    <w:rsid w:val="00B7027D"/>
    <w:rsid w:val="00B712B7"/>
    <w:rsid w:val="00B71E47"/>
    <w:rsid w:val="00B736E4"/>
    <w:rsid w:val="00B74653"/>
    <w:rsid w:val="00B75492"/>
    <w:rsid w:val="00B7637C"/>
    <w:rsid w:val="00B825DD"/>
    <w:rsid w:val="00B826DC"/>
    <w:rsid w:val="00B838EC"/>
    <w:rsid w:val="00B861DC"/>
    <w:rsid w:val="00B866D6"/>
    <w:rsid w:val="00B874D2"/>
    <w:rsid w:val="00B8757C"/>
    <w:rsid w:val="00B87C81"/>
    <w:rsid w:val="00B9075D"/>
    <w:rsid w:val="00B928B9"/>
    <w:rsid w:val="00B9291A"/>
    <w:rsid w:val="00B94A0D"/>
    <w:rsid w:val="00B96AAE"/>
    <w:rsid w:val="00B97964"/>
    <w:rsid w:val="00BA0DC8"/>
    <w:rsid w:val="00BA1DFE"/>
    <w:rsid w:val="00BA1FF7"/>
    <w:rsid w:val="00BA2485"/>
    <w:rsid w:val="00BA2F0F"/>
    <w:rsid w:val="00BA33CE"/>
    <w:rsid w:val="00BA4AFF"/>
    <w:rsid w:val="00BA5A27"/>
    <w:rsid w:val="00BA6691"/>
    <w:rsid w:val="00BB0987"/>
    <w:rsid w:val="00BB3685"/>
    <w:rsid w:val="00BB4DD2"/>
    <w:rsid w:val="00BB619A"/>
    <w:rsid w:val="00BB6F7F"/>
    <w:rsid w:val="00BC14D0"/>
    <w:rsid w:val="00BC1A6D"/>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3999"/>
    <w:rsid w:val="00BE4765"/>
    <w:rsid w:val="00BE5B71"/>
    <w:rsid w:val="00BE5F43"/>
    <w:rsid w:val="00BF1FB2"/>
    <w:rsid w:val="00BF565C"/>
    <w:rsid w:val="00BF7831"/>
    <w:rsid w:val="00C0032A"/>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366E"/>
    <w:rsid w:val="00C34E5F"/>
    <w:rsid w:val="00C35FCC"/>
    <w:rsid w:val="00C40D7C"/>
    <w:rsid w:val="00C40F8D"/>
    <w:rsid w:val="00C419CB"/>
    <w:rsid w:val="00C41F85"/>
    <w:rsid w:val="00C43285"/>
    <w:rsid w:val="00C43C57"/>
    <w:rsid w:val="00C445D2"/>
    <w:rsid w:val="00C45043"/>
    <w:rsid w:val="00C459A2"/>
    <w:rsid w:val="00C45F40"/>
    <w:rsid w:val="00C518E2"/>
    <w:rsid w:val="00C524A5"/>
    <w:rsid w:val="00C540DD"/>
    <w:rsid w:val="00C54451"/>
    <w:rsid w:val="00C557A7"/>
    <w:rsid w:val="00C55FF1"/>
    <w:rsid w:val="00C56A22"/>
    <w:rsid w:val="00C57147"/>
    <w:rsid w:val="00C6204B"/>
    <w:rsid w:val="00C62A98"/>
    <w:rsid w:val="00C63A34"/>
    <w:rsid w:val="00C64FD7"/>
    <w:rsid w:val="00C673A5"/>
    <w:rsid w:val="00C768BA"/>
    <w:rsid w:val="00C77114"/>
    <w:rsid w:val="00C77243"/>
    <w:rsid w:val="00C826A7"/>
    <w:rsid w:val="00C8357F"/>
    <w:rsid w:val="00C83AF9"/>
    <w:rsid w:val="00C84F50"/>
    <w:rsid w:val="00C85DCD"/>
    <w:rsid w:val="00C8732F"/>
    <w:rsid w:val="00C875E3"/>
    <w:rsid w:val="00C923D5"/>
    <w:rsid w:val="00C93485"/>
    <w:rsid w:val="00C936FC"/>
    <w:rsid w:val="00C9608F"/>
    <w:rsid w:val="00C970A3"/>
    <w:rsid w:val="00CA2BED"/>
    <w:rsid w:val="00CA34B5"/>
    <w:rsid w:val="00CA4FE5"/>
    <w:rsid w:val="00CA5366"/>
    <w:rsid w:val="00CA5503"/>
    <w:rsid w:val="00CB3CD3"/>
    <w:rsid w:val="00CB4FFE"/>
    <w:rsid w:val="00CB6958"/>
    <w:rsid w:val="00CB7309"/>
    <w:rsid w:val="00CB7E11"/>
    <w:rsid w:val="00CC1139"/>
    <w:rsid w:val="00CC12B0"/>
    <w:rsid w:val="00CC4CBE"/>
    <w:rsid w:val="00CC5E86"/>
    <w:rsid w:val="00CC7DE1"/>
    <w:rsid w:val="00CD046A"/>
    <w:rsid w:val="00CD10A2"/>
    <w:rsid w:val="00CD2A33"/>
    <w:rsid w:val="00CD2ED7"/>
    <w:rsid w:val="00CD481B"/>
    <w:rsid w:val="00CD73AB"/>
    <w:rsid w:val="00CD7474"/>
    <w:rsid w:val="00CD7AA3"/>
    <w:rsid w:val="00CE181D"/>
    <w:rsid w:val="00CE1DE8"/>
    <w:rsid w:val="00CE4602"/>
    <w:rsid w:val="00CE4FFF"/>
    <w:rsid w:val="00CE5122"/>
    <w:rsid w:val="00CE5810"/>
    <w:rsid w:val="00CE6EEC"/>
    <w:rsid w:val="00CE7337"/>
    <w:rsid w:val="00CE7CA3"/>
    <w:rsid w:val="00CF009F"/>
    <w:rsid w:val="00CF167E"/>
    <w:rsid w:val="00CF24C2"/>
    <w:rsid w:val="00CF5454"/>
    <w:rsid w:val="00CF7529"/>
    <w:rsid w:val="00CF79E0"/>
    <w:rsid w:val="00CF7FD0"/>
    <w:rsid w:val="00D00872"/>
    <w:rsid w:val="00D05685"/>
    <w:rsid w:val="00D056C4"/>
    <w:rsid w:val="00D07BC0"/>
    <w:rsid w:val="00D10B17"/>
    <w:rsid w:val="00D12ADF"/>
    <w:rsid w:val="00D12EFA"/>
    <w:rsid w:val="00D136B6"/>
    <w:rsid w:val="00D1449D"/>
    <w:rsid w:val="00D14D33"/>
    <w:rsid w:val="00D15399"/>
    <w:rsid w:val="00D1548C"/>
    <w:rsid w:val="00D154BC"/>
    <w:rsid w:val="00D16152"/>
    <w:rsid w:val="00D163B7"/>
    <w:rsid w:val="00D16571"/>
    <w:rsid w:val="00D16B00"/>
    <w:rsid w:val="00D16E45"/>
    <w:rsid w:val="00D20127"/>
    <w:rsid w:val="00D23BC0"/>
    <w:rsid w:val="00D27303"/>
    <w:rsid w:val="00D27E15"/>
    <w:rsid w:val="00D310D6"/>
    <w:rsid w:val="00D31F5B"/>
    <w:rsid w:val="00D34121"/>
    <w:rsid w:val="00D351C1"/>
    <w:rsid w:val="00D36A7A"/>
    <w:rsid w:val="00D37004"/>
    <w:rsid w:val="00D3709D"/>
    <w:rsid w:val="00D37C4A"/>
    <w:rsid w:val="00D40247"/>
    <w:rsid w:val="00D41147"/>
    <w:rsid w:val="00D436C5"/>
    <w:rsid w:val="00D44394"/>
    <w:rsid w:val="00D44EB8"/>
    <w:rsid w:val="00D4585B"/>
    <w:rsid w:val="00D4727E"/>
    <w:rsid w:val="00D47AB3"/>
    <w:rsid w:val="00D51B90"/>
    <w:rsid w:val="00D536EB"/>
    <w:rsid w:val="00D558E0"/>
    <w:rsid w:val="00D566C3"/>
    <w:rsid w:val="00D5697E"/>
    <w:rsid w:val="00D56988"/>
    <w:rsid w:val="00D56DB5"/>
    <w:rsid w:val="00D57AB2"/>
    <w:rsid w:val="00D63251"/>
    <w:rsid w:val="00D64188"/>
    <w:rsid w:val="00D71959"/>
    <w:rsid w:val="00D71E1B"/>
    <w:rsid w:val="00D768B7"/>
    <w:rsid w:val="00D772FB"/>
    <w:rsid w:val="00D77A63"/>
    <w:rsid w:val="00D823F4"/>
    <w:rsid w:val="00D83BB3"/>
    <w:rsid w:val="00D84AA3"/>
    <w:rsid w:val="00D85A41"/>
    <w:rsid w:val="00D87C1E"/>
    <w:rsid w:val="00D87EC6"/>
    <w:rsid w:val="00D90520"/>
    <w:rsid w:val="00D911E4"/>
    <w:rsid w:val="00D93294"/>
    <w:rsid w:val="00D9681B"/>
    <w:rsid w:val="00D96F75"/>
    <w:rsid w:val="00D970DD"/>
    <w:rsid w:val="00D9752F"/>
    <w:rsid w:val="00D9775A"/>
    <w:rsid w:val="00DA0901"/>
    <w:rsid w:val="00DA10C2"/>
    <w:rsid w:val="00DA5006"/>
    <w:rsid w:val="00DA559A"/>
    <w:rsid w:val="00DA6701"/>
    <w:rsid w:val="00DA7738"/>
    <w:rsid w:val="00DB029A"/>
    <w:rsid w:val="00DB134B"/>
    <w:rsid w:val="00DB3570"/>
    <w:rsid w:val="00DB42F5"/>
    <w:rsid w:val="00DB431B"/>
    <w:rsid w:val="00DB5A3B"/>
    <w:rsid w:val="00DB6227"/>
    <w:rsid w:val="00DB71CB"/>
    <w:rsid w:val="00DC0493"/>
    <w:rsid w:val="00DC055D"/>
    <w:rsid w:val="00DC3026"/>
    <w:rsid w:val="00DC4A52"/>
    <w:rsid w:val="00DC514B"/>
    <w:rsid w:val="00DC5B5B"/>
    <w:rsid w:val="00DC6420"/>
    <w:rsid w:val="00DC7676"/>
    <w:rsid w:val="00DD00A1"/>
    <w:rsid w:val="00DD336F"/>
    <w:rsid w:val="00DD3840"/>
    <w:rsid w:val="00DD3A00"/>
    <w:rsid w:val="00DD3F5C"/>
    <w:rsid w:val="00DD6988"/>
    <w:rsid w:val="00DE0C0A"/>
    <w:rsid w:val="00DE0CED"/>
    <w:rsid w:val="00DE0F30"/>
    <w:rsid w:val="00DE151A"/>
    <w:rsid w:val="00DE15E3"/>
    <w:rsid w:val="00DE29B8"/>
    <w:rsid w:val="00DE371F"/>
    <w:rsid w:val="00DE4185"/>
    <w:rsid w:val="00DE493D"/>
    <w:rsid w:val="00DE4F75"/>
    <w:rsid w:val="00DE56CF"/>
    <w:rsid w:val="00DE5860"/>
    <w:rsid w:val="00DE63E7"/>
    <w:rsid w:val="00DF22E5"/>
    <w:rsid w:val="00DF35F0"/>
    <w:rsid w:val="00DF4B83"/>
    <w:rsid w:val="00DF5087"/>
    <w:rsid w:val="00DF59A5"/>
    <w:rsid w:val="00E01F00"/>
    <w:rsid w:val="00E0267E"/>
    <w:rsid w:val="00E02CE1"/>
    <w:rsid w:val="00E02E63"/>
    <w:rsid w:val="00E02EB8"/>
    <w:rsid w:val="00E0703E"/>
    <w:rsid w:val="00E07FB1"/>
    <w:rsid w:val="00E10198"/>
    <w:rsid w:val="00E11247"/>
    <w:rsid w:val="00E12068"/>
    <w:rsid w:val="00E12E12"/>
    <w:rsid w:val="00E13479"/>
    <w:rsid w:val="00E15F93"/>
    <w:rsid w:val="00E21165"/>
    <w:rsid w:val="00E211B8"/>
    <w:rsid w:val="00E21EF7"/>
    <w:rsid w:val="00E221AC"/>
    <w:rsid w:val="00E249CD"/>
    <w:rsid w:val="00E24FB1"/>
    <w:rsid w:val="00E25DCB"/>
    <w:rsid w:val="00E26FA5"/>
    <w:rsid w:val="00E271AE"/>
    <w:rsid w:val="00E27232"/>
    <w:rsid w:val="00E277CD"/>
    <w:rsid w:val="00E277E7"/>
    <w:rsid w:val="00E300C9"/>
    <w:rsid w:val="00E3051D"/>
    <w:rsid w:val="00E31706"/>
    <w:rsid w:val="00E31F65"/>
    <w:rsid w:val="00E32297"/>
    <w:rsid w:val="00E328D2"/>
    <w:rsid w:val="00E34E17"/>
    <w:rsid w:val="00E34FA8"/>
    <w:rsid w:val="00E36531"/>
    <w:rsid w:val="00E3683B"/>
    <w:rsid w:val="00E36DF6"/>
    <w:rsid w:val="00E40642"/>
    <w:rsid w:val="00E41074"/>
    <w:rsid w:val="00E428BC"/>
    <w:rsid w:val="00E42DA4"/>
    <w:rsid w:val="00E4439E"/>
    <w:rsid w:val="00E4531F"/>
    <w:rsid w:val="00E51EC1"/>
    <w:rsid w:val="00E527A8"/>
    <w:rsid w:val="00E53A68"/>
    <w:rsid w:val="00E53B33"/>
    <w:rsid w:val="00E54847"/>
    <w:rsid w:val="00E57739"/>
    <w:rsid w:val="00E624B0"/>
    <w:rsid w:val="00E626AC"/>
    <w:rsid w:val="00E626B9"/>
    <w:rsid w:val="00E639BB"/>
    <w:rsid w:val="00E63D93"/>
    <w:rsid w:val="00E6440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4D16"/>
    <w:rsid w:val="00E85990"/>
    <w:rsid w:val="00E85DC2"/>
    <w:rsid w:val="00E8600A"/>
    <w:rsid w:val="00E86B3F"/>
    <w:rsid w:val="00E9023C"/>
    <w:rsid w:val="00E9064C"/>
    <w:rsid w:val="00E914E6"/>
    <w:rsid w:val="00E929FB"/>
    <w:rsid w:val="00E935A5"/>
    <w:rsid w:val="00E94386"/>
    <w:rsid w:val="00E94D69"/>
    <w:rsid w:val="00E96FFC"/>
    <w:rsid w:val="00EA0E28"/>
    <w:rsid w:val="00EA2D98"/>
    <w:rsid w:val="00EA4716"/>
    <w:rsid w:val="00EA4761"/>
    <w:rsid w:val="00EA58A2"/>
    <w:rsid w:val="00EB02CF"/>
    <w:rsid w:val="00EB27B6"/>
    <w:rsid w:val="00EB3BC7"/>
    <w:rsid w:val="00EB4C91"/>
    <w:rsid w:val="00EB4F90"/>
    <w:rsid w:val="00EB7CB2"/>
    <w:rsid w:val="00EC0648"/>
    <w:rsid w:val="00EC06BA"/>
    <w:rsid w:val="00EC101B"/>
    <w:rsid w:val="00EC105C"/>
    <w:rsid w:val="00EC3A47"/>
    <w:rsid w:val="00EC50FD"/>
    <w:rsid w:val="00EC66B6"/>
    <w:rsid w:val="00EC6CAC"/>
    <w:rsid w:val="00EC728D"/>
    <w:rsid w:val="00ED1C7F"/>
    <w:rsid w:val="00ED1F6F"/>
    <w:rsid w:val="00ED22B3"/>
    <w:rsid w:val="00ED4FFF"/>
    <w:rsid w:val="00ED5552"/>
    <w:rsid w:val="00ED5F4C"/>
    <w:rsid w:val="00ED6FED"/>
    <w:rsid w:val="00EE0375"/>
    <w:rsid w:val="00EE08A1"/>
    <w:rsid w:val="00EE20FF"/>
    <w:rsid w:val="00EE37C2"/>
    <w:rsid w:val="00EE4634"/>
    <w:rsid w:val="00EE4D8A"/>
    <w:rsid w:val="00EE4DBD"/>
    <w:rsid w:val="00EE5D31"/>
    <w:rsid w:val="00EE5DD8"/>
    <w:rsid w:val="00EE7580"/>
    <w:rsid w:val="00EE780F"/>
    <w:rsid w:val="00EE7832"/>
    <w:rsid w:val="00EF0BA7"/>
    <w:rsid w:val="00EF0BBA"/>
    <w:rsid w:val="00EF0CFA"/>
    <w:rsid w:val="00EF152C"/>
    <w:rsid w:val="00EF3490"/>
    <w:rsid w:val="00EF3D0C"/>
    <w:rsid w:val="00EF7628"/>
    <w:rsid w:val="00F013CE"/>
    <w:rsid w:val="00F01686"/>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1FF"/>
    <w:rsid w:val="00F25230"/>
    <w:rsid w:val="00F25F32"/>
    <w:rsid w:val="00F26904"/>
    <w:rsid w:val="00F26D14"/>
    <w:rsid w:val="00F270BB"/>
    <w:rsid w:val="00F305E1"/>
    <w:rsid w:val="00F30ED0"/>
    <w:rsid w:val="00F31B2A"/>
    <w:rsid w:val="00F33E40"/>
    <w:rsid w:val="00F34EA3"/>
    <w:rsid w:val="00F36798"/>
    <w:rsid w:val="00F37657"/>
    <w:rsid w:val="00F4048F"/>
    <w:rsid w:val="00F419D8"/>
    <w:rsid w:val="00F428EF"/>
    <w:rsid w:val="00F4432D"/>
    <w:rsid w:val="00F46569"/>
    <w:rsid w:val="00F4698D"/>
    <w:rsid w:val="00F473C9"/>
    <w:rsid w:val="00F47D4A"/>
    <w:rsid w:val="00F50DBA"/>
    <w:rsid w:val="00F56026"/>
    <w:rsid w:val="00F560C8"/>
    <w:rsid w:val="00F6133E"/>
    <w:rsid w:val="00F61D84"/>
    <w:rsid w:val="00F62DF9"/>
    <w:rsid w:val="00F641C1"/>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81E"/>
    <w:rsid w:val="00F879CD"/>
    <w:rsid w:val="00F87E02"/>
    <w:rsid w:val="00F90F91"/>
    <w:rsid w:val="00F92D6E"/>
    <w:rsid w:val="00F92DAE"/>
    <w:rsid w:val="00F93107"/>
    <w:rsid w:val="00F93DBF"/>
    <w:rsid w:val="00F95946"/>
    <w:rsid w:val="00F96096"/>
    <w:rsid w:val="00F96547"/>
    <w:rsid w:val="00F96704"/>
    <w:rsid w:val="00FA0A52"/>
    <w:rsid w:val="00FA0E9B"/>
    <w:rsid w:val="00FA5F5C"/>
    <w:rsid w:val="00FA7A7D"/>
    <w:rsid w:val="00FA7DAE"/>
    <w:rsid w:val="00FB237D"/>
    <w:rsid w:val="00FB252B"/>
    <w:rsid w:val="00FB5C19"/>
    <w:rsid w:val="00FC0F65"/>
    <w:rsid w:val="00FC157E"/>
    <w:rsid w:val="00FC2686"/>
    <w:rsid w:val="00FC5708"/>
    <w:rsid w:val="00FC6B44"/>
    <w:rsid w:val="00FC7532"/>
    <w:rsid w:val="00FD4836"/>
    <w:rsid w:val="00FD548B"/>
    <w:rsid w:val="00FD7626"/>
    <w:rsid w:val="00FD7CC9"/>
    <w:rsid w:val="00FE0037"/>
    <w:rsid w:val="00FE017D"/>
    <w:rsid w:val="00FE1376"/>
    <w:rsid w:val="00FE153F"/>
    <w:rsid w:val="00FE4B73"/>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B6958"/>
    <w:pPr>
      <w:keepNext/>
      <w:keepLines/>
      <w:spacing w:before="160" w:after="80"/>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CB6958"/>
    <w:pPr>
      <w:keepNext/>
      <w:keepLines/>
      <w:spacing w:before="80" w:after="40"/>
      <w:outlineLvl w:val="3"/>
    </w:pPr>
    <w:rPr>
      <w:rFonts w:asciiTheme="minorHAnsi" w:eastAsiaTheme="majorEastAsia" w:hAnsiTheme="minorHAnsi" w:cstheme="majorBidi"/>
      <w:i/>
      <w:iCs/>
      <w:color w:val="2F5496"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CB6958"/>
    <w:pPr>
      <w:keepNext/>
      <w:keepLines/>
      <w:spacing w:before="80" w:after="40"/>
      <w:outlineLvl w:val="4"/>
    </w:pPr>
    <w:rPr>
      <w:rFonts w:asciiTheme="minorHAnsi" w:eastAsiaTheme="majorEastAsia" w:hAnsiTheme="minorHAnsi" w:cstheme="majorBidi"/>
      <w:color w:val="2F5496"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CB6958"/>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CB6958"/>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CB6958"/>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CB6958"/>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6B6BE3"/>
  </w:style>
  <w:style w:type="character" w:customStyle="1" w:styleId="Heading2Char">
    <w:name w:val="Heading 2 Char"/>
    <w:basedOn w:val="DefaultParagraphFont"/>
    <w:link w:val="Heading2"/>
    <w:uiPriority w:val="9"/>
    <w:semiHidden/>
    <w:rsid w:val="00CB6958"/>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4Char">
    <w:name w:val="Heading 4 Char"/>
    <w:basedOn w:val="DefaultParagraphFont"/>
    <w:link w:val="Heading4"/>
    <w:uiPriority w:val="9"/>
    <w:semiHidden/>
    <w:rsid w:val="00CB6958"/>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CB6958"/>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CB6958"/>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CB6958"/>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CB6958"/>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CB6958"/>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CB6958"/>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CB6958"/>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CB6958"/>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CB6958"/>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CB6958"/>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CB6958"/>
    <w:rPr>
      <w:i/>
      <w:iCs/>
      <w:color w:val="404040" w:themeColor="text1" w:themeTint="BF"/>
      <w:kern w:val="2"/>
      <w14:ligatures w14:val="standardContextual"/>
    </w:rPr>
  </w:style>
  <w:style w:type="character" w:styleId="IntenseEmphasis">
    <w:name w:val="Intense Emphasis"/>
    <w:basedOn w:val="DefaultParagraphFont"/>
    <w:uiPriority w:val="21"/>
    <w:qFormat/>
    <w:rsid w:val="00CB6958"/>
    <w:rPr>
      <w:i/>
      <w:iCs/>
      <w:color w:val="2F5496" w:themeColor="accent1" w:themeShade="BF"/>
    </w:rPr>
  </w:style>
  <w:style w:type="paragraph" w:styleId="IntenseQuote">
    <w:name w:val="Intense Quote"/>
    <w:basedOn w:val="Normal"/>
    <w:next w:val="Normal"/>
    <w:link w:val="IntenseQuoteChar"/>
    <w:uiPriority w:val="30"/>
    <w:qFormat/>
    <w:rsid w:val="00CB6958"/>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HAnsi" w:hAnsiTheme="minorHAnsi" w:cstheme="minorBidi"/>
      <w:i/>
      <w:iCs/>
      <w:color w:val="2F5496" w:themeColor="accent1" w:themeShade="BF"/>
      <w:kern w:val="2"/>
      <w14:ligatures w14:val="standardContextual"/>
    </w:rPr>
  </w:style>
  <w:style w:type="character" w:customStyle="1" w:styleId="IntenseQuoteChar">
    <w:name w:val="Intense Quote Char"/>
    <w:basedOn w:val="DefaultParagraphFont"/>
    <w:link w:val="IntenseQuote"/>
    <w:uiPriority w:val="30"/>
    <w:rsid w:val="00CB6958"/>
    <w:rPr>
      <w:i/>
      <w:iCs/>
      <w:color w:val="2F5496" w:themeColor="accent1" w:themeShade="BF"/>
      <w:kern w:val="2"/>
      <w14:ligatures w14:val="standardContextual"/>
    </w:rPr>
  </w:style>
  <w:style w:type="character" w:styleId="IntenseReference">
    <w:name w:val="Intense Reference"/>
    <w:basedOn w:val="DefaultParagraphFont"/>
    <w:uiPriority w:val="32"/>
    <w:qFormat/>
    <w:rsid w:val="00CB6958"/>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em-lim13/Ch2_Spatial_pe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ED81C-6264-A546-AF2A-E254287D4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33</Pages>
  <Words>45590</Words>
  <Characters>259864</Characters>
  <Application>Microsoft Office Word</Application>
  <DocSecurity>0</DocSecurity>
  <Lines>2165</Lines>
  <Paragraphs>6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63</cp:revision>
  <cp:lastPrinted>2024-11-27T21:48:00Z</cp:lastPrinted>
  <dcterms:created xsi:type="dcterms:W3CDTF">2025-08-21T21:57:00Z</dcterms:created>
  <dcterms:modified xsi:type="dcterms:W3CDTF">2025-08-25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hOQaMq1"/&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